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86019" w14:textId="33FFF8EB" w:rsidR="00465760" w:rsidRDefault="00FC5F50" w:rsidP="001E04A1">
      <w:pPr>
        <w:pStyle w:val="Heading1"/>
        <w:numPr>
          <w:ilvl w:val="0"/>
          <w:numId w:val="0"/>
        </w:numPr>
        <w:jc w:val="left"/>
      </w:pPr>
      <w:bookmarkStart w:id="0" w:name="_GoBack"/>
      <w:bookmarkEnd w:id="0"/>
      <w:r>
        <w:t xml:space="preserve"> </w:t>
      </w:r>
    </w:p>
    <w:p w14:paraId="1773971D" w14:textId="4D302D0E" w:rsidR="006C2CDC" w:rsidRDefault="00D445EA" w:rsidP="001E04A1">
      <w:pPr>
        <w:pStyle w:val="Heading1"/>
        <w:numPr>
          <w:ilvl w:val="0"/>
          <w:numId w:val="0"/>
        </w:numPr>
        <w:ind w:left="360" w:hanging="360"/>
        <w:jc w:val="left"/>
      </w:pPr>
      <w:r w:rsidRPr="001B129C">
        <w:t>Reductionist</w:t>
      </w:r>
      <w:r w:rsidR="004A3F36">
        <w:t xml:space="preserve"> and integrative</w:t>
      </w:r>
      <w:r w:rsidR="002B160A" w:rsidRPr="009649E0">
        <w:t xml:space="preserve"> research approaches</w:t>
      </w:r>
      <w:r w:rsidR="002B160A">
        <w:t xml:space="preserve"> to c</w:t>
      </w:r>
      <w:r w:rsidR="009B4C0F">
        <w:t>omplex water s</w:t>
      </w:r>
      <w:r w:rsidR="0063091B">
        <w:t>ecurity policy challenges</w:t>
      </w:r>
    </w:p>
    <w:p w14:paraId="2A9F9E8D" w14:textId="77777777" w:rsidR="00086E84" w:rsidRDefault="00086E84" w:rsidP="001E04A1">
      <w:pPr>
        <w:spacing w:line="276" w:lineRule="auto"/>
        <w:jc w:val="left"/>
        <w:rPr>
          <w:i/>
          <w:color w:val="008000"/>
        </w:rPr>
      </w:pPr>
    </w:p>
    <w:p w14:paraId="5A8151BB" w14:textId="2BC923DA" w:rsidR="00514A45" w:rsidRPr="00F4569A" w:rsidRDefault="00514A45" w:rsidP="001E04A1">
      <w:pPr>
        <w:pStyle w:val="Heading1"/>
        <w:numPr>
          <w:ilvl w:val="0"/>
          <w:numId w:val="0"/>
        </w:numPr>
        <w:ind w:left="360" w:hanging="360"/>
        <w:jc w:val="left"/>
      </w:pPr>
      <w:r w:rsidRPr="00F4569A">
        <w:t>Abstract</w:t>
      </w:r>
    </w:p>
    <w:p w14:paraId="22922D99" w14:textId="451E6E6F" w:rsidR="00DB2801" w:rsidRDefault="00B1716B" w:rsidP="001E04A1">
      <w:pPr>
        <w:spacing w:line="276" w:lineRule="auto"/>
        <w:jc w:val="left"/>
        <w:rPr>
          <w:lang w:val="en-CA"/>
        </w:rPr>
      </w:pPr>
      <w:r w:rsidRPr="00783664">
        <w:t xml:space="preserve">This article reviews and </w:t>
      </w:r>
      <w:r w:rsidR="00803835">
        <w:t>contrasts</w:t>
      </w:r>
      <w:r w:rsidR="00803835" w:rsidRPr="00783664">
        <w:t xml:space="preserve"> </w:t>
      </w:r>
      <w:r w:rsidR="00923015">
        <w:t>two</w:t>
      </w:r>
      <w:r w:rsidR="00435863">
        <w:t xml:space="preserve"> approaches that </w:t>
      </w:r>
      <w:r w:rsidRPr="00783664">
        <w:rPr>
          <w:lang w:val="en-CA"/>
        </w:rPr>
        <w:t>water security</w:t>
      </w:r>
      <w:r w:rsidRPr="00783664">
        <w:t xml:space="preserve"> researchers employ to </w:t>
      </w:r>
      <w:r w:rsidR="00931008">
        <w:t xml:space="preserve">advance understanding of </w:t>
      </w:r>
      <w:r w:rsidR="00435863">
        <w:t xml:space="preserve">the complexity of </w:t>
      </w:r>
      <w:r w:rsidRPr="00783664">
        <w:t xml:space="preserve">water-society </w:t>
      </w:r>
      <w:r w:rsidR="00435863">
        <w:t xml:space="preserve">policy </w:t>
      </w:r>
      <w:r w:rsidRPr="00783664">
        <w:t>challenges</w:t>
      </w:r>
      <w:r w:rsidR="009679E9" w:rsidRPr="00783664">
        <w:t xml:space="preserve">. </w:t>
      </w:r>
      <w:r w:rsidR="00435863">
        <w:t xml:space="preserve">A </w:t>
      </w:r>
      <w:r w:rsidR="00E02BB7" w:rsidRPr="00783664">
        <w:t xml:space="preserve">prevailing </w:t>
      </w:r>
      <w:r w:rsidR="005C106A" w:rsidRPr="00783664">
        <w:t>reductionist</w:t>
      </w:r>
      <w:r w:rsidR="003A78D7" w:rsidRPr="00783664">
        <w:t xml:space="preserve"> approach</w:t>
      </w:r>
      <w:r w:rsidR="00435863">
        <w:t xml:space="preserve"> seek</w:t>
      </w:r>
      <w:r w:rsidR="00D31689">
        <w:t>s</w:t>
      </w:r>
      <w:r w:rsidRPr="00783664">
        <w:t xml:space="preserve"> to </w:t>
      </w:r>
      <w:r w:rsidR="00AB136E">
        <w:t>represent</w:t>
      </w:r>
      <w:r w:rsidR="00AB136E" w:rsidRPr="00783664">
        <w:t xml:space="preserve"> </w:t>
      </w:r>
      <w:r w:rsidR="00CE08D5">
        <w:t>un</w:t>
      </w:r>
      <w:r w:rsidRPr="00783664">
        <w:t>certainty t</w:t>
      </w:r>
      <w:r w:rsidR="00435863">
        <w:t>hrough calculable risk</w:t>
      </w:r>
      <w:r w:rsidR="00803835">
        <w:t>,</w:t>
      </w:r>
      <w:r w:rsidR="00435863">
        <w:t xml:space="preserve"> link</w:t>
      </w:r>
      <w:r w:rsidR="00D31689">
        <w:t>s</w:t>
      </w:r>
      <w:r w:rsidRPr="00783664">
        <w:t xml:space="preserve"> national GDP tightly to hydro</w:t>
      </w:r>
      <w:r w:rsidR="00803835">
        <w:t>-</w:t>
      </w:r>
      <w:r w:rsidRPr="00783664">
        <w:t>climatological causes</w:t>
      </w:r>
      <w:r w:rsidR="00803835">
        <w:t>,</w:t>
      </w:r>
      <w:r w:rsidRPr="00783664">
        <w:t xml:space="preserve"> and </w:t>
      </w:r>
      <w:r w:rsidR="00435863">
        <w:t>underplay</w:t>
      </w:r>
      <w:r w:rsidR="00D31689">
        <w:t>s</w:t>
      </w:r>
      <w:r w:rsidR="00435863">
        <w:t xml:space="preserve"> </w:t>
      </w:r>
      <w:r w:rsidRPr="00783664">
        <w:t xml:space="preserve">diversity and politics in society. </w:t>
      </w:r>
      <w:r w:rsidR="00B8043C">
        <w:t>When</w:t>
      </w:r>
      <w:r w:rsidR="008312EC" w:rsidRPr="00783664">
        <w:t xml:space="preserve"> </w:t>
      </w:r>
      <w:r w:rsidR="00824B79" w:rsidRPr="00783664">
        <w:t>adopted</w:t>
      </w:r>
      <w:r w:rsidR="008312EC" w:rsidRPr="00783664">
        <w:t xml:space="preserve"> uncritically</w:t>
      </w:r>
      <w:r w:rsidR="00435863">
        <w:t xml:space="preserve">, </w:t>
      </w:r>
      <w:r w:rsidR="00305864" w:rsidRPr="00783664">
        <w:t xml:space="preserve">this </w:t>
      </w:r>
      <w:r w:rsidR="008312EC" w:rsidRPr="00783664">
        <w:t xml:space="preserve">approach </w:t>
      </w:r>
      <w:r w:rsidR="00E47883">
        <w:t>limits</w:t>
      </w:r>
      <w:r w:rsidR="008312EC" w:rsidRPr="00783664">
        <w:t xml:space="preserve"> policy-make</w:t>
      </w:r>
      <w:r w:rsidR="00305864" w:rsidRPr="00783664">
        <w:t>r</w:t>
      </w:r>
      <w:r w:rsidR="008312EC" w:rsidRPr="00783664">
        <w:t xml:space="preserve">s to </w:t>
      </w:r>
      <w:r w:rsidR="005D5D06" w:rsidRPr="00783664">
        <w:t>interventions</w:t>
      </w:r>
      <w:r w:rsidR="008312EC" w:rsidRPr="00783664">
        <w:t xml:space="preserve"> </w:t>
      </w:r>
      <w:r w:rsidR="007D32EC" w:rsidRPr="00783664">
        <w:t xml:space="preserve">that may reproduce inequalities, </w:t>
      </w:r>
      <w:r w:rsidR="008B72DE" w:rsidRPr="00783664">
        <w:t xml:space="preserve">and </w:t>
      </w:r>
      <w:r w:rsidR="00F420BD">
        <w:t xml:space="preserve">that </w:t>
      </w:r>
      <w:r w:rsidR="00296E2E" w:rsidRPr="00783664">
        <w:t xml:space="preserve">are too rigid </w:t>
      </w:r>
      <w:r w:rsidR="008B72DE" w:rsidRPr="00783664">
        <w:t xml:space="preserve">to deal </w:t>
      </w:r>
      <w:r w:rsidR="00650F74" w:rsidRPr="00783664">
        <w:t xml:space="preserve">with </w:t>
      </w:r>
      <w:r w:rsidR="008312EC" w:rsidRPr="00783664">
        <w:t xml:space="preserve">future changes in society and climate. </w:t>
      </w:r>
      <w:r w:rsidR="00CA7A64">
        <w:t xml:space="preserve">A </w:t>
      </w:r>
      <w:r w:rsidR="009837FD">
        <w:t xml:space="preserve">second, </w:t>
      </w:r>
      <w:r w:rsidR="00CA7A64">
        <w:t>more</w:t>
      </w:r>
      <w:r w:rsidR="009649E0">
        <w:t xml:space="preserve"> </w:t>
      </w:r>
      <w:r w:rsidR="00F66A94" w:rsidRPr="00783664">
        <w:t>integrati</w:t>
      </w:r>
      <w:r w:rsidR="00E679ED" w:rsidRPr="00783664">
        <w:t>ve</w:t>
      </w:r>
      <w:r w:rsidR="00B07B32">
        <w:t>,</w:t>
      </w:r>
      <w:r w:rsidR="004E0C41" w:rsidRPr="00783664">
        <w:t xml:space="preserve"> approach</w:t>
      </w:r>
      <w:r w:rsidR="0084195B" w:rsidRPr="00783664">
        <w:t xml:space="preserve"> </w:t>
      </w:r>
      <w:r w:rsidR="00CA7A64">
        <w:t xml:space="preserve">is found to </w:t>
      </w:r>
      <w:r w:rsidR="00A86E6E">
        <w:t>address</w:t>
      </w:r>
      <w:r w:rsidR="00A86E6E" w:rsidRPr="00783664">
        <w:t xml:space="preserve"> </w:t>
      </w:r>
      <w:r w:rsidR="00B8043C">
        <w:t>a</w:t>
      </w:r>
      <w:r w:rsidR="00B8043C" w:rsidRPr="00783664">
        <w:t xml:space="preserve"> </w:t>
      </w:r>
      <w:r w:rsidR="00E25CAC" w:rsidRPr="00783664">
        <w:t>range of uncertainties</w:t>
      </w:r>
      <w:r w:rsidR="00B8043C">
        <w:t>,</w:t>
      </w:r>
      <w:r w:rsidR="00A86E6E">
        <w:t xml:space="preserve"> </w:t>
      </w:r>
      <w:r w:rsidR="006C4FFC" w:rsidRPr="00783664">
        <w:t>explicitly recognise</w:t>
      </w:r>
      <w:r w:rsidR="00740E86">
        <w:t xml:space="preserve"> diversity in society</w:t>
      </w:r>
      <w:r w:rsidR="00A94500">
        <w:t xml:space="preserve"> and the environment</w:t>
      </w:r>
      <w:r w:rsidR="00B8043C">
        <w:t>,</w:t>
      </w:r>
      <w:r w:rsidR="00740E86">
        <w:t xml:space="preserve"> </w:t>
      </w:r>
      <w:r w:rsidR="006C4FFC" w:rsidRPr="00783664">
        <w:t xml:space="preserve">incorporate water resources </w:t>
      </w:r>
      <w:r w:rsidR="00435863">
        <w:t>that are less-easily controlled</w:t>
      </w:r>
      <w:r w:rsidR="00B8043C">
        <w:t>,</w:t>
      </w:r>
      <w:r w:rsidR="00740E86">
        <w:t xml:space="preserve"> </w:t>
      </w:r>
      <w:r w:rsidR="00923015">
        <w:t xml:space="preserve">and </w:t>
      </w:r>
      <w:r w:rsidR="00435863">
        <w:t xml:space="preserve">consider </w:t>
      </w:r>
      <w:r w:rsidR="006C4FFC" w:rsidRPr="00783664">
        <w:t xml:space="preserve">adaptive approaches to move beyond </w:t>
      </w:r>
      <w:r w:rsidR="00B8043C">
        <w:t xml:space="preserve">conventional </w:t>
      </w:r>
      <w:r w:rsidR="006C4FFC" w:rsidRPr="00783664">
        <w:t xml:space="preserve">supply-side </w:t>
      </w:r>
      <w:r w:rsidR="00435863">
        <w:t>prescriptions</w:t>
      </w:r>
      <w:r w:rsidR="006C4FFC" w:rsidRPr="00783664">
        <w:t xml:space="preserve">. </w:t>
      </w:r>
      <w:r w:rsidR="00C751DB" w:rsidRPr="00783664">
        <w:t>T</w:t>
      </w:r>
      <w:r w:rsidR="007666BF" w:rsidRPr="00783664">
        <w:t xml:space="preserve">he </w:t>
      </w:r>
      <w:r w:rsidR="00C751DB" w:rsidRPr="00783664">
        <w:t xml:space="preserve">resultant </w:t>
      </w:r>
      <w:r w:rsidR="007666BF" w:rsidRPr="00783664">
        <w:t xml:space="preserve">policy recommendations </w:t>
      </w:r>
      <w:r w:rsidR="00B8043C">
        <w:t>ar</w:t>
      </w:r>
      <w:r w:rsidR="00A86E6E">
        <w:t>e</w:t>
      </w:r>
      <w:r w:rsidR="00A86E6E" w:rsidRPr="00783664">
        <w:t xml:space="preserve"> </w:t>
      </w:r>
      <w:r w:rsidR="007666BF" w:rsidRPr="00783664">
        <w:t xml:space="preserve">diverse, </w:t>
      </w:r>
      <w:r w:rsidR="006A1FEC" w:rsidRPr="00783664">
        <w:t>inclusive</w:t>
      </w:r>
      <w:r w:rsidR="007666BF" w:rsidRPr="00783664">
        <w:t xml:space="preserve">, and </w:t>
      </w:r>
      <w:r w:rsidR="00824B79" w:rsidRPr="00783664">
        <w:t xml:space="preserve">more </w:t>
      </w:r>
      <w:r w:rsidR="007666BF" w:rsidRPr="00783664">
        <w:t xml:space="preserve">likely to </w:t>
      </w:r>
      <w:r w:rsidR="00E679ED" w:rsidRPr="00783664">
        <w:t xml:space="preserve">reach </w:t>
      </w:r>
      <w:r w:rsidR="007666BF" w:rsidRPr="00783664">
        <w:t>the marginalised in society,</w:t>
      </w:r>
      <w:r w:rsidR="004E0C41" w:rsidRPr="00783664">
        <w:t xml:space="preserve"> </w:t>
      </w:r>
      <w:r w:rsidR="006C4FFC" w:rsidRPr="00783664">
        <w:t xml:space="preserve">though </w:t>
      </w:r>
      <w:r w:rsidR="00526490">
        <w:t xml:space="preserve">they often </w:t>
      </w:r>
      <w:r w:rsidR="006C4FFC" w:rsidRPr="00783664">
        <w:t>encounter policy</w:t>
      </w:r>
      <w:r w:rsidR="00526490">
        <w:t>-</w:t>
      </w:r>
      <w:r w:rsidR="006C4FFC" w:rsidRPr="00783664">
        <w:t>uptake</w:t>
      </w:r>
      <w:r w:rsidR="00526490" w:rsidRPr="00526490">
        <w:t xml:space="preserve"> </w:t>
      </w:r>
      <w:r w:rsidR="00526490" w:rsidRPr="00783664">
        <w:t>obstacles</w:t>
      </w:r>
      <w:r w:rsidR="004E0C41" w:rsidRPr="00783664">
        <w:t xml:space="preserve">. </w:t>
      </w:r>
      <w:r w:rsidR="00B16766">
        <w:t xml:space="preserve">The article concludes by defining a </w:t>
      </w:r>
      <w:r w:rsidR="00D22E24">
        <w:t>route</w:t>
      </w:r>
      <w:r w:rsidR="00B16766">
        <w:t xml:space="preserve"> towards more effective </w:t>
      </w:r>
      <w:r w:rsidR="00B16766">
        <w:rPr>
          <w:lang w:val="en-CA"/>
        </w:rPr>
        <w:t>water security</w:t>
      </w:r>
      <w:r w:rsidR="00B16766">
        <w:t xml:space="preserve"> research and policy, which stresses analysis</w:t>
      </w:r>
      <w:r w:rsidR="0013159E">
        <w:t xml:space="preserve"> that matches the state of knowledge </w:t>
      </w:r>
      <w:r w:rsidR="00A61ECB">
        <w:t>possessed</w:t>
      </w:r>
      <w:r w:rsidR="00751429">
        <w:t>,</w:t>
      </w:r>
      <w:r w:rsidR="00740E86">
        <w:t xml:space="preserve"> </w:t>
      </w:r>
      <w:r w:rsidR="00B16766">
        <w:t xml:space="preserve">an expanded </w:t>
      </w:r>
      <w:r w:rsidR="00B16766">
        <w:rPr>
          <w:lang w:val="en-CA"/>
        </w:rPr>
        <w:t>research agenda</w:t>
      </w:r>
      <w:r w:rsidR="00751429">
        <w:rPr>
          <w:lang w:val="en-CA"/>
        </w:rPr>
        <w:t>,</w:t>
      </w:r>
      <w:r w:rsidR="00B16766">
        <w:rPr>
          <w:lang w:val="en-CA"/>
        </w:rPr>
        <w:t xml:space="preserve"> </w:t>
      </w:r>
      <w:r w:rsidR="00740E86">
        <w:rPr>
          <w:lang w:val="en-CA"/>
        </w:rPr>
        <w:t>and</w:t>
      </w:r>
      <w:r w:rsidR="00021EB0">
        <w:rPr>
          <w:lang w:val="en-CA"/>
        </w:rPr>
        <w:t xml:space="preserve"> explicitly addresses inequities.</w:t>
      </w:r>
    </w:p>
    <w:p w14:paraId="3410203C" w14:textId="77777777" w:rsidR="0037767D" w:rsidRDefault="0037767D" w:rsidP="001E04A1">
      <w:pPr>
        <w:spacing w:line="276" w:lineRule="auto"/>
        <w:jc w:val="left"/>
        <w:rPr>
          <w:lang w:val="en-CA"/>
        </w:rPr>
      </w:pPr>
    </w:p>
    <w:p w14:paraId="76AD0C48" w14:textId="77777777" w:rsidR="00FD7227" w:rsidRPr="00FD7227" w:rsidRDefault="00FD7227" w:rsidP="001E04A1">
      <w:pPr>
        <w:spacing w:line="276" w:lineRule="auto"/>
        <w:jc w:val="left"/>
        <w:rPr>
          <w:color w:val="0000FF"/>
          <w:lang w:val="en-CA"/>
        </w:rPr>
      </w:pPr>
    </w:p>
    <w:p w14:paraId="5AF49184" w14:textId="7F026425" w:rsidR="00FD7227" w:rsidRPr="00FD7227" w:rsidRDefault="00FD7227" w:rsidP="00FD7227">
      <w:pPr>
        <w:spacing w:line="276" w:lineRule="auto"/>
        <w:jc w:val="left"/>
        <w:rPr>
          <w:color w:val="0000FF"/>
          <w:lang w:val="en-CA"/>
        </w:rPr>
      </w:pPr>
    </w:p>
    <w:p w14:paraId="689FAE8F" w14:textId="77777777" w:rsidR="000C05F0" w:rsidRDefault="000C05F0" w:rsidP="001E04A1">
      <w:pPr>
        <w:spacing w:before="0" w:after="0"/>
        <w:jc w:val="left"/>
        <w:rPr>
          <w:rFonts w:eastAsiaTheme="majorEastAsia" w:cstheme="majorBidi"/>
          <w:b/>
          <w:bCs/>
          <w:color w:val="008000"/>
          <w:sz w:val="32"/>
          <w:szCs w:val="32"/>
        </w:rPr>
      </w:pPr>
      <w:r>
        <w:br w:type="page"/>
      </w:r>
    </w:p>
    <w:p w14:paraId="51A82197" w14:textId="18BFF257" w:rsidR="00DD6DA5" w:rsidRPr="00F4569A" w:rsidRDefault="00574D4C" w:rsidP="001E04A1">
      <w:pPr>
        <w:pStyle w:val="Heading1"/>
        <w:numPr>
          <w:ilvl w:val="0"/>
          <w:numId w:val="0"/>
        </w:numPr>
        <w:ind w:left="57" w:hanging="57"/>
        <w:jc w:val="left"/>
      </w:pPr>
      <w:r>
        <w:lastRenderedPageBreak/>
        <w:t xml:space="preserve">1. </w:t>
      </w:r>
      <w:r w:rsidR="0061222D">
        <w:t>Complexity: t</w:t>
      </w:r>
      <w:r w:rsidR="00094C0C">
        <w:t xml:space="preserve">he fault-line of </w:t>
      </w:r>
      <w:r w:rsidR="00094C0C">
        <w:rPr>
          <w:lang w:val="en-CA"/>
        </w:rPr>
        <w:t>water security</w:t>
      </w:r>
      <w:r w:rsidR="0061222D">
        <w:t xml:space="preserve"> research</w:t>
      </w:r>
    </w:p>
    <w:p w14:paraId="7C117ED8" w14:textId="795443F4" w:rsidR="00460DE3" w:rsidRDefault="003C481A" w:rsidP="003C481A">
      <w:pPr>
        <w:spacing w:line="276" w:lineRule="auto"/>
        <w:jc w:val="left"/>
      </w:pPr>
      <w:r>
        <w:rPr>
          <w:lang w:val="en-CA"/>
        </w:rPr>
        <w:t>A 2012 review of water security</w:t>
      </w:r>
      <w:r>
        <w:t xml:space="preserve"> research categroised it as either narrow and discipline-specific, or broad and integrative (Cook and Bakker 2012). </w:t>
      </w:r>
      <w:r w:rsidR="00B25F0C">
        <w:t xml:space="preserve">The authors </w:t>
      </w:r>
      <w:r>
        <w:t xml:space="preserve">demonstrated </w:t>
      </w:r>
      <w:r w:rsidR="00273540">
        <w:t xml:space="preserve">how </w:t>
      </w:r>
      <w:r w:rsidR="00094C0C">
        <w:t xml:space="preserve">the </w:t>
      </w:r>
      <w:r w:rsidR="00E02C8C">
        <w:t>narrow framings</w:t>
      </w:r>
      <w:r w:rsidR="00094C0C">
        <w:t xml:space="preserve"> facilitated uptake into policy</w:t>
      </w:r>
      <w:r w:rsidR="00671ECC">
        <w:t xml:space="preserve">, and </w:t>
      </w:r>
      <w:r w:rsidR="00B25F0C">
        <w:t xml:space="preserve">convincingly </w:t>
      </w:r>
      <w:r w:rsidR="00671ECC">
        <w:t>argued that</w:t>
      </w:r>
      <w:r w:rsidR="00291535">
        <w:t xml:space="preserve"> </w:t>
      </w:r>
      <w:r w:rsidR="00E27579">
        <w:t xml:space="preserve">they </w:t>
      </w:r>
      <w:r w:rsidR="00094C0C">
        <w:t xml:space="preserve">would be </w:t>
      </w:r>
      <w:r w:rsidR="00671ECC">
        <w:t xml:space="preserve">usefully complemented by </w:t>
      </w:r>
      <w:r w:rsidR="00094C0C">
        <w:t>the broader framings</w:t>
      </w:r>
      <w:r w:rsidR="00E02C8C">
        <w:t xml:space="preserve">, in order </w:t>
      </w:r>
      <w:r w:rsidR="00671ECC">
        <w:t xml:space="preserve">to </w:t>
      </w:r>
      <w:r w:rsidR="001D421B">
        <w:t>ensure</w:t>
      </w:r>
      <w:r w:rsidR="00460DE3">
        <w:t xml:space="preserve"> </w:t>
      </w:r>
      <w:r w:rsidR="00E27579">
        <w:t xml:space="preserve">that </w:t>
      </w:r>
      <w:r w:rsidR="00460DE3">
        <w:t>“</w:t>
      </w:r>
      <w:r w:rsidR="00460DE3" w:rsidRPr="00460DE3">
        <w:t xml:space="preserve">robust governance processes </w:t>
      </w:r>
      <w:r w:rsidR="001D421B">
        <w:t xml:space="preserve">[serve] </w:t>
      </w:r>
      <w:r w:rsidR="00460DE3" w:rsidRPr="00460DE3">
        <w:t>to mediate the trade-offs between different stakeholders, scales, and uses of water”</w:t>
      </w:r>
      <w:r w:rsidR="00460DE3">
        <w:t xml:space="preserve"> </w:t>
      </w:r>
      <w:r w:rsidR="009F5D5C">
        <w:t>(Cook and Bakker 2012: 98)</w:t>
      </w:r>
      <w:r w:rsidR="00460DE3">
        <w:t xml:space="preserve">. </w:t>
      </w:r>
    </w:p>
    <w:p w14:paraId="5352648B" w14:textId="1B6E07A3" w:rsidR="008C7E44" w:rsidRDefault="001D421B" w:rsidP="001E04A1">
      <w:pPr>
        <w:spacing w:line="276" w:lineRule="auto"/>
        <w:jc w:val="left"/>
      </w:pPr>
      <w:r>
        <w:t xml:space="preserve">Four years and </w:t>
      </w:r>
      <w:r w:rsidR="00BB0119">
        <w:t xml:space="preserve">many </w:t>
      </w:r>
      <w:r w:rsidR="00AE52D2">
        <w:t xml:space="preserve">peer-reviewed </w:t>
      </w:r>
      <w:r w:rsidR="00F25478">
        <w:rPr>
          <w:lang w:val="en-CA"/>
        </w:rPr>
        <w:t>water security</w:t>
      </w:r>
      <w:r w:rsidR="00F25478">
        <w:t xml:space="preserve"> </w:t>
      </w:r>
      <w:r>
        <w:t xml:space="preserve">articles later, </w:t>
      </w:r>
      <w:r w:rsidR="00AE52D2">
        <w:t xml:space="preserve">there is very little evidence of such blended </w:t>
      </w:r>
      <w:r w:rsidR="00AE52D2">
        <w:rPr>
          <w:lang w:val="en-CA"/>
        </w:rPr>
        <w:t>water security</w:t>
      </w:r>
      <w:r w:rsidR="00094C0C">
        <w:t xml:space="preserve"> research</w:t>
      </w:r>
      <w:r w:rsidR="009C09B5">
        <w:t xml:space="preserve"> </w:t>
      </w:r>
      <w:r w:rsidR="00AE52D2">
        <w:t xml:space="preserve">or policy. </w:t>
      </w:r>
      <w:r w:rsidR="00142867">
        <w:t xml:space="preserve">What may be observed </w:t>
      </w:r>
      <w:r w:rsidR="00D775F1">
        <w:t>instead</w:t>
      </w:r>
      <w:r w:rsidR="001F720C">
        <w:t xml:space="preserve"> </w:t>
      </w:r>
      <w:r w:rsidR="00142867">
        <w:t xml:space="preserve">is </w:t>
      </w:r>
      <w:r w:rsidR="0024711D">
        <w:t>a</w:t>
      </w:r>
      <w:r w:rsidR="00B3457F">
        <w:t xml:space="preserve"> drifting apart </w:t>
      </w:r>
      <w:r w:rsidR="00CD6B50">
        <w:t xml:space="preserve">and entrenching, </w:t>
      </w:r>
      <w:r w:rsidR="00DB6325">
        <w:t xml:space="preserve">as </w:t>
      </w:r>
      <w:r w:rsidR="004C5EA2">
        <w:t xml:space="preserve">in </w:t>
      </w:r>
      <w:r w:rsidR="00520EDA">
        <w:t xml:space="preserve">the recent </w:t>
      </w:r>
      <w:r w:rsidR="0024711D">
        <w:rPr>
          <w:lang w:val="en-CA"/>
        </w:rPr>
        <w:t>water security</w:t>
      </w:r>
      <w:r w:rsidR="0024711D">
        <w:t xml:space="preserve"> </w:t>
      </w:r>
      <w:r w:rsidR="00520EDA" w:rsidRPr="0097355A">
        <w:t xml:space="preserve">debate </w:t>
      </w:r>
      <w:r w:rsidR="0024711D">
        <w:t xml:space="preserve">in </w:t>
      </w:r>
      <w:r w:rsidR="0024711D">
        <w:rPr>
          <w:i/>
        </w:rPr>
        <w:t>Science</w:t>
      </w:r>
      <w:r w:rsidR="0024711D">
        <w:t xml:space="preserve"> </w:t>
      </w:r>
      <w:r w:rsidR="000F0F22" w:rsidRPr="0097355A">
        <w:t xml:space="preserve">that </w:t>
      </w:r>
      <w:r w:rsidR="004671DD">
        <w:t>posits</w:t>
      </w:r>
      <w:r w:rsidR="0024711D">
        <w:t xml:space="preserve"> </w:t>
      </w:r>
      <w:r w:rsidR="00A97F75" w:rsidRPr="0097355A">
        <w:t xml:space="preserve">environmental </w:t>
      </w:r>
      <w:r w:rsidR="0024711D">
        <w:t xml:space="preserve">solutions </w:t>
      </w:r>
      <w:r w:rsidR="000F0F22" w:rsidRPr="0097355A">
        <w:t xml:space="preserve">against </w:t>
      </w:r>
      <w:r w:rsidR="00520EDA" w:rsidRPr="0097355A">
        <w:t xml:space="preserve">infrastructure </w:t>
      </w:r>
      <w:r w:rsidR="0024711D">
        <w:t xml:space="preserve">solutions </w:t>
      </w:r>
      <w:r w:rsidR="00167497" w:rsidRPr="0097355A">
        <w:fldChar w:fldCharType="begin"/>
      </w:r>
      <w:r w:rsidR="00DE5E71">
        <w:instrText xml:space="preserve"> ADDIN EN.CITE &lt;EndNote&gt;&lt;Cite&gt;&lt;Author&gt;Muller&lt;/Author&gt;&lt;Year&gt;2015&lt;/Year&gt;&lt;RecNum&gt;3420&lt;/RecNum&gt;&lt;DisplayText&gt;(Muller et al., 2015; Palmer et al., 2015)&lt;/DisplayText&gt;&lt;record&gt;&lt;rec-number&gt;3420&lt;/rec-number&gt;&lt;foreign-keys&gt;&lt;key app="EN" db-id="zwxtepdswza9wue0esaxaw2rzspaar9z9f2a" timestamp="1440080593"&gt;3420&lt;/key&gt;&lt;/foreign-keys&gt;&lt;ref-type name="Journal Article"&gt;17&lt;/ref-type&gt;&lt;contributors&gt;&lt;authors&gt;&lt;author&gt;Muller, Mike&lt;/author&gt;&lt;author&gt;Biswas, Asit&lt;/author&gt;&lt;author&gt;Martin-Hurtado, Roberto&lt;/author&gt;&lt;author&gt;Tortajada, Cecilia&lt;/author&gt;&lt;/authors&gt;&lt;/contributors&gt;&lt;titles&gt;&lt;title&gt;Built infrastructure is essential&lt;/title&gt;&lt;secondary-title&gt;Science&lt;/secondary-title&gt;&lt;/titles&gt;&lt;periodical&gt;&lt;full-title&gt;Science&lt;/full-title&gt;&lt;/periodical&gt;&lt;pages&gt;585 - 586&lt;/pages&gt;&lt;volume&gt;349&lt;/volume&gt;&lt;number&gt;6248&lt;/number&gt;&lt;dates&gt;&lt;year&gt;2015&lt;/year&gt;&lt;/dates&gt;&lt;urls&gt;&lt;/urls&gt;&lt;/record&gt;&lt;/Cite&gt;&lt;Cite&gt;&lt;Author&gt;Palmer&lt;/Author&gt;&lt;Year&gt;2015&lt;/Year&gt;&lt;RecNum&gt;3419&lt;/RecNum&gt;&lt;record&gt;&lt;rec-number&gt;3419&lt;/rec-number&gt;&lt;foreign-keys&gt;&lt;key app="EN" db-id="zwxtepdswza9wue0esaxaw2rzspaar9z9f2a" timestamp="1440080587"&gt;3419&lt;/key&gt;&lt;/foreign-keys&gt;&lt;ref-type name="Journal Article"&gt;17&lt;/ref-type&gt;&lt;contributors&gt;&lt;authors&gt;&lt;author&gt;Palmer, Margaret A.&lt;/author&gt;&lt;author&gt;Liu, Junguo&lt;/author&gt;&lt;author&gt;Matthews, John H.&lt;/author&gt;&lt;author&gt;Mumba, Musonda&lt;/author&gt;&lt;author&gt;D&amp;apos;Odorico, Paolo&lt;/author&gt;&lt;/authors&gt;&lt;/contributors&gt;&lt;titles&gt;&lt;title&gt;Manage water in a green way&lt;/title&gt;&lt;secondary-title&gt;Science&lt;/secondary-title&gt;&lt;/titles&gt;&lt;periodical&gt;&lt;full-title&gt;Science&lt;/full-title&gt;&lt;/periodical&gt;&lt;pages&gt;584 - 585&lt;/pages&gt;&lt;volume&gt;349&lt;/volume&gt;&lt;number&gt;6248&lt;/number&gt;&lt;dates&gt;&lt;year&gt;2015&lt;/year&gt;&lt;/dates&gt;&lt;urls&gt;&lt;/urls&gt;&lt;/record&gt;&lt;/Cite&gt;&lt;/EndNote&gt;</w:instrText>
      </w:r>
      <w:r w:rsidR="00167497" w:rsidRPr="0097355A">
        <w:fldChar w:fldCharType="separate"/>
      </w:r>
      <w:r w:rsidR="00DE5E71">
        <w:rPr>
          <w:noProof/>
        </w:rPr>
        <w:t>(Muller et al., 2015; Palmer et al., 2015)</w:t>
      </w:r>
      <w:r w:rsidR="00167497" w:rsidRPr="0097355A">
        <w:fldChar w:fldCharType="end"/>
      </w:r>
      <w:r w:rsidR="00520EDA" w:rsidRPr="0097355A">
        <w:t xml:space="preserve">. </w:t>
      </w:r>
      <w:r w:rsidR="00094C0C" w:rsidRPr="0097355A">
        <w:t xml:space="preserve">Others have </w:t>
      </w:r>
      <w:r w:rsidR="00AE3AB2">
        <w:t xml:space="preserve">noted that the concept of </w:t>
      </w:r>
      <w:r w:rsidR="00AE3AB2">
        <w:rPr>
          <w:lang w:val="en-CA"/>
        </w:rPr>
        <w:t>water security</w:t>
      </w:r>
      <w:r w:rsidR="00AE3AB2">
        <w:t xml:space="preserve"> is ‘popular but contested’ </w:t>
      </w:r>
      <w:r w:rsidR="00AE3AB2">
        <w:fldChar w:fldCharType="begin"/>
      </w:r>
      <w:r w:rsidR="00AE3AB2">
        <w:instrText xml:space="preserve"> ADDIN EN.CITE &lt;EndNote&gt;&lt;Cite&gt;&lt;Author&gt;Pahl-Wostl&lt;/Author&gt;&lt;Year&gt;2016&lt;/Year&gt;&lt;RecNum&gt;3566&lt;/RecNum&gt;&lt;DisplayText&gt;(Pahl-Wostl et al., 2016)&lt;/DisplayText&gt;&lt;record&gt;&lt;rec-number&gt;3566&lt;/rec-number&gt;&lt;foreign-keys&gt;&lt;key app="EN" db-id="zwxtepdswza9wue0esaxaw2rzspaar9z9f2a" timestamp="1454427555"&gt;3566&lt;/key&gt;&lt;/foreign-keys&gt;&lt;ref-type name="Book Section"&gt;5&lt;/ref-type&gt;&lt;contributors&gt;&lt;authors&gt;&lt;author&gt;Pahl-Wostl, Claudia&lt;/author&gt;&lt;author&gt;Gupta, Joyeeta&lt;/author&gt;&lt;author&gt;Bhaduri, Anik&lt;/author&gt;&lt;/authors&gt;&lt;secondary-authors&gt;&lt;author&gt;Pahl-Wostl, Claudia&lt;/author&gt;&lt;author&gt;Bhaduri, Anik&lt;/author&gt;&lt;author&gt;Gupta, Joyeeta&lt;/author&gt;&lt;/secondary-authors&gt;&lt;/contributors&gt;&lt;titles&gt;&lt;title&gt;Water security: a popular but contested concept&lt;/title&gt;&lt;secondary-title&gt;Handbook on Water Security&lt;/secondary-title&gt;&lt;/titles&gt;&lt;dates&gt;&lt;year&gt;2016&lt;/year&gt;&lt;/dates&gt;&lt;pub-location&gt;Cheltenham&lt;/pub-location&gt;&lt;publisher&gt;Edward Elgar Publishing Limited&lt;/publisher&gt;&lt;urls&gt;&lt;/urls&gt;&lt;/record&gt;&lt;/Cite&gt;&lt;/EndNote&gt;</w:instrText>
      </w:r>
      <w:r w:rsidR="00AE3AB2">
        <w:fldChar w:fldCharType="separate"/>
      </w:r>
      <w:r w:rsidR="00AE3AB2">
        <w:rPr>
          <w:noProof/>
        </w:rPr>
        <w:t>(Pahl-Wostl et al., 2016)</w:t>
      </w:r>
      <w:r w:rsidR="00AE3AB2">
        <w:fldChar w:fldCharType="end"/>
      </w:r>
      <w:r w:rsidR="00AE3AB2">
        <w:t xml:space="preserve">, </w:t>
      </w:r>
      <w:r w:rsidR="00094C0C" w:rsidRPr="0097355A">
        <w:t xml:space="preserve">called for </w:t>
      </w:r>
      <w:r w:rsidR="007961F1">
        <w:t xml:space="preserve">its </w:t>
      </w:r>
      <w:r w:rsidR="00725F04" w:rsidRPr="0097355A">
        <w:t xml:space="preserve">reframing </w:t>
      </w:r>
      <w:r w:rsidR="00DE2136" w:rsidRPr="0097355A">
        <w:fldChar w:fldCharType="begin"/>
      </w:r>
      <w:r w:rsidR="00DE5E71">
        <w:instrText xml:space="preserve"> ADDIN EN.CITE &lt;EndNote&gt;&lt;Cite&gt;&lt;Author&gt;Tarlock&lt;/Author&gt;&lt;Year&gt;2010&lt;/Year&gt;&lt;RecNum&gt;1441&lt;/RecNum&gt;&lt;DisplayText&gt;(Tarlock and Wouters, 2010)&lt;/DisplayText&gt;&lt;record&gt;&lt;rec-number&gt;1441&lt;/rec-number&gt;&lt;foreign-keys&gt;&lt;key app="EN" db-id="zwxtepdswza9wue0esaxaw2rzspaar9z9f2a" timestamp="0"&gt;1441&lt;/key&gt;&lt;/foreign-keys&gt;&lt;ref-type name="Journal Article"&gt;17&lt;/ref-type&gt;&lt;contributors&gt;&lt;authors&gt;&lt;author&gt;Tarlock, Dan&lt;/author&gt;&lt;author&gt;Wouters, Patricia&lt;/author&gt;&lt;/authors&gt;&lt;/contributors&gt;&lt;titles&gt;&lt;title&gt;Reframing the Water Security Dialogue&lt;/title&gt;&lt;secondary-title&gt;The Journal of Water Law&lt;/secondary-title&gt;&lt;/titles&gt;&lt;periodical&gt;&lt;full-title&gt;The Journal of Water Law&lt;/full-title&gt;&lt;/periodical&gt;&lt;pages&gt;53 - 60&lt;/pages&gt;&lt;volume&gt;20&lt;/volume&gt;&lt;dates&gt;&lt;year&gt;2010&lt;/year&gt;&lt;/dates&gt;&lt;urls&gt;&lt;/urls&gt;&lt;/record&gt;&lt;/Cite&gt;&lt;/EndNote&gt;</w:instrText>
      </w:r>
      <w:r w:rsidR="00DE2136" w:rsidRPr="0097355A">
        <w:fldChar w:fldCharType="separate"/>
      </w:r>
      <w:r w:rsidR="00DE5E71">
        <w:rPr>
          <w:noProof/>
        </w:rPr>
        <w:t>(Tarlock and Wouters, 2010)</w:t>
      </w:r>
      <w:r w:rsidR="00DE2136" w:rsidRPr="0097355A">
        <w:fldChar w:fldCharType="end"/>
      </w:r>
      <w:r w:rsidR="00725F04" w:rsidRPr="0097355A">
        <w:t xml:space="preserve">, </w:t>
      </w:r>
      <w:r w:rsidR="00AE3AB2">
        <w:t>o</w:t>
      </w:r>
      <w:r w:rsidR="00094C0C" w:rsidRPr="0097355A">
        <w:t xml:space="preserve">r </w:t>
      </w:r>
      <w:r w:rsidR="007961F1">
        <w:t xml:space="preserve">labelled </w:t>
      </w:r>
      <w:r w:rsidR="00094C0C" w:rsidRPr="0097355A">
        <w:t xml:space="preserve">the contentions as a </w:t>
      </w:r>
      <w:r w:rsidR="00F44145">
        <w:t>‘</w:t>
      </w:r>
      <w:r w:rsidR="00094C0C" w:rsidRPr="0097355A">
        <w:t>battle</w:t>
      </w:r>
      <w:r w:rsidR="00E27579">
        <w:t>ground</w:t>
      </w:r>
      <w:r w:rsidR="00094C0C" w:rsidRPr="0097355A">
        <w:t xml:space="preserve"> of ideas</w:t>
      </w:r>
      <w:r w:rsidR="00F44145">
        <w:t>’</w:t>
      </w:r>
      <w:r w:rsidR="00725F04" w:rsidRPr="0097355A">
        <w:t xml:space="preserve"> </w:t>
      </w:r>
      <w:r w:rsidR="00DE2136" w:rsidRPr="0097355A">
        <w:fldChar w:fldCharType="begin"/>
      </w:r>
      <w:r w:rsidR="00DE5E71">
        <w:instrText xml:space="preserve"> ADDIN EN.CITE &lt;EndNote&gt;&lt;Cite&gt;&lt;Author&gt;Zeitoun&lt;/Author&gt;&lt;Year&gt;2013&lt;/Year&gt;&lt;RecNum&gt;2377&lt;/RecNum&gt;&lt;DisplayText&gt;(Zeitoun et al., 2013)&lt;/DisplayText&gt;&lt;record&gt;&lt;rec-number&gt;2377&lt;/rec-number&gt;&lt;foreign-keys&gt;&lt;key app="EN" db-id="zwxtepdswza9wue0esaxaw2rzspaar9z9f2a" timestamp="1368437252"&gt;2377&lt;/key&gt;&lt;/foreign-keys&gt;&lt;ref-type name="Book Section"&gt;5&lt;/ref-type&gt;&lt;contributors&gt;&lt;authors&gt;&lt;author&gt;Zeitoun, Mark&lt;/author&gt;&lt;author&gt;Lankford, Bruce&lt;/author&gt;&lt;author&gt;Bakker, Karen&lt;/author&gt;&lt;author&gt;Conway, Declan&lt;/author&gt;&lt;/authors&gt;&lt;secondary-authors&gt;&lt;author&gt;Lankford, Bruce&lt;/author&gt;&lt;author&gt;Bakker, Karen&lt;/author&gt;&lt;author&gt;Zeitoun, Mark&lt;/author&gt;&lt;author&gt;Conway, Declan&lt;/author&gt;&lt;/secondary-authors&gt;&lt;/contributors&gt;&lt;titles&gt;&lt;title&gt;Introduction: A Battle of Ideas for Water Security&lt;/title&gt;&lt;secondary-title&gt;Water Security: Principles, perspectives, practice&lt;/secondary-title&gt;&lt;/titles&gt;&lt;dates&gt;&lt;year&gt;2013&lt;/year&gt;&lt;/dates&gt;&lt;pub-location&gt;London&lt;/pub-location&gt;&lt;publisher&gt;Routledge&lt;/publisher&gt;&lt;urls&gt;&lt;/urls&gt;&lt;/record&gt;&lt;/Cite&gt;&lt;/EndNote&gt;</w:instrText>
      </w:r>
      <w:r w:rsidR="00DE2136" w:rsidRPr="0097355A">
        <w:fldChar w:fldCharType="separate"/>
      </w:r>
      <w:r w:rsidR="00DE5E71">
        <w:rPr>
          <w:noProof/>
        </w:rPr>
        <w:t>(Zeitoun et al., 2013)</w:t>
      </w:r>
      <w:r w:rsidR="00DE2136" w:rsidRPr="0097355A">
        <w:fldChar w:fldCharType="end"/>
      </w:r>
      <w:r w:rsidR="00CD6B50">
        <w:t xml:space="preserve">. The dissonance is </w:t>
      </w:r>
      <w:r w:rsidR="00E03A8F" w:rsidRPr="0097355A">
        <w:t>evident</w:t>
      </w:r>
      <w:r w:rsidR="007212E0" w:rsidRPr="0097355A">
        <w:t xml:space="preserve"> from the contradict</w:t>
      </w:r>
      <w:r w:rsidR="004C5EA2">
        <w:t xml:space="preserve">ing and growing number of </w:t>
      </w:r>
      <w:r w:rsidR="007212E0" w:rsidRPr="0097355A">
        <w:t xml:space="preserve">definitions </w:t>
      </w:r>
      <w:r w:rsidR="004C5EA2">
        <w:t xml:space="preserve">of </w:t>
      </w:r>
      <w:r w:rsidR="004C5EA2">
        <w:rPr>
          <w:lang w:val="en-CA"/>
        </w:rPr>
        <w:t>water security</w:t>
      </w:r>
      <w:r w:rsidR="004C5EA2">
        <w:t xml:space="preserve"> </w:t>
      </w:r>
      <w:r w:rsidR="007212E0" w:rsidRPr="0097355A">
        <w:t xml:space="preserve">shown in </w:t>
      </w:r>
      <w:r w:rsidR="003D515C">
        <w:t>Table</w:t>
      </w:r>
      <w:r w:rsidR="006A7085" w:rsidRPr="0097355A">
        <w:t xml:space="preserve"> 1</w:t>
      </w:r>
      <w:r w:rsidR="00725F04" w:rsidRPr="0097355A">
        <w:t xml:space="preserve">. </w:t>
      </w:r>
    </w:p>
    <w:p w14:paraId="6EC4C4B2" w14:textId="1B3FB7F1" w:rsidR="003D515C" w:rsidRPr="0003198A" w:rsidRDefault="003D515C" w:rsidP="002D7DE1">
      <w:pPr>
        <w:spacing w:before="0" w:after="0"/>
        <w:jc w:val="left"/>
        <w:rPr>
          <w:b/>
        </w:rPr>
      </w:pPr>
      <w:r w:rsidRPr="0003198A">
        <w:rPr>
          <w:b/>
        </w:rPr>
        <w:t xml:space="preserve">Table 1. </w:t>
      </w:r>
      <w:r w:rsidRPr="0003198A">
        <w:t xml:space="preserve">Contrasting definitions of </w:t>
      </w:r>
      <w:r w:rsidRPr="0003198A">
        <w:rPr>
          <w:lang w:val="en-CA"/>
        </w:rPr>
        <w:t>water security</w:t>
      </w:r>
      <w:r w:rsidRPr="0003198A">
        <w:t xml:space="preserve">. </w:t>
      </w:r>
      <w:r w:rsidR="00B07B32">
        <w:t xml:space="preserve">For more comprehensive reviews see </w:t>
      </w:r>
      <w:r w:rsidR="002D7DE1" w:rsidRPr="0003198A">
        <w:rPr>
          <w:noProof/>
        </w:rPr>
        <w:t>Cook and Bakker</w:t>
      </w:r>
      <w:r w:rsidR="002D7DE1">
        <w:rPr>
          <w:noProof/>
        </w:rPr>
        <w:t xml:space="preserve"> </w:t>
      </w:r>
      <w:r w:rsidR="00017D66">
        <w:rPr>
          <w:noProof/>
        </w:rPr>
        <w:fldChar w:fldCharType="begin"/>
      </w:r>
      <w:r w:rsidR="00017D66">
        <w:rPr>
          <w:noProof/>
        </w:rPr>
        <w:instrText xml:space="preserve"> ADDIN EN.CITE &lt;EndNote&gt;&lt;Cite ExcludeAuth="1"&gt;&lt;Author&gt;Cook&lt;/Author&gt;&lt;Year&gt;2012&lt;/Year&gt;&lt;RecNum&gt;1446&lt;/RecNum&gt;&lt;DisplayText&gt;(2012)&lt;/DisplayText&gt;&lt;record&gt;&lt;rec-number&gt;1446&lt;/rec-number&gt;&lt;foreign-keys&gt;&lt;key app="EN" db-id="zwxtepdswza9wue0esaxaw2rzspaar9z9f2a" timestamp="0"&gt;1446&lt;/key&gt;&lt;/foreign-keys&gt;&lt;ref-type name="Journal Article"&gt;17&lt;/ref-type&gt;&lt;contributors&gt;&lt;authors&gt;&lt;author&gt;Cook, Catherine&lt;/author&gt;&lt;author&gt;Bakker, Karen&lt;/author&gt;&lt;/authors&gt;&lt;/contributors&gt;&lt;titles&gt;&lt;title&gt;Water Security: Debating an emerging paradigm&lt;/title&gt;&lt;secondary-title&gt;Global Environmental Change&lt;/secondary-title&gt;&lt;/titles&gt;&lt;periodical&gt;&lt;full-title&gt;Global Environmental Change&lt;/full-title&gt;&lt;/periodical&gt;&lt;pages&gt;94 - 102&lt;/pages&gt;&lt;volume&gt;22&lt;/volume&gt;&lt;number&gt;1&lt;/number&gt;&lt;dates&gt;&lt;year&gt;2012&lt;/year&gt;&lt;/dates&gt;&lt;urls&gt;&lt;/urls&gt;&lt;/record&gt;&lt;/Cite&gt;&lt;/EndNote&gt;</w:instrText>
      </w:r>
      <w:r w:rsidR="00017D66">
        <w:rPr>
          <w:noProof/>
        </w:rPr>
        <w:fldChar w:fldCharType="separate"/>
      </w:r>
      <w:r w:rsidR="00017D66">
        <w:rPr>
          <w:noProof/>
        </w:rPr>
        <w:t>(2012)</w:t>
      </w:r>
      <w:r w:rsidR="00017D66">
        <w:rPr>
          <w:noProof/>
        </w:rPr>
        <w:fldChar w:fldCharType="end"/>
      </w:r>
      <w:r w:rsidR="002D7DE1">
        <w:rPr>
          <w:noProof/>
        </w:rPr>
        <w:t xml:space="preserve"> and </w:t>
      </w:r>
      <w:r w:rsidR="002D7DE1" w:rsidRPr="0003198A">
        <w:rPr>
          <w:noProof/>
        </w:rPr>
        <w:t>van Beek and Lincklaen Arriens</w:t>
      </w:r>
      <w:r w:rsidR="002D7DE1">
        <w:rPr>
          <w:noProof/>
        </w:rPr>
        <w:t xml:space="preserve"> </w:t>
      </w:r>
      <w:r w:rsidR="00017D66">
        <w:rPr>
          <w:noProof/>
        </w:rPr>
        <w:fldChar w:fldCharType="begin"/>
      </w:r>
      <w:r w:rsidR="00017D66">
        <w:rPr>
          <w:noProof/>
        </w:rPr>
        <w:instrText xml:space="preserve"> ADDIN EN.CITE &lt;EndNote&gt;&lt;Cite ExcludeAuth="1"&gt;&lt;Author&gt;van Beek&lt;/Author&gt;&lt;Year&gt;2014&lt;/Year&gt;&lt;RecNum&gt;2924&lt;/RecNum&gt;&lt;DisplayText&gt;(2014)&lt;/DisplayText&gt;&lt;record&gt;&lt;rec-number&gt;2924&lt;/rec-number&gt;&lt;foreign-keys&gt;&lt;key app="EN" db-id="zwxtepdswza9wue0esaxaw2rzspaar9z9f2a" timestamp="1414000835"&gt;2924&lt;/key&gt;&lt;/foreign-keys&gt;&lt;ref-type name="Report"&gt;27&lt;/ref-type&gt;&lt;contributors&gt;&lt;authors&gt;&lt;author&gt;van Beek, Eelco&lt;/author&gt;&lt;author&gt;Lincklaen Arriens, Wouter&lt;/author&gt;&lt;/authors&gt;&lt;/contributors&gt;&lt;titles&gt;&lt;title&gt;Water Security: Putting the Concept into Practice&lt;/title&gt;&lt;secondary-title&gt;TEC Background Paper No. 20&lt;/secondary-title&gt;&lt;/titles&gt;&lt;dates&gt;&lt;year&gt;2014&lt;/year&gt;&lt;/dates&gt;&lt;pub-location&gt;Stockholm&lt;/pub-location&gt;&lt;publisher&gt;Global Water Partnership Technical Committee (TEC)&lt;/publisher&gt;&lt;urls&gt;&lt;/urls&gt;&lt;/record&gt;&lt;/Cite&gt;&lt;/EndNote&gt;</w:instrText>
      </w:r>
      <w:r w:rsidR="00017D66">
        <w:rPr>
          <w:noProof/>
        </w:rPr>
        <w:fldChar w:fldCharType="separate"/>
      </w:r>
      <w:r w:rsidR="00017D66">
        <w:rPr>
          <w:noProof/>
        </w:rPr>
        <w:t>(2014)</w:t>
      </w:r>
      <w:r w:rsidR="00017D66">
        <w:rPr>
          <w:noProof/>
        </w:rPr>
        <w:fldChar w:fldCharType="end"/>
      </w:r>
      <w:r w:rsidRPr="0003198A">
        <w:t xml:space="preserve">. </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802"/>
        <w:gridCol w:w="5244"/>
        <w:gridCol w:w="1190"/>
      </w:tblGrid>
      <w:tr w:rsidR="003D515C" w14:paraId="465166A1" w14:textId="77777777" w:rsidTr="003D515C">
        <w:tc>
          <w:tcPr>
            <w:tcW w:w="2802" w:type="dxa"/>
            <w:shd w:val="clear" w:color="auto" w:fill="E6E6E6"/>
            <w:vAlign w:val="bottom"/>
          </w:tcPr>
          <w:p w14:paraId="0DBAE358" w14:textId="77777777" w:rsidR="003D515C" w:rsidRPr="000B65B0" w:rsidRDefault="003D515C" w:rsidP="00C1786D">
            <w:pPr>
              <w:spacing w:after="0" w:line="276" w:lineRule="auto"/>
              <w:jc w:val="center"/>
              <w:rPr>
                <w:b/>
              </w:rPr>
            </w:pPr>
            <w:r w:rsidRPr="000B65B0">
              <w:rPr>
                <w:b/>
              </w:rPr>
              <w:t>Notes</w:t>
            </w:r>
          </w:p>
        </w:tc>
        <w:tc>
          <w:tcPr>
            <w:tcW w:w="5244" w:type="dxa"/>
            <w:shd w:val="clear" w:color="auto" w:fill="E6E6E6"/>
            <w:vAlign w:val="bottom"/>
          </w:tcPr>
          <w:p w14:paraId="55B0520D" w14:textId="7D6E69B4" w:rsidR="003D515C" w:rsidRPr="000B65B0" w:rsidRDefault="003D515C" w:rsidP="00C1786D">
            <w:pPr>
              <w:spacing w:after="0" w:line="276" w:lineRule="auto"/>
              <w:jc w:val="center"/>
              <w:rPr>
                <w:b/>
              </w:rPr>
            </w:pPr>
            <w:r w:rsidRPr="000B65B0">
              <w:rPr>
                <w:b/>
              </w:rPr>
              <w:t>Definition</w:t>
            </w:r>
            <w:r w:rsidR="009230DC">
              <w:rPr>
                <w:b/>
              </w:rPr>
              <w:t xml:space="preserve"> of </w:t>
            </w:r>
            <w:r w:rsidR="009230DC" w:rsidRPr="009230DC">
              <w:rPr>
                <w:b/>
                <w:lang w:val="en-CA"/>
              </w:rPr>
              <w:t>water security</w:t>
            </w:r>
          </w:p>
        </w:tc>
        <w:tc>
          <w:tcPr>
            <w:tcW w:w="1190" w:type="dxa"/>
            <w:shd w:val="clear" w:color="auto" w:fill="E6E6E6"/>
            <w:vAlign w:val="bottom"/>
          </w:tcPr>
          <w:p w14:paraId="6848A791" w14:textId="77777777" w:rsidR="003D515C" w:rsidRPr="000B65B0" w:rsidRDefault="003D515C" w:rsidP="00C1786D">
            <w:pPr>
              <w:spacing w:after="0" w:line="276" w:lineRule="auto"/>
              <w:jc w:val="center"/>
              <w:rPr>
                <w:b/>
              </w:rPr>
            </w:pPr>
            <w:r w:rsidRPr="000B65B0">
              <w:rPr>
                <w:b/>
              </w:rPr>
              <w:t>Source</w:t>
            </w:r>
          </w:p>
        </w:tc>
      </w:tr>
      <w:tr w:rsidR="003D515C" w14:paraId="4FAE6C14" w14:textId="77777777" w:rsidTr="003D515C">
        <w:tc>
          <w:tcPr>
            <w:tcW w:w="2802" w:type="dxa"/>
            <w:vAlign w:val="center"/>
          </w:tcPr>
          <w:p w14:paraId="3BDAF91E" w14:textId="77777777" w:rsidR="003D515C" w:rsidRDefault="003D515C" w:rsidP="003D515C">
            <w:pPr>
              <w:jc w:val="left"/>
            </w:pPr>
            <w:r w:rsidRPr="004929A7">
              <w:rPr>
                <w:sz w:val="20"/>
                <w:szCs w:val="20"/>
              </w:rPr>
              <w:t>The Hague Ministerial Declaration on Water Security in the 21</w:t>
            </w:r>
            <w:r w:rsidRPr="004929A7">
              <w:rPr>
                <w:sz w:val="20"/>
                <w:szCs w:val="20"/>
                <w:vertAlign w:val="superscript"/>
              </w:rPr>
              <w:t>st</w:t>
            </w:r>
            <w:r w:rsidRPr="004929A7">
              <w:rPr>
                <w:sz w:val="20"/>
                <w:szCs w:val="20"/>
              </w:rPr>
              <w:t xml:space="preserve"> Century had </w:t>
            </w:r>
            <w:r>
              <w:rPr>
                <w:sz w:val="20"/>
                <w:szCs w:val="20"/>
              </w:rPr>
              <w:t>social equity</w:t>
            </w:r>
            <w:r w:rsidRPr="004929A7">
              <w:rPr>
                <w:sz w:val="20"/>
                <w:szCs w:val="20"/>
              </w:rPr>
              <w:t xml:space="preserve"> and the environment at its heart</w:t>
            </w:r>
            <w:r>
              <w:rPr>
                <w:sz w:val="20"/>
                <w:szCs w:val="20"/>
              </w:rPr>
              <w:t>:</w:t>
            </w:r>
          </w:p>
        </w:tc>
        <w:tc>
          <w:tcPr>
            <w:tcW w:w="5244" w:type="dxa"/>
            <w:vAlign w:val="center"/>
          </w:tcPr>
          <w:p w14:paraId="5A93CA70" w14:textId="77777777" w:rsidR="003D515C" w:rsidRDefault="003D515C" w:rsidP="003D515C">
            <w:pPr>
              <w:jc w:val="left"/>
            </w:pPr>
            <w:proofErr w:type="gramStart"/>
            <w:r w:rsidRPr="004929A7">
              <w:rPr>
                <w:i/>
                <w:sz w:val="20"/>
                <w:szCs w:val="20"/>
              </w:rPr>
              <w:t>ensuring</w:t>
            </w:r>
            <w:proofErr w:type="gramEnd"/>
            <w:r w:rsidRPr="004929A7">
              <w:rPr>
                <w:i/>
                <w:sz w:val="20"/>
                <w:szCs w:val="20"/>
              </w:rPr>
              <w:t xml:space="preserve"> that freshwater, coastal and related ecosystems are protected and improved; that sustainable development and political stability are promoted, that every person has access to enough safe water at an affordable cost to lead a healthy and productive life and that the vulnerable are protected from the risks of water-related hazards</w:t>
            </w:r>
          </w:p>
        </w:tc>
        <w:tc>
          <w:tcPr>
            <w:tcW w:w="1190" w:type="dxa"/>
            <w:vAlign w:val="center"/>
          </w:tcPr>
          <w:p w14:paraId="72CA2305" w14:textId="77777777" w:rsidR="003D515C" w:rsidRDefault="003D515C" w:rsidP="003D515C">
            <w:pPr>
              <w:jc w:val="left"/>
            </w:pPr>
            <w:r>
              <w:rPr>
                <w:noProof/>
                <w:sz w:val="20"/>
                <w:szCs w:val="20"/>
              </w:rPr>
              <w:t xml:space="preserve">The Hague Ministerial Declaration </w:t>
            </w:r>
            <w:r w:rsidRPr="004929A7">
              <w:rPr>
                <w:sz w:val="20"/>
                <w:szCs w:val="20"/>
              </w:rPr>
              <w:fldChar w:fldCharType="begin"/>
            </w:r>
            <w:r>
              <w:rPr>
                <w:sz w:val="20"/>
                <w:szCs w:val="20"/>
              </w:rPr>
              <w:instrText xml:space="preserve"> ADDIN EN.CITE &lt;EndNote&gt;&lt;Cite ExcludeAuth="1"&gt;&lt;Author&gt;The Hague Ministerial Declaration&lt;/Author&gt;&lt;Year&gt;2000&lt;/Year&gt;&lt;RecNum&gt;3174&lt;/RecNum&gt;&lt;DisplayText&gt;(2000)&lt;/DisplayText&gt;&lt;record&gt;&lt;rec-number&gt;3174&lt;/rec-number&gt;&lt;foreign-keys&gt;&lt;key app="EN" db-id="zwxtepdswza9wue0esaxaw2rzspaar9z9f2a" timestamp="1426852932"&gt;3174&lt;/key&gt;&lt;/foreign-keys&gt;&lt;ref-type name="Report"&gt;27&lt;/ref-type&gt;&lt;contributors&gt;&lt;authors&gt;&lt;author&gt;The Hague Ministerial Declaration,&lt;/author&gt;&lt;/authors&gt;&lt;/contributors&gt;&lt;titles&gt;&lt;title&gt;Ministerial Declaration of The Hague on Water Security in the 21st Century&lt;/title&gt;&lt;/titles&gt;&lt;dates&gt;&lt;year&gt;2000&lt;/year&gt;&lt;/dates&gt;&lt;publisher&gt;Declaration made at the second World Water Forum, 17-22 March, The Hague&lt;/publisher&gt;&lt;urls&gt;&lt;/urls&gt;&lt;/record&gt;&lt;/Cite&gt;&lt;/EndNote&gt;</w:instrText>
            </w:r>
            <w:r w:rsidRPr="004929A7">
              <w:rPr>
                <w:sz w:val="20"/>
                <w:szCs w:val="20"/>
              </w:rPr>
              <w:fldChar w:fldCharType="separate"/>
            </w:r>
            <w:r>
              <w:rPr>
                <w:noProof/>
                <w:sz w:val="20"/>
                <w:szCs w:val="20"/>
              </w:rPr>
              <w:t>(2000)</w:t>
            </w:r>
            <w:r w:rsidRPr="004929A7">
              <w:rPr>
                <w:sz w:val="20"/>
                <w:szCs w:val="20"/>
              </w:rPr>
              <w:fldChar w:fldCharType="end"/>
            </w:r>
          </w:p>
        </w:tc>
      </w:tr>
      <w:tr w:rsidR="003D515C" w14:paraId="7657F91B" w14:textId="77777777" w:rsidTr="003D515C">
        <w:tc>
          <w:tcPr>
            <w:tcW w:w="2802" w:type="dxa"/>
            <w:vAlign w:val="center"/>
          </w:tcPr>
          <w:p w14:paraId="71751F71" w14:textId="437B199D" w:rsidR="003D515C" w:rsidRDefault="003D515C" w:rsidP="00AA4897">
            <w:pPr>
              <w:jc w:val="left"/>
            </w:pPr>
            <w:r w:rsidRPr="004929A7">
              <w:rPr>
                <w:sz w:val="20"/>
                <w:szCs w:val="20"/>
              </w:rPr>
              <w:t>By far the most cited definition of water security seeks to be comprehensive from within a</w:t>
            </w:r>
            <w:r w:rsidR="002932E2">
              <w:rPr>
                <w:sz w:val="20"/>
                <w:szCs w:val="20"/>
              </w:rPr>
              <w:t>n otherwise reductionist</w:t>
            </w:r>
            <w:r w:rsidRPr="004929A7">
              <w:rPr>
                <w:sz w:val="20"/>
                <w:szCs w:val="20"/>
              </w:rPr>
              <w:t xml:space="preserve"> </w:t>
            </w:r>
            <w:r w:rsidRPr="00D42D44">
              <w:rPr>
                <w:sz w:val="20"/>
                <w:szCs w:val="20"/>
              </w:rPr>
              <w:t>qualitative</w:t>
            </w:r>
            <w:r>
              <w:rPr>
                <w:sz w:val="20"/>
                <w:szCs w:val="20"/>
              </w:rPr>
              <w:t xml:space="preserve"> </w:t>
            </w:r>
            <w:r w:rsidR="00017D66">
              <w:rPr>
                <w:sz w:val="20"/>
                <w:szCs w:val="20"/>
              </w:rPr>
              <w:t>‘</w:t>
            </w:r>
            <w:r w:rsidR="00AA4897">
              <w:rPr>
                <w:sz w:val="20"/>
                <w:szCs w:val="20"/>
              </w:rPr>
              <w:t>acceptable</w:t>
            </w:r>
            <w:r w:rsidR="00AA4897" w:rsidRPr="00AA4897">
              <w:rPr>
                <w:sz w:val="20"/>
                <w:szCs w:val="20"/>
              </w:rPr>
              <w:t xml:space="preserve"> </w:t>
            </w:r>
            <w:r w:rsidRPr="00AA4897">
              <w:rPr>
                <w:sz w:val="20"/>
                <w:szCs w:val="20"/>
              </w:rPr>
              <w:t>risk</w:t>
            </w:r>
            <w:r w:rsidR="00017D66" w:rsidRPr="00AA4897">
              <w:rPr>
                <w:sz w:val="20"/>
                <w:szCs w:val="20"/>
              </w:rPr>
              <w:t>’</w:t>
            </w:r>
            <w:r>
              <w:rPr>
                <w:sz w:val="20"/>
                <w:szCs w:val="20"/>
              </w:rPr>
              <w:t xml:space="preserve"> framing:</w:t>
            </w:r>
          </w:p>
        </w:tc>
        <w:tc>
          <w:tcPr>
            <w:tcW w:w="5244" w:type="dxa"/>
            <w:vAlign w:val="center"/>
          </w:tcPr>
          <w:p w14:paraId="35442CA2" w14:textId="77777777" w:rsidR="003D515C" w:rsidRDefault="003D515C" w:rsidP="003D515C">
            <w:pPr>
              <w:jc w:val="left"/>
            </w:pPr>
            <w:proofErr w:type="gramStart"/>
            <w:r w:rsidRPr="004929A7">
              <w:rPr>
                <w:i/>
                <w:sz w:val="20"/>
                <w:szCs w:val="20"/>
              </w:rPr>
              <w:t>the</w:t>
            </w:r>
            <w:proofErr w:type="gramEnd"/>
            <w:r w:rsidRPr="004929A7">
              <w:rPr>
                <w:i/>
                <w:sz w:val="20"/>
                <w:szCs w:val="20"/>
              </w:rPr>
              <w:t xml:space="preserve"> availability of an acceptable quantity and quality of water for health, livelihoods, ecosystems and production, coupled with an acceptable level of water-related risks to people, environments and economies </w:t>
            </w:r>
          </w:p>
        </w:tc>
        <w:tc>
          <w:tcPr>
            <w:tcW w:w="1190" w:type="dxa"/>
            <w:vAlign w:val="center"/>
          </w:tcPr>
          <w:p w14:paraId="137122FD" w14:textId="5E746E07" w:rsidR="003D515C" w:rsidRDefault="00017D66" w:rsidP="00017D66">
            <w:pPr>
              <w:jc w:val="left"/>
            </w:pPr>
            <w:r>
              <w:rPr>
                <w:noProof/>
                <w:sz w:val="20"/>
                <w:szCs w:val="20"/>
              </w:rPr>
              <w:t xml:space="preserve">Grey and Sadoff </w:t>
            </w:r>
            <w:r w:rsidR="003D515C">
              <w:rPr>
                <w:sz w:val="20"/>
                <w:szCs w:val="20"/>
              </w:rPr>
              <w:fldChar w:fldCharType="begin"/>
            </w:r>
            <w:r>
              <w:rPr>
                <w:sz w:val="20"/>
                <w:szCs w:val="20"/>
              </w:rPr>
              <w:instrText xml:space="preserve"> ADDIN EN.CITE &lt;EndNote&gt;&lt;Cite ExcludeAuth="1"&gt;&lt;Author&gt;Grey&lt;/Author&gt;&lt;Year&gt;2007&lt;/Year&gt;&lt;RecNum&gt;1228&lt;/RecNum&gt;&lt;Suffix&gt;: 569&lt;/Suffix&gt;&lt;DisplayText&gt;(2007: 569)&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003D515C">
              <w:rPr>
                <w:sz w:val="20"/>
                <w:szCs w:val="20"/>
              </w:rPr>
              <w:fldChar w:fldCharType="separate"/>
            </w:r>
            <w:r>
              <w:rPr>
                <w:noProof/>
                <w:sz w:val="20"/>
                <w:szCs w:val="20"/>
              </w:rPr>
              <w:t>(2007: 569)</w:t>
            </w:r>
            <w:r w:rsidR="003D515C">
              <w:rPr>
                <w:sz w:val="20"/>
                <w:szCs w:val="20"/>
              </w:rPr>
              <w:fldChar w:fldCharType="end"/>
            </w:r>
          </w:p>
        </w:tc>
      </w:tr>
      <w:tr w:rsidR="003D515C" w14:paraId="0F47DEE7" w14:textId="77777777" w:rsidTr="003D515C">
        <w:tc>
          <w:tcPr>
            <w:tcW w:w="2802" w:type="dxa"/>
            <w:vAlign w:val="center"/>
          </w:tcPr>
          <w:p w14:paraId="27FC7FAA" w14:textId="77777777" w:rsidR="003D515C" w:rsidRDefault="003D515C" w:rsidP="003D515C">
            <w:pPr>
              <w:jc w:val="left"/>
            </w:pPr>
            <w:r w:rsidRPr="004929A7">
              <w:rPr>
                <w:sz w:val="20"/>
                <w:szCs w:val="20"/>
              </w:rPr>
              <w:t>An equally all-encompassing working definition that will have widespread use in global institutions</w:t>
            </w:r>
            <w:r>
              <w:rPr>
                <w:sz w:val="20"/>
                <w:szCs w:val="20"/>
              </w:rPr>
              <w:t>:</w:t>
            </w:r>
          </w:p>
        </w:tc>
        <w:tc>
          <w:tcPr>
            <w:tcW w:w="5244" w:type="dxa"/>
            <w:vAlign w:val="center"/>
          </w:tcPr>
          <w:p w14:paraId="1CBA642B" w14:textId="77777777" w:rsidR="003D515C" w:rsidRDefault="003D515C" w:rsidP="003D515C">
            <w:pPr>
              <w:jc w:val="left"/>
            </w:pPr>
            <w:proofErr w:type="gramStart"/>
            <w:r w:rsidRPr="004929A7">
              <w:rPr>
                <w:i/>
                <w:sz w:val="20"/>
                <w:szCs w:val="20"/>
              </w:rPr>
              <w:t>the</w:t>
            </w:r>
            <w:proofErr w:type="gramEnd"/>
            <w:r w:rsidRPr="004929A7">
              <w:rPr>
                <w:i/>
                <w:sz w:val="20"/>
                <w:szCs w:val="20"/>
              </w:rPr>
              <w:t xml:space="preserve"> capacity of a population to safeguard sustainable access to adequate quantities of acceptable quality water for sustaining livelihoods, human well-being, and socio-economic development, for ensuring protection against water-borne pollution and water-related disasters, and for preserving ecosystems in a climate of peace and political stability</w:t>
            </w:r>
            <w:r w:rsidRPr="004929A7">
              <w:rPr>
                <w:sz w:val="20"/>
                <w:szCs w:val="20"/>
              </w:rPr>
              <w:t xml:space="preserve"> </w:t>
            </w:r>
          </w:p>
        </w:tc>
        <w:tc>
          <w:tcPr>
            <w:tcW w:w="1190" w:type="dxa"/>
            <w:vAlign w:val="center"/>
          </w:tcPr>
          <w:p w14:paraId="35A17D12" w14:textId="24005CB0" w:rsidR="003D515C" w:rsidRDefault="003D515C" w:rsidP="00C31369">
            <w:pPr>
              <w:jc w:val="left"/>
            </w:pPr>
            <w:r>
              <w:rPr>
                <w:noProof/>
                <w:sz w:val="20"/>
                <w:szCs w:val="20"/>
              </w:rPr>
              <w:t xml:space="preserve">UN-Water </w:t>
            </w:r>
            <w:r w:rsidRPr="004929A7">
              <w:rPr>
                <w:sz w:val="20"/>
                <w:szCs w:val="20"/>
              </w:rPr>
              <w:fldChar w:fldCharType="begin"/>
            </w:r>
            <w:r w:rsidR="00C31369">
              <w:rPr>
                <w:sz w:val="20"/>
                <w:szCs w:val="20"/>
              </w:rPr>
              <w:instrText xml:space="preserve"> ADDIN EN.CITE &lt;EndNote&gt;&lt;Cite ExcludeAuth="1"&gt;&lt;Author&gt;UN-Water&lt;/Author&gt;&lt;Year&gt;2012&lt;/Year&gt;&lt;RecNum&gt;2380&lt;/RecNum&gt;&lt;Suffix&gt;: vi&lt;/Suffix&gt;&lt;DisplayText&gt;(2012b: vi)&lt;/DisplayText&gt;&lt;record&gt;&lt;rec-number&gt;2380&lt;/rec-number&gt;&lt;foreign-keys&gt;&lt;key app="EN" db-id="zwxtepdswza9wue0esaxaw2rzspaar9z9f2a" timestamp="1370426178"&gt;2380&lt;/key&gt;&lt;/foreign-keys&gt;&lt;ref-type name="Report"&gt;27&lt;/ref-type&gt;&lt;contributors&gt;&lt;authors&gt;&lt;author&gt;UN-Water&lt;/author&gt;&lt;/authors&gt;&lt;/contributors&gt;&lt;titles&gt;&lt;title&gt;Water Security &amp;amp; the Global Water Agenda&lt;/title&gt;&lt;secondary-title&gt;A UN-Water Analytical Brief&lt;/secondary-title&gt;&lt;/titles&gt;&lt;dates&gt;&lt;year&gt;2012&lt;/year&gt;&lt;/dates&gt;&lt;pub-location&gt;Hamilton&lt;/pub-location&gt;&lt;publisher&gt;United Nations University Institute for Water, Environment &amp;amp; Health&lt;/publisher&gt;&lt;urls&gt;&lt;/urls&gt;&lt;/record&gt;&lt;/Cite&gt;&lt;/EndNote&gt;</w:instrText>
            </w:r>
            <w:r w:rsidRPr="004929A7">
              <w:rPr>
                <w:sz w:val="20"/>
                <w:szCs w:val="20"/>
              </w:rPr>
              <w:fldChar w:fldCharType="separate"/>
            </w:r>
            <w:r w:rsidR="00C31369">
              <w:rPr>
                <w:noProof/>
                <w:sz w:val="20"/>
                <w:szCs w:val="20"/>
              </w:rPr>
              <w:t>(2012b: vi)</w:t>
            </w:r>
            <w:r w:rsidRPr="004929A7">
              <w:rPr>
                <w:sz w:val="20"/>
                <w:szCs w:val="20"/>
              </w:rPr>
              <w:fldChar w:fldCharType="end"/>
            </w:r>
          </w:p>
        </w:tc>
      </w:tr>
      <w:tr w:rsidR="003D515C" w14:paraId="3DF14731" w14:textId="77777777" w:rsidTr="003D515C">
        <w:tc>
          <w:tcPr>
            <w:tcW w:w="2802" w:type="dxa"/>
            <w:vAlign w:val="center"/>
          </w:tcPr>
          <w:p w14:paraId="533F02B5" w14:textId="77777777" w:rsidR="003D515C" w:rsidRDefault="003D515C" w:rsidP="003D515C">
            <w:pPr>
              <w:jc w:val="left"/>
            </w:pPr>
            <w:r w:rsidRPr="004929A7">
              <w:rPr>
                <w:sz w:val="20"/>
                <w:szCs w:val="20"/>
              </w:rPr>
              <w:t xml:space="preserve">Within a framework designed to support the implementation of ‘pro-poor’ projects, </w:t>
            </w:r>
            <w:r w:rsidRPr="004929A7">
              <w:rPr>
                <w:sz w:val="20"/>
                <w:szCs w:val="20"/>
                <w:lang w:val="en-CA"/>
              </w:rPr>
              <w:t>water security</w:t>
            </w:r>
            <w:r w:rsidRPr="004929A7">
              <w:rPr>
                <w:sz w:val="20"/>
                <w:szCs w:val="20"/>
              </w:rPr>
              <w:t xml:space="preserve"> is narrowed to</w:t>
            </w:r>
            <w:r>
              <w:rPr>
                <w:sz w:val="20"/>
                <w:szCs w:val="20"/>
              </w:rPr>
              <w:t>:</w:t>
            </w:r>
          </w:p>
        </w:tc>
        <w:tc>
          <w:tcPr>
            <w:tcW w:w="5244" w:type="dxa"/>
            <w:vAlign w:val="center"/>
          </w:tcPr>
          <w:p w14:paraId="3357BBD6" w14:textId="77777777" w:rsidR="003D515C" w:rsidRDefault="003D515C" w:rsidP="003D515C">
            <w:pPr>
              <w:jc w:val="left"/>
            </w:pPr>
            <w:proofErr w:type="gramStart"/>
            <w:r w:rsidRPr="004929A7">
              <w:rPr>
                <w:i/>
                <w:sz w:val="20"/>
                <w:szCs w:val="20"/>
              </w:rPr>
              <w:t>reliable</w:t>
            </w:r>
            <w:proofErr w:type="gramEnd"/>
            <w:r w:rsidRPr="004929A7">
              <w:rPr>
                <w:i/>
                <w:sz w:val="20"/>
                <w:szCs w:val="20"/>
              </w:rPr>
              <w:t xml:space="preserve"> access to water of sufficient quantity and quality for basic human needs, small-scale livelihoods and local ecosystem services, coupled with a well managed risk of water-related disasters</w:t>
            </w:r>
          </w:p>
        </w:tc>
        <w:tc>
          <w:tcPr>
            <w:tcW w:w="1190" w:type="dxa"/>
            <w:vAlign w:val="center"/>
          </w:tcPr>
          <w:p w14:paraId="47CDD1AA" w14:textId="77777777" w:rsidR="003D515C" w:rsidRDefault="003D515C" w:rsidP="003D515C">
            <w:pPr>
              <w:jc w:val="left"/>
            </w:pPr>
            <w:r>
              <w:rPr>
                <w:noProof/>
                <w:sz w:val="20"/>
                <w:szCs w:val="20"/>
              </w:rPr>
              <w:t xml:space="preserve">WaterAid </w:t>
            </w:r>
            <w:r w:rsidRPr="004929A7">
              <w:rPr>
                <w:sz w:val="20"/>
                <w:szCs w:val="20"/>
              </w:rPr>
              <w:fldChar w:fldCharType="begin"/>
            </w:r>
            <w:r>
              <w:rPr>
                <w:sz w:val="20"/>
                <w:szCs w:val="20"/>
              </w:rPr>
              <w:instrText xml:space="preserve"> ADDIN EN.CITE &lt;EndNote&gt;&lt;Cite ExcludeAuth="1"&gt;&lt;Author&gt;WaterAid&lt;/Author&gt;&lt;Year&gt;2012&lt;/Year&gt;&lt;RecNum&gt;2041&lt;/RecNum&gt;&lt;Suffix&gt;: 6&lt;/Suffix&gt;&lt;DisplayText&gt;(2012: 6)&lt;/DisplayText&gt;&lt;record&gt;&lt;rec-number&gt;2041&lt;/rec-number&gt;&lt;foreign-keys&gt;&lt;key app="EN" db-id="zwxtepdswza9wue0esaxaw2rzspaar9z9f2a" timestamp="1337521947"&gt;2041&lt;/key&gt;&lt;/foreign-keys&gt;&lt;ref-type name="Report"&gt;27&lt;/ref-type&gt;&lt;contributors&gt;&lt;authors&gt;&lt;author&gt;WaterAid&lt;/author&gt;&lt;/authors&gt;&lt;/contributors&gt;&lt;titles&gt;&lt;title&gt;Water Security Framework&lt;/title&gt;&lt;/titles&gt;&lt;dates&gt;&lt;year&gt;2012&lt;/year&gt;&lt;/dates&gt;&lt;pub-location&gt;London&lt;/pub-location&gt;&lt;publisher&gt;Water Aid&lt;/publisher&gt;&lt;urls&gt;&lt;/urls&gt;&lt;/record&gt;&lt;/Cite&gt;&lt;/EndNote&gt;</w:instrText>
            </w:r>
            <w:r w:rsidRPr="004929A7">
              <w:rPr>
                <w:sz w:val="20"/>
                <w:szCs w:val="20"/>
              </w:rPr>
              <w:fldChar w:fldCharType="separate"/>
            </w:r>
            <w:r>
              <w:rPr>
                <w:noProof/>
                <w:sz w:val="20"/>
                <w:szCs w:val="20"/>
              </w:rPr>
              <w:t>(2012: 6)</w:t>
            </w:r>
            <w:r w:rsidRPr="004929A7">
              <w:rPr>
                <w:sz w:val="20"/>
                <w:szCs w:val="20"/>
              </w:rPr>
              <w:fldChar w:fldCharType="end"/>
            </w:r>
          </w:p>
        </w:tc>
      </w:tr>
      <w:tr w:rsidR="003D515C" w14:paraId="423482F3" w14:textId="77777777" w:rsidTr="003D515C">
        <w:tc>
          <w:tcPr>
            <w:tcW w:w="2802" w:type="dxa"/>
            <w:vAlign w:val="center"/>
          </w:tcPr>
          <w:p w14:paraId="6C44F3DF" w14:textId="290EEEA0" w:rsidR="003D515C" w:rsidRDefault="003D515C" w:rsidP="003D515C">
            <w:pPr>
              <w:jc w:val="left"/>
            </w:pPr>
            <w:r w:rsidRPr="004929A7">
              <w:rPr>
                <w:sz w:val="20"/>
                <w:szCs w:val="20"/>
              </w:rPr>
              <w:t>The</w:t>
            </w:r>
            <w:r w:rsidR="0079678F">
              <w:rPr>
                <w:sz w:val="20"/>
                <w:szCs w:val="20"/>
              </w:rPr>
              <w:t xml:space="preserve"> </w:t>
            </w:r>
            <w:r w:rsidRPr="004929A7">
              <w:rPr>
                <w:sz w:val="20"/>
                <w:szCs w:val="20"/>
              </w:rPr>
              <w:t>working definition</w:t>
            </w:r>
            <w:r w:rsidR="0079678F">
              <w:rPr>
                <w:sz w:val="20"/>
                <w:szCs w:val="20"/>
              </w:rPr>
              <w:t xml:space="preserve"> </w:t>
            </w:r>
            <w:r>
              <w:rPr>
                <w:sz w:val="20"/>
                <w:szCs w:val="20"/>
              </w:rPr>
              <w:t xml:space="preserve">of </w:t>
            </w:r>
            <w:r w:rsidRPr="00D42D44">
              <w:rPr>
                <w:sz w:val="20"/>
                <w:szCs w:val="20"/>
                <w:lang w:val="en-CA"/>
              </w:rPr>
              <w:t>water security</w:t>
            </w:r>
            <w:r>
              <w:rPr>
                <w:sz w:val="20"/>
                <w:szCs w:val="20"/>
              </w:rPr>
              <w:t xml:space="preserve"> for the Department for </w:t>
            </w:r>
            <w:r>
              <w:rPr>
                <w:sz w:val="20"/>
                <w:szCs w:val="20"/>
              </w:rPr>
              <w:lastRenderedPageBreak/>
              <w:t xml:space="preserve">International Development </w:t>
            </w:r>
            <w:r w:rsidRPr="004929A7">
              <w:rPr>
                <w:sz w:val="20"/>
                <w:szCs w:val="20"/>
              </w:rPr>
              <w:t>maintains the component</w:t>
            </w:r>
            <w:r>
              <w:rPr>
                <w:sz w:val="20"/>
                <w:szCs w:val="20"/>
              </w:rPr>
              <w:t xml:space="preserve"> of equity:</w:t>
            </w:r>
          </w:p>
        </w:tc>
        <w:tc>
          <w:tcPr>
            <w:tcW w:w="5244" w:type="dxa"/>
            <w:vAlign w:val="center"/>
          </w:tcPr>
          <w:p w14:paraId="2C4CA062" w14:textId="77777777" w:rsidR="003D515C" w:rsidRDefault="003D515C" w:rsidP="003D515C">
            <w:pPr>
              <w:jc w:val="left"/>
            </w:pPr>
            <w:proofErr w:type="gramStart"/>
            <w:r w:rsidRPr="004929A7">
              <w:rPr>
                <w:i/>
                <w:sz w:val="20"/>
                <w:szCs w:val="20"/>
                <w:lang w:val="en-US"/>
              </w:rPr>
              <w:lastRenderedPageBreak/>
              <w:t>sustainable</w:t>
            </w:r>
            <w:proofErr w:type="gramEnd"/>
            <w:r w:rsidRPr="004929A7">
              <w:rPr>
                <w:i/>
                <w:sz w:val="20"/>
                <w:szCs w:val="20"/>
                <w:lang w:val="en-US"/>
              </w:rPr>
              <w:t xml:space="preserve"> and equitable access to water of appropriate quantity and quality for all users (e.g. for drinking water &amp; </w:t>
            </w:r>
            <w:r w:rsidRPr="004929A7">
              <w:rPr>
                <w:i/>
                <w:sz w:val="20"/>
                <w:szCs w:val="20"/>
                <w:lang w:val="en-US"/>
              </w:rPr>
              <w:lastRenderedPageBreak/>
              <w:t xml:space="preserve">sanitation, agriculture, energy, industry and ecosystems) whilst reducing the impacts and costs of water shocks and stresses including floods, droughts and pollution to an acceptable level </w:t>
            </w:r>
          </w:p>
        </w:tc>
        <w:tc>
          <w:tcPr>
            <w:tcW w:w="1190" w:type="dxa"/>
            <w:vAlign w:val="center"/>
          </w:tcPr>
          <w:p w14:paraId="12B19883" w14:textId="77777777" w:rsidR="003D515C" w:rsidRDefault="003D515C" w:rsidP="003D515C">
            <w:pPr>
              <w:jc w:val="left"/>
            </w:pPr>
            <w:r>
              <w:rPr>
                <w:noProof/>
                <w:sz w:val="20"/>
                <w:szCs w:val="20"/>
              </w:rPr>
              <w:lastRenderedPageBreak/>
              <w:t xml:space="preserve">Penrose </w:t>
            </w:r>
            <w:r w:rsidRPr="004929A7">
              <w:rPr>
                <w:sz w:val="20"/>
                <w:szCs w:val="20"/>
              </w:rPr>
              <w:fldChar w:fldCharType="begin"/>
            </w:r>
            <w:r>
              <w:rPr>
                <w:sz w:val="20"/>
                <w:szCs w:val="20"/>
              </w:rPr>
              <w:instrText xml:space="preserve"> ADDIN EN.CITE &lt;EndNote&gt;&lt;Cite&gt;&lt;Author&gt;Penrose&lt;/Author&gt;&lt;Year&gt;2012&lt;/Year&gt;&lt;RecNum&gt;3064&lt;/RecNum&gt;&lt;DisplayText&gt;(Penrose, 2012)&lt;/DisplayText&gt;&lt;record&gt;&lt;rec-number&gt;3064&lt;/rec-number&gt;&lt;foreign-keys&gt;&lt;key app="EN" db-id="zwxtepdswza9wue0esaxaw2rzspaar9z9f2a" timestamp="1422026062"&gt;3064&lt;/key&gt;&lt;/foreign-keys&gt;&lt;ref-type name="Conference Paper"&gt;47&lt;/ref-type&gt;&lt;contributors&gt;&lt;authors&gt;&lt;author&gt;Penrose, Jean-Paul&lt;/author&gt;&lt;/authors&gt;&lt;/contributors&gt;&lt;titles&gt;&lt;title&gt;Delivering Water Security - the challenges and opportunities for DFID&lt;/title&gt;&lt;secondary-title&gt;presentation given for Oxfod Water Security Network&lt;/secondary-title&gt;&lt;/titles&gt;&lt;dates&gt;&lt;year&gt;2012&lt;/year&gt;&lt;/dates&gt;&lt;pub-location&gt;Oxford&lt;/pub-location&gt;&lt;publisher&gt;Department for International Development&lt;/publisher&gt;&lt;urls&gt;&lt;/urls&gt;&lt;/record&gt;&lt;/Cite&gt;&lt;/EndNote&gt;</w:instrText>
            </w:r>
            <w:r w:rsidRPr="004929A7">
              <w:rPr>
                <w:sz w:val="20"/>
                <w:szCs w:val="20"/>
              </w:rPr>
              <w:fldChar w:fldCharType="separate"/>
            </w:r>
            <w:r>
              <w:rPr>
                <w:noProof/>
                <w:sz w:val="20"/>
                <w:szCs w:val="20"/>
              </w:rPr>
              <w:t xml:space="preserve">(Penrose, </w:t>
            </w:r>
            <w:r>
              <w:rPr>
                <w:noProof/>
                <w:sz w:val="20"/>
                <w:szCs w:val="20"/>
              </w:rPr>
              <w:lastRenderedPageBreak/>
              <w:t>2012)</w:t>
            </w:r>
            <w:r w:rsidRPr="004929A7">
              <w:rPr>
                <w:sz w:val="20"/>
                <w:szCs w:val="20"/>
              </w:rPr>
              <w:fldChar w:fldCharType="end"/>
            </w:r>
          </w:p>
        </w:tc>
      </w:tr>
      <w:tr w:rsidR="003D515C" w14:paraId="15D17D82" w14:textId="77777777" w:rsidTr="003D515C">
        <w:tc>
          <w:tcPr>
            <w:tcW w:w="2802" w:type="dxa"/>
            <w:vAlign w:val="center"/>
          </w:tcPr>
          <w:p w14:paraId="7390884E" w14:textId="3F234E43" w:rsidR="003D515C" w:rsidRDefault="003D515C" w:rsidP="00017D66">
            <w:pPr>
              <w:jc w:val="left"/>
            </w:pPr>
            <w:r w:rsidRPr="004929A7">
              <w:rPr>
                <w:sz w:val="20"/>
                <w:szCs w:val="20"/>
              </w:rPr>
              <w:lastRenderedPageBreak/>
              <w:t xml:space="preserve">The most succinct definition </w:t>
            </w:r>
            <w:r>
              <w:rPr>
                <w:sz w:val="20"/>
                <w:szCs w:val="20"/>
              </w:rPr>
              <w:t xml:space="preserve">eschews </w:t>
            </w:r>
            <w:r w:rsidR="00AA4897">
              <w:rPr>
                <w:sz w:val="20"/>
                <w:szCs w:val="20"/>
              </w:rPr>
              <w:t xml:space="preserve">comprehensiveness and </w:t>
            </w:r>
            <w:r>
              <w:rPr>
                <w:sz w:val="20"/>
                <w:szCs w:val="20"/>
              </w:rPr>
              <w:t xml:space="preserve">equity for </w:t>
            </w:r>
            <w:r w:rsidR="00017D66">
              <w:rPr>
                <w:sz w:val="20"/>
                <w:szCs w:val="20"/>
              </w:rPr>
              <w:t>a</w:t>
            </w:r>
            <w:r w:rsidR="002932E2">
              <w:rPr>
                <w:sz w:val="20"/>
                <w:szCs w:val="20"/>
              </w:rPr>
              <w:t xml:space="preserve"> reductionist</w:t>
            </w:r>
            <w:r w:rsidR="00017D66">
              <w:rPr>
                <w:sz w:val="20"/>
                <w:szCs w:val="20"/>
              </w:rPr>
              <w:t xml:space="preserve"> ‘</w:t>
            </w:r>
            <w:r w:rsidR="00017D66" w:rsidRPr="00AA4897">
              <w:rPr>
                <w:sz w:val="20"/>
                <w:szCs w:val="20"/>
              </w:rPr>
              <w:t>tolerable risk’</w:t>
            </w:r>
            <w:r w:rsidR="00017D66">
              <w:rPr>
                <w:sz w:val="20"/>
                <w:szCs w:val="20"/>
              </w:rPr>
              <w:t xml:space="preserve"> </w:t>
            </w:r>
            <w:r>
              <w:rPr>
                <w:sz w:val="20"/>
                <w:szCs w:val="20"/>
              </w:rPr>
              <w:t>framing:</w:t>
            </w:r>
          </w:p>
        </w:tc>
        <w:tc>
          <w:tcPr>
            <w:tcW w:w="5244" w:type="dxa"/>
            <w:vAlign w:val="center"/>
          </w:tcPr>
          <w:p w14:paraId="0ACA04FC" w14:textId="77777777" w:rsidR="003D515C" w:rsidRDefault="003D515C" w:rsidP="003D515C">
            <w:pPr>
              <w:jc w:val="left"/>
            </w:pPr>
            <w:proofErr w:type="gramStart"/>
            <w:r w:rsidRPr="004929A7">
              <w:rPr>
                <w:i/>
                <w:sz w:val="20"/>
                <w:szCs w:val="20"/>
              </w:rPr>
              <w:t>a</w:t>
            </w:r>
            <w:proofErr w:type="gramEnd"/>
            <w:r w:rsidRPr="004929A7">
              <w:rPr>
                <w:i/>
                <w:sz w:val="20"/>
                <w:szCs w:val="20"/>
              </w:rPr>
              <w:t xml:space="preserve"> tolerable level of water-related risk to society </w:t>
            </w:r>
          </w:p>
        </w:tc>
        <w:tc>
          <w:tcPr>
            <w:tcW w:w="1190" w:type="dxa"/>
            <w:vAlign w:val="center"/>
          </w:tcPr>
          <w:p w14:paraId="032DF9B6" w14:textId="77777777" w:rsidR="003D515C" w:rsidRDefault="003D515C" w:rsidP="003D515C">
            <w:pPr>
              <w:jc w:val="left"/>
            </w:pPr>
            <w:r>
              <w:rPr>
                <w:sz w:val="20"/>
                <w:szCs w:val="20"/>
              </w:rPr>
              <w:t xml:space="preserve">Grey et al. </w:t>
            </w:r>
            <w:r>
              <w:rPr>
                <w:sz w:val="20"/>
                <w:szCs w:val="20"/>
              </w:rPr>
              <w:fldChar w:fldCharType="begin"/>
            </w:r>
            <w:r>
              <w:rPr>
                <w:sz w:val="20"/>
                <w:szCs w:val="20"/>
              </w:rPr>
              <w:instrText xml:space="preserve"> ADDIN EN.CITE &lt;EndNote&gt;&lt;Cite ExcludeAuth="1"&gt;&lt;Author&gt;Grey&lt;/Author&gt;&lt;Year&gt;2013&lt;/Year&gt;&lt;RecNum&gt;2928&lt;/RecNum&gt;&lt;Suffix&gt;: 4&lt;/Suffix&gt;&lt;DisplayText&gt;(2013: 4)&lt;/DisplayText&gt;&lt;record&gt;&lt;rec-number&gt;2928&lt;/rec-number&gt;&lt;foreign-keys&gt;&lt;key app="EN" db-id="zwxtepdswza9wue0esaxaw2rzspaar9z9f2a" timestamp="1414519536"&gt;2928&lt;/key&gt;&lt;/foreign-keys&gt;&lt;ref-type name="Journal Article"&gt;17&lt;/ref-type&gt;&lt;contributors&gt;&lt;authors&gt;&lt;author&gt;Grey, D.&lt;/author&gt;&lt;author&gt;Garrick, D.&lt;/author&gt;&lt;author&gt;Blackmore, D.&lt;/author&gt;&lt;author&gt;Kelman, J.&lt;/author&gt;&lt;author&gt;Muller, M.&lt;/author&gt;&lt;author&gt;Sadoff, C.&lt;/author&gt;&lt;/authors&gt;&lt;/contributors&gt;&lt;titles&gt;&lt;title&gt;Water security in one blue planet: twenty-first century policy challenges for science&lt;/title&gt;&lt;secondary-title&gt;Philosophical Transactions of the Royal Society - A&lt;/secondary-title&gt;&lt;/titles&gt;&lt;periodical&gt;&lt;full-title&gt;Philosophical Transactions of the Royal Society - A&lt;/full-title&gt;&lt;/periodical&gt;&lt;volume&gt;A 371: 20120406&lt;/volume&gt;&lt;dates&gt;&lt;year&gt;2013&lt;/year&gt;&lt;/dates&gt;&lt;urls&gt;&lt;/urls&gt;&lt;electronic-resource-num&gt;doi.org/10.1098/rsta.2012.0406&lt;/electronic-resource-num&gt;&lt;/record&gt;&lt;/Cite&gt;&lt;/EndNote&gt;</w:instrText>
            </w:r>
            <w:r>
              <w:rPr>
                <w:sz w:val="20"/>
                <w:szCs w:val="20"/>
              </w:rPr>
              <w:fldChar w:fldCharType="separate"/>
            </w:r>
            <w:r>
              <w:rPr>
                <w:noProof/>
                <w:sz w:val="20"/>
                <w:szCs w:val="20"/>
              </w:rPr>
              <w:t>(2013: 4)</w:t>
            </w:r>
            <w:r>
              <w:rPr>
                <w:sz w:val="20"/>
                <w:szCs w:val="20"/>
              </w:rPr>
              <w:fldChar w:fldCharType="end"/>
            </w:r>
            <w:r w:rsidRPr="004929A7">
              <w:rPr>
                <w:sz w:val="20"/>
                <w:szCs w:val="20"/>
              </w:rPr>
              <w:t>.</w:t>
            </w:r>
            <w:r w:rsidRPr="004929A7">
              <w:rPr>
                <w:i/>
                <w:sz w:val="20"/>
                <w:szCs w:val="20"/>
              </w:rPr>
              <w:t xml:space="preserve"> </w:t>
            </w:r>
          </w:p>
        </w:tc>
      </w:tr>
      <w:tr w:rsidR="003D515C" w14:paraId="784727A7" w14:textId="77777777" w:rsidTr="003D515C">
        <w:tc>
          <w:tcPr>
            <w:tcW w:w="2802" w:type="dxa"/>
            <w:vAlign w:val="center"/>
          </w:tcPr>
          <w:p w14:paraId="20C89529" w14:textId="42E05F93" w:rsidR="003D515C" w:rsidRDefault="003D515C" w:rsidP="003D515C">
            <w:pPr>
              <w:jc w:val="left"/>
            </w:pPr>
            <w:r>
              <w:rPr>
                <w:sz w:val="20"/>
                <w:szCs w:val="20"/>
              </w:rPr>
              <w:t xml:space="preserve">Acknowledging </w:t>
            </w:r>
            <w:r w:rsidRPr="004929A7">
              <w:rPr>
                <w:sz w:val="20"/>
                <w:szCs w:val="20"/>
              </w:rPr>
              <w:t xml:space="preserve">contrasting objectives </w:t>
            </w:r>
            <w:r>
              <w:rPr>
                <w:sz w:val="20"/>
                <w:szCs w:val="20"/>
              </w:rPr>
              <w:t>of groups with inequitable influence,</w:t>
            </w:r>
            <w:r w:rsidR="0079678F">
              <w:rPr>
                <w:sz w:val="20"/>
                <w:szCs w:val="20"/>
              </w:rPr>
              <w:t xml:space="preserve"> </w:t>
            </w:r>
            <w:r w:rsidRPr="004929A7">
              <w:rPr>
                <w:sz w:val="20"/>
                <w:szCs w:val="20"/>
              </w:rPr>
              <w:t>“divergent water securities” has been suggested as</w:t>
            </w:r>
            <w:r>
              <w:rPr>
                <w:sz w:val="20"/>
                <w:szCs w:val="20"/>
              </w:rPr>
              <w:t>:</w:t>
            </w:r>
          </w:p>
        </w:tc>
        <w:tc>
          <w:tcPr>
            <w:tcW w:w="5244" w:type="dxa"/>
            <w:vAlign w:val="center"/>
          </w:tcPr>
          <w:p w14:paraId="4A0F0176" w14:textId="77777777" w:rsidR="003D515C" w:rsidRDefault="003D515C" w:rsidP="003D515C">
            <w:pPr>
              <w:jc w:val="left"/>
            </w:pPr>
            <w:proofErr w:type="gramStart"/>
            <w:r w:rsidRPr="00784C34">
              <w:rPr>
                <w:i/>
                <w:sz w:val="20"/>
                <w:szCs w:val="20"/>
              </w:rPr>
              <w:t>an</w:t>
            </w:r>
            <w:proofErr w:type="gramEnd"/>
            <w:r w:rsidRPr="00784C34">
              <w:rPr>
                <w:i/>
                <w:sz w:val="20"/>
                <w:szCs w:val="20"/>
              </w:rPr>
              <w:t xml:space="preserve"> intrinsically relational, political and multi-scale issue of both water access and control </w:t>
            </w:r>
            <w:r w:rsidRPr="004929A7">
              <w:rPr>
                <w:i/>
                <w:sz w:val="20"/>
                <w:szCs w:val="20"/>
              </w:rPr>
              <w:t xml:space="preserve">that takes </w:t>
            </w:r>
            <w:r w:rsidRPr="004D2FEE">
              <w:rPr>
                <w:i/>
                <w:sz w:val="20"/>
                <w:szCs w:val="20"/>
              </w:rPr>
              <w:t>shape in contexts of unequal power relations</w:t>
            </w:r>
          </w:p>
        </w:tc>
        <w:tc>
          <w:tcPr>
            <w:tcW w:w="1190" w:type="dxa"/>
            <w:vAlign w:val="center"/>
          </w:tcPr>
          <w:p w14:paraId="3CB7F538" w14:textId="77777777" w:rsidR="003D515C" w:rsidRDefault="003D515C" w:rsidP="003D515C">
            <w:pPr>
              <w:jc w:val="left"/>
            </w:pPr>
            <w:r>
              <w:rPr>
                <w:noProof/>
                <w:sz w:val="20"/>
                <w:szCs w:val="20"/>
              </w:rPr>
              <w:t xml:space="preserve">Boelens and Seemann </w:t>
            </w:r>
            <w:r w:rsidRPr="004D2FEE">
              <w:rPr>
                <w:sz w:val="20"/>
                <w:szCs w:val="20"/>
              </w:rPr>
              <w:fldChar w:fldCharType="begin"/>
            </w:r>
            <w:r>
              <w:rPr>
                <w:sz w:val="20"/>
                <w:szCs w:val="20"/>
              </w:rPr>
              <w:instrText xml:space="preserve"> ADDIN EN.CITE &lt;EndNote&gt;&lt;Cite ExcludeAuth="1"&gt;&lt;Author&gt;Boelens&lt;/Author&gt;&lt;Year&gt;2014&lt;/Year&gt;&lt;RecNum&gt;3060&lt;/RecNum&gt;&lt;Suffix&gt;: 3&lt;/Suffix&gt;&lt;DisplayText&gt;(2014: 3)&lt;/DisplayText&gt;&lt;record&gt;&lt;rec-number&gt;3060&lt;/rec-number&gt;&lt;foreign-keys&gt;&lt;key app="EN" db-id="zwxtepdswza9wue0esaxaw2rzspaar9z9f2a" timestamp="1421935595"&gt;3060&lt;/key&gt;&lt;key app="ENWeb" db-id=""&gt;0&lt;/key&gt;&lt;/foreign-keys&gt;&lt;ref-type name="Journal Article"&gt;17&lt;/ref-type&gt;&lt;contributors&gt;&lt;authors&gt;&lt;author&gt;Boelens, Rutgerd&lt;/author&gt;&lt;author&gt;Seemann, Miriam&lt;/author&gt;&lt;/authors&gt;&lt;/contributors&gt;&lt;titles&gt;&lt;title&gt;Forced Engagements: Water Security and Local Rights Formalization in Yanque, Colca Valley, Peru&lt;/title&gt;&lt;secondary-title&gt;Human Organzation&lt;/secondary-title&gt;&lt;/titles&gt;&lt;periodical&gt;&lt;full-title&gt;Human Organzation&lt;/full-title&gt;&lt;/periodical&gt;&lt;pages&gt;1 - 12&lt;/pages&gt;&lt;volume&gt;73&lt;/volume&gt;&lt;number&gt;1&lt;/number&gt;&lt;dates&gt;&lt;year&gt;2014&lt;/year&gt;&lt;/dates&gt;&lt;urls&gt;&lt;/urls&gt;&lt;/record&gt;&lt;/Cite&gt;&lt;/EndNote&gt;</w:instrText>
            </w:r>
            <w:r w:rsidRPr="004D2FEE">
              <w:rPr>
                <w:sz w:val="20"/>
                <w:szCs w:val="20"/>
              </w:rPr>
              <w:fldChar w:fldCharType="separate"/>
            </w:r>
            <w:r>
              <w:rPr>
                <w:noProof/>
                <w:sz w:val="20"/>
                <w:szCs w:val="20"/>
              </w:rPr>
              <w:t>(2014: 3)</w:t>
            </w:r>
            <w:r w:rsidRPr="004D2FEE">
              <w:rPr>
                <w:sz w:val="20"/>
                <w:szCs w:val="20"/>
              </w:rPr>
              <w:fldChar w:fldCharType="end"/>
            </w:r>
          </w:p>
        </w:tc>
      </w:tr>
      <w:tr w:rsidR="003D515C" w14:paraId="4102A334" w14:textId="77777777" w:rsidTr="003D515C">
        <w:tc>
          <w:tcPr>
            <w:tcW w:w="2802" w:type="dxa"/>
            <w:vAlign w:val="center"/>
          </w:tcPr>
          <w:p w14:paraId="5CC9285A" w14:textId="77777777" w:rsidR="003D515C" w:rsidRDefault="003D515C" w:rsidP="003D515C">
            <w:pPr>
              <w:jc w:val="left"/>
            </w:pPr>
            <w:r w:rsidRPr="004D2FEE">
              <w:rPr>
                <w:sz w:val="20"/>
                <w:szCs w:val="20"/>
              </w:rPr>
              <w:t xml:space="preserve">Directly tackling complexity and uncertainty, </w:t>
            </w:r>
            <w:r w:rsidRPr="004D2FEE">
              <w:rPr>
                <w:sz w:val="20"/>
                <w:szCs w:val="20"/>
                <w:lang w:val="en-CA"/>
              </w:rPr>
              <w:t xml:space="preserve">an adaptive management perspective </w:t>
            </w:r>
            <w:r>
              <w:rPr>
                <w:sz w:val="20"/>
                <w:szCs w:val="20"/>
                <w:lang w:val="en-CA"/>
              </w:rPr>
              <w:t xml:space="preserve">sees </w:t>
            </w:r>
            <w:r w:rsidRPr="00E94346">
              <w:rPr>
                <w:sz w:val="20"/>
                <w:szCs w:val="20"/>
                <w:lang w:val="en-CA"/>
              </w:rPr>
              <w:t>water security</w:t>
            </w:r>
            <w:r>
              <w:rPr>
                <w:sz w:val="20"/>
                <w:szCs w:val="20"/>
                <w:lang w:val="en-CA"/>
              </w:rPr>
              <w:t xml:space="preserve"> as:</w:t>
            </w:r>
          </w:p>
        </w:tc>
        <w:tc>
          <w:tcPr>
            <w:tcW w:w="5244" w:type="dxa"/>
            <w:vAlign w:val="center"/>
          </w:tcPr>
          <w:p w14:paraId="2C1DFA1C" w14:textId="77777777" w:rsidR="003D515C" w:rsidRDefault="003D515C" w:rsidP="003D515C">
            <w:pPr>
              <w:jc w:val="left"/>
            </w:pPr>
            <w:proofErr w:type="gramStart"/>
            <w:r w:rsidRPr="004D2FEE">
              <w:rPr>
                <w:i/>
                <w:iCs/>
                <w:sz w:val="20"/>
                <w:szCs w:val="20"/>
              </w:rPr>
              <w:t>the</w:t>
            </w:r>
            <w:proofErr w:type="gramEnd"/>
            <w:r w:rsidRPr="004D2FEE">
              <w:rPr>
                <w:i/>
                <w:iCs/>
                <w:sz w:val="20"/>
                <w:szCs w:val="20"/>
              </w:rPr>
              <w:t xml:space="preserve"> sustainable availability of adequate quantities and qualities of water for resilient societies and ecosystems in the face of uncertain global change </w:t>
            </w:r>
          </w:p>
        </w:tc>
        <w:tc>
          <w:tcPr>
            <w:tcW w:w="1190" w:type="dxa"/>
            <w:vAlign w:val="center"/>
          </w:tcPr>
          <w:p w14:paraId="1510CFDA" w14:textId="2F191D51" w:rsidR="003D515C" w:rsidRDefault="003D515C" w:rsidP="003D515C">
            <w:pPr>
              <w:jc w:val="left"/>
            </w:pPr>
            <w:r>
              <w:rPr>
                <w:noProof/>
                <w:sz w:val="20"/>
                <w:szCs w:val="20"/>
              </w:rPr>
              <w:t>Scott et al.</w:t>
            </w:r>
            <w:r w:rsidR="0079678F">
              <w:rPr>
                <w:noProof/>
                <w:sz w:val="20"/>
                <w:szCs w:val="20"/>
              </w:rPr>
              <w:t xml:space="preserve"> </w:t>
            </w:r>
            <w:r w:rsidRPr="004D2FEE">
              <w:rPr>
                <w:sz w:val="20"/>
                <w:szCs w:val="20"/>
              </w:rPr>
              <w:fldChar w:fldCharType="begin"/>
            </w:r>
            <w:r>
              <w:rPr>
                <w:sz w:val="20"/>
                <w:szCs w:val="20"/>
              </w:rPr>
              <w:instrText xml:space="preserve"> ADDIN EN.CITE &lt;EndNote&gt;&lt;Cite ExcludeAuth="1"&gt;&lt;Author&gt;Scott&lt;/Author&gt;&lt;Year&gt;2013&lt;/Year&gt;&lt;RecNum&gt;3291&lt;/RecNum&gt;&lt;DisplayText&gt;(2013)&lt;/DisplayText&gt;&lt;record&gt;&lt;rec-number&gt;3291&lt;/rec-number&gt;&lt;foreign-keys&gt;&lt;key app="EN" db-id="zwxtepdswza9wue0esaxaw2rzspaar9z9f2a" timestamp="1433934962"&gt;3291&lt;/key&gt;&lt;key app="ENWeb" db-id=""&gt;0&lt;/key&gt;&lt;/foreign-keys&gt;&lt;ref-type name="Journal Article"&gt;17&lt;/ref-type&gt;&lt;contributors&gt;&lt;authors&gt;&lt;author&gt;Scott, Christopher A.&lt;/author&gt;&lt;author&gt;Meza, Francisco J.&lt;/author&gt;&lt;author&gt;Varady, Robert G.&lt;/author&gt;&lt;author&gt;Tiessen, Holm&lt;/author&gt;&lt;author&gt;McEvoy, Jamie&lt;/author&gt;&lt;author&gt;Garfin, Gregg M.&lt;/author&gt;&lt;author&gt;Wilder, Margaret&lt;/author&gt;&lt;author&gt;Farfán, Luis M.&lt;/author&gt;&lt;author&gt;Pablos, Nicolás Pineda&lt;/author&gt;&lt;author&gt;Montaña, Elma&lt;/author&gt;&lt;/authors&gt;&lt;/contributors&gt;&lt;titles&gt;&lt;title&gt;Water Security and Adaptive Management in the Arid Americas&lt;/title&gt;&lt;secondary-title&gt;Annals of the Association of American Geographers&lt;/secondary-title&gt;&lt;/titles&gt;&lt;periodical&gt;&lt;full-title&gt;Annals of the Association of American Geographers&lt;/full-title&gt;&lt;/periodical&gt;&lt;pages&gt;280-289&lt;/pages&gt;&lt;volume&gt;103&lt;/volume&gt;&lt;number&gt;2&lt;/number&gt;&lt;dates&gt;&lt;year&gt;2013&lt;/year&gt;&lt;/dates&gt;&lt;isbn&gt;0004-5608&amp;#xD;1467-8306&lt;/isbn&gt;&lt;urls&gt;&lt;/urls&gt;&lt;electronic-resource-num&gt;10.1080/00045608.2013.754660&lt;/electronic-resource-num&gt;&lt;/record&gt;&lt;/Cite&gt;&lt;/EndNote&gt;</w:instrText>
            </w:r>
            <w:r w:rsidRPr="004D2FEE">
              <w:rPr>
                <w:sz w:val="20"/>
                <w:szCs w:val="20"/>
              </w:rPr>
              <w:fldChar w:fldCharType="separate"/>
            </w:r>
            <w:r>
              <w:rPr>
                <w:noProof/>
                <w:sz w:val="20"/>
                <w:szCs w:val="20"/>
              </w:rPr>
              <w:t>(2013)</w:t>
            </w:r>
            <w:r w:rsidRPr="004D2FEE">
              <w:rPr>
                <w:sz w:val="20"/>
                <w:szCs w:val="20"/>
              </w:rPr>
              <w:fldChar w:fldCharType="end"/>
            </w:r>
            <w:r w:rsidRPr="004D2FEE">
              <w:rPr>
                <w:sz w:val="20"/>
                <w:szCs w:val="20"/>
              </w:rPr>
              <w:t>.</w:t>
            </w:r>
          </w:p>
        </w:tc>
      </w:tr>
    </w:tbl>
    <w:p w14:paraId="5FA0D13E" w14:textId="22CE3BE6" w:rsidR="00FD572B" w:rsidRDefault="001728D4" w:rsidP="001E04A1">
      <w:pPr>
        <w:spacing w:line="276" w:lineRule="auto"/>
        <w:jc w:val="left"/>
      </w:pPr>
      <w:r>
        <w:t xml:space="preserve">The </w:t>
      </w:r>
      <w:r w:rsidR="00CD6B50">
        <w:t xml:space="preserve">addition of the </w:t>
      </w:r>
      <w:r>
        <w:t xml:space="preserve">term ‘security’ </w:t>
      </w:r>
      <w:r w:rsidR="00CD6B50">
        <w:t xml:space="preserve">to </w:t>
      </w:r>
      <w:r>
        <w:t xml:space="preserve">‘water’ originally raised hopes as well as concerns </w:t>
      </w:r>
      <w:r w:rsidR="00E50451">
        <w:t xml:space="preserve">amongst </w:t>
      </w:r>
      <w:r>
        <w:t xml:space="preserve">water research and policy communities. </w:t>
      </w:r>
      <w:r w:rsidR="00D34F2E">
        <w:t xml:space="preserve">The hopes stemmed from the belief that </w:t>
      </w:r>
      <w:r>
        <w:t xml:space="preserve">the </w:t>
      </w:r>
      <w:r w:rsidR="0069425F">
        <w:t xml:space="preserve">term might </w:t>
      </w:r>
      <w:r w:rsidR="00D34F2E">
        <w:t xml:space="preserve">shake up </w:t>
      </w:r>
      <w:r w:rsidR="0069425F">
        <w:t>staid thi</w:t>
      </w:r>
      <w:r w:rsidR="00D34F2E">
        <w:t>n</w:t>
      </w:r>
      <w:r w:rsidR="00017D66">
        <w:t>king</w:t>
      </w:r>
      <w:r w:rsidR="00D34F2E">
        <w:t xml:space="preserve">, which </w:t>
      </w:r>
      <w:r w:rsidR="0024711D">
        <w:t>had</w:t>
      </w:r>
      <w:r w:rsidR="00D34F2E">
        <w:t xml:space="preserve"> </w:t>
      </w:r>
      <w:r w:rsidR="00017D66">
        <w:t xml:space="preserve">not moved far from decades-old debates </w:t>
      </w:r>
      <w:r w:rsidR="0069425F">
        <w:t>about the uti</w:t>
      </w:r>
      <w:r w:rsidR="00017D66">
        <w:t xml:space="preserve">lity of the Dublin Principles, </w:t>
      </w:r>
      <w:r w:rsidR="00805B1C">
        <w:t xml:space="preserve">or </w:t>
      </w:r>
      <w:r w:rsidR="0069425F">
        <w:t>the management paradigm of I</w:t>
      </w:r>
      <w:r w:rsidR="00531425">
        <w:t>ntegrated Water Resources Management</w:t>
      </w:r>
      <w:r w:rsidR="00566A90">
        <w:t xml:space="preserve"> </w:t>
      </w:r>
      <w:r w:rsidR="00D10B26">
        <w:fldChar w:fldCharType="begin"/>
      </w:r>
      <w:r w:rsidR="00DE5E71">
        <w:instrText xml:space="preserve"> ADDIN EN.CITE &lt;EndNote&gt;&lt;Cite&gt;&lt;Author&gt;Hepworth&lt;/Author&gt;&lt;Year&gt;2009&lt;/Year&gt;&lt;RecNum&gt;1416&lt;/RecNum&gt;&lt;Prefix&gt;see e.g. &lt;/Prefix&gt;&lt;DisplayText&gt;(see e.g. Hepworth, 2009)&lt;/DisplayText&gt;&lt;record&gt;&lt;rec-number&gt;1416&lt;/rec-number&gt;&lt;foreign-keys&gt;&lt;key app="EN" db-id="zwxtepdswza9wue0esaxaw2rzspaar9z9f2a" timestamp="0"&gt;1416&lt;/key&gt;&lt;/foreign-keys&gt;&lt;ref-type name="Thesis"&gt;32&lt;/ref-type&gt;&lt;contributors&gt;&lt;authors&gt;&lt;author&gt;Hepworth, Nick&lt;/author&gt;&lt;/authors&gt;&lt;/contributors&gt;&lt;titles&gt;&lt;title&gt;A progressive critique of IWRM in sub-Saharan Africa: beyond capacity towards self-determined regulatory personality&lt;/title&gt;&lt;secondary-title&gt;School of International Development&lt;/secondary-title&gt;&lt;/titles&gt;&lt;volume&gt;PhD thesis from the&lt;/volume&gt;&lt;dates&gt;&lt;year&gt;2009&lt;/year&gt;&lt;/dates&gt;&lt;pub-location&gt;Norwich, UK&lt;/pub-location&gt;&lt;publisher&gt;University of East Anglia&lt;/publisher&gt;&lt;urls&gt;&lt;/urls&gt;&lt;/record&gt;&lt;/Cite&gt;&lt;/EndNote&gt;</w:instrText>
      </w:r>
      <w:r w:rsidR="00D10B26">
        <w:fldChar w:fldCharType="separate"/>
      </w:r>
      <w:r w:rsidR="00DE5E71">
        <w:rPr>
          <w:noProof/>
        </w:rPr>
        <w:t>(see e.g. Hepworth, 2009)</w:t>
      </w:r>
      <w:r w:rsidR="00D10B26">
        <w:fldChar w:fldCharType="end"/>
      </w:r>
      <w:r w:rsidR="0069425F">
        <w:t xml:space="preserve">. </w:t>
      </w:r>
      <w:r w:rsidR="00134E39">
        <w:t xml:space="preserve">The concerns were </w:t>
      </w:r>
      <w:r w:rsidR="00017D66">
        <w:t xml:space="preserve">that the term would invite </w:t>
      </w:r>
      <w:r w:rsidR="00134E39">
        <w:t xml:space="preserve">‘securitization’ of water by national military-political apparatuses, which threatened to place water resource management decisions beyond the reach of normal politics </w:t>
      </w:r>
      <w:r w:rsidR="00134E39">
        <w:fldChar w:fldCharType="begin"/>
      </w:r>
      <w:r w:rsidR="00DE5E71">
        <w:instrText xml:space="preserve"> ADDIN EN.CITE &lt;EndNote&gt;&lt;Cite&gt;&lt;Author&gt;Oswald Spring&lt;/Author&gt;&lt;Year&gt;2014&lt;/Year&gt;&lt;RecNum&gt;3540&lt;/RecNum&gt;&lt;Prefix&gt;see &lt;/Prefix&gt;&lt;DisplayText&gt;(see Oswald Spring and Brauch, 2014)&lt;/DisplayText&gt;&lt;record&gt;&lt;rec-number&gt;3540&lt;/rec-number&gt;&lt;foreign-keys&gt;&lt;key app="EN" db-id="zwxtepdswza9wue0esaxaw2rzspaar9z9f2a" timestamp="1452799883"&gt;3540&lt;/key&gt;&lt;/foreign-keys&gt;&lt;ref-type name="Book Section"&gt;5&lt;/ref-type&gt;&lt;contributors&gt;&lt;authors&gt;&lt;author&gt;Oswald Spring, Ursula&lt;/author&gt;&lt;author&gt;Brauch, Hans Günter&lt;/author&gt;&lt;/authors&gt;&lt;secondary-authors&gt;&lt;author&gt;Jägerskog, Anders&lt;/author&gt;&lt;author&gt;Swain, Ashok&lt;/author&gt;&lt;author&gt;Öjendal, Joakim&lt;/author&gt;&lt;/secondary-authors&gt;&lt;/contributors&gt;&lt;titles&gt;&lt;title&gt;Securitizing Water&lt;/title&gt;&lt;secondary-title&gt;Water Security Volume 1: Water Security - Origin and Foundations&lt;/secondary-title&gt;&lt;/titles&gt;&lt;dates&gt;&lt;year&gt;2014&lt;/year&gt;&lt;/dates&gt;&lt;pub-location&gt;New York&lt;/pub-location&gt;&lt;publisher&gt;Sage&lt;/publisher&gt;&lt;urls&gt;&lt;/urls&gt;&lt;/record&gt;&lt;/Cite&gt;&lt;/EndNote&gt;</w:instrText>
      </w:r>
      <w:r w:rsidR="00134E39">
        <w:fldChar w:fldCharType="separate"/>
      </w:r>
      <w:r w:rsidR="00DE5E71">
        <w:rPr>
          <w:noProof/>
        </w:rPr>
        <w:t>(see Oswald Spring and Brauch, 2014)</w:t>
      </w:r>
      <w:r w:rsidR="00134E39">
        <w:fldChar w:fldCharType="end"/>
      </w:r>
      <w:r w:rsidR="00134E39">
        <w:t xml:space="preserve"> – though this has not developed in any meaningful way. </w:t>
      </w:r>
    </w:p>
    <w:p w14:paraId="5B1774D1" w14:textId="5635BD6F" w:rsidR="005D5D64" w:rsidRDefault="0069425F" w:rsidP="001E04A1">
      <w:pPr>
        <w:spacing w:line="276" w:lineRule="auto"/>
        <w:jc w:val="left"/>
      </w:pPr>
      <w:r>
        <w:t>Even with securitiza</w:t>
      </w:r>
      <w:r w:rsidR="00443EA1">
        <w:t>t</w:t>
      </w:r>
      <w:r>
        <w:t xml:space="preserve">ion concerns allayed, </w:t>
      </w:r>
      <w:r w:rsidR="00FD572B">
        <w:t xml:space="preserve">however, </w:t>
      </w:r>
      <w:r>
        <w:t xml:space="preserve">the </w:t>
      </w:r>
      <w:r w:rsidR="00080388" w:rsidRPr="0097355A">
        <w:t xml:space="preserve">extent to which the </w:t>
      </w:r>
      <w:r w:rsidR="0070670B" w:rsidRPr="0097355A">
        <w:t>term</w:t>
      </w:r>
      <w:r w:rsidR="0070670B">
        <w:t xml:space="preserve"> </w:t>
      </w:r>
      <w:r w:rsidR="008C7E44">
        <w:t>‘</w:t>
      </w:r>
      <w:r>
        <w:t xml:space="preserve">water </w:t>
      </w:r>
      <w:r w:rsidR="008C7E44">
        <w:t xml:space="preserve">security’ </w:t>
      </w:r>
      <w:r w:rsidR="0070670B">
        <w:t xml:space="preserve">has served to </w:t>
      </w:r>
      <w:r w:rsidR="009862C3">
        <w:t xml:space="preserve">invigorate </w:t>
      </w:r>
      <w:r w:rsidR="008C7E44">
        <w:t xml:space="preserve">water </w:t>
      </w:r>
      <w:r w:rsidR="009862C3" w:rsidRPr="008339B2">
        <w:t xml:space="preserve">research and policy communities </w:t>
      </w:r>
      <w:r w:rsidR="00917D0D">
        <w:t xml:space="preserve">is </w:t>
      </w:r>
      <w:r w:rsidR="00E03A8F">
        <w:t>questionable</w:t>
      </w:r>
      <w:r w:rsidR="0024711D">
        <w:t xml:space="preserve">. </w:t>
      </w:r>
      <w:r w:rsidR="00B97C61">
        <w:t>T</w:t>
      </w:r>
      <w:r w:rsidR="00917D0D">
        <w:t xml:space="preserve">he term </w:t>
      </w:r>
      <w:r w:rsidR="00CB7D92">
        <w:t>may still</w:t>
      </w:r>
      <w:r w:rsidR="00917D0D">
        <w:t xml:space="preserve"> lead to </w:t>
      </w:r>
      <w:r w:rsidR="009862C3">
        <w:t>broad, interdisciplinary and inclusive approaches</w:t>
      </w:r>
      <w:r w:rsidR="0070670B">
        <w:t xml:space="preserve">, </w:t>
      </w:r>
      <w:r w:rsidR="008C7E44">
        <w:t>with security understood in the sense of reliability, adaptability, and freedom from fear</w:t>
      </w:r>
      <w:r w:rsidR="00B97C61">
        <w:t xml:space="preserve">. </w:t>
      </w:r>
      <w:r w:rsidR="00AA5DFE">
        <w:t>Alternatively,</w:t>
      </w:r>
      <w:r w:rsidR="00B97C61">
        <w:t xml:space="preserve"> ‘water security’ </w:t>
      </w:r>
      <w:r w:rsidR="00AA5DFE">
        <w:t xml:space="preserve">could </w:t>
      </w:r>
      <w:r w:rsidR="00B97C61">
        <w:t xml:space="preserve">be understood in terms of predictability and control, and </w:t>
      </w:r>
      <w:r w:rsidR="00AA5DFE">
        <w:t>serve only to re-</w:t>
      </w:r>
      <w:r w:rsidR="00B97C61">
        <w:t xml:space="preserve">brand out-dated ideas. </w:t>
      </w:r>
      <w:r w:rsidR="00AA5DFE">
        <w:t xml:space="preserve">This </w:t>
      </w:r>
      <w:r w:rsidR="00AE3AB2">
        <w:t xml:space="preserve">article </w:t>
      </w:r>
      <w:r w:rsidR="00AA5DFE">
        <w:t xml:space="preserve">asserts that if </w:t>
      </w:r>
      <w:r w:rsidR="005D5D64">
        <w:t xml:space="preserve">the </w:t>
      </w:r>
      <w:r w:rsidR="005D5D64">
        <w:rPr>
          <w:lang w:val="en-CA"/>
        </w:rPr>
        <w:t>water security</w:t>
      </w:r>
      <w:r w:rsidR="005D5D64">
        <w:t xml:space="preserve"> community is </w:t>
      </w:r>
      <w:r w:rsidR="005D6704">
        <w:t>to take full benefit of the interest</w:t>
      </w:r>
      <w:r>
        <w:t xml:space="preserve"> renewed by use of the term</w:t>
      </w:r>
      <w:r w:rsidR="005D6704">
        <w:t xml:space="preserve">, </w:t>
      </w:r>
      <w:r w:rsidR="00F16911">
        <w:t>it</w:t>
      </w:r>
      <w:r w:rsidR="005D6704">
        <w:t xml:space="preserve"> </w:t>
      </w:r>
      <w:r w:rsidR="00F16911">
        <w:t>should</w:t>
      </w:r>
      <w:r w:rsidR="005D6704">
        <w:t xml:space="preserve"> debate the </w:t>
      </w:r>
      <w:r w:rsidR="005D5D64">
        <w:t xml:space="preserve">epistemological roots of </w:t>
      </w:r>
      <w:r w:rsidR="00AA5DFE">
        <w:t>the fault-line between the two outcomes</w:t>
      </w:r>
      <w:r w:rsidR="00AE3AB2">
        <w:t xml:space="preserve">. The fault-line is in the approach that different parts of the </w:t>
      </w:r>
      <w:r w:rsidR="00295B9F">
        <w:rPr>
          <w:lang w:val="en-CA"/>
        </w:rPr>
        <w:t>water security</w:t>
      </w:r>
      <w:r w:rsidR="00295B9F">
        <w:t xml:space="preserve"> research community approach and consider the</w:t>
      </w:r>
      <w:r w:rsidR="005D5D64" w:rsidRPr="0013159E">
        <w:t xml:space="preserve"> </w:t>
      </w:r>
      <w:r w:rsidR="005D5D64" w:rsidRPr="0013159E">
        <w:rPr>
          <w:i/>
        </w:rPr>
        <w:t>complexity</w:t>
      </w:r>
      <w:r w:rsidR="005D5D64" w:rsidRPr="0013159E">
        <w:t xml:space="preserve"> of </w:t>
      </w:r>
      <w:r w:rsidR="005D5D64" w:rsidRPr="0013159E">
        <w:rPr>
          <w:lang w:val="en-CA"/>
        </w:rPr>
        <w:t>water</w:t>
      </w:r>
      <w:r w:rsidRPr="0013159E">
        <w:rPr>
          <w:lang w:val="en-CA"/>
        </w:rPr>
        <w:t xml:space="preserve">-society </w:t>
      </w:r>
      <w:r w:rsidR="00295B9F">
        <w:t>challenges</w:t>
      </w:r>
      <w:r w:rsidR="005D5D64">
        <w:t xml:space="preserve">. </w:t>
      </w:r>
    </w:p>
    <w:p w14:paraId="3863CD10" w14:textId="66B12B88" w:rsidR="00E678FB" w:rsidRDefault="003574B9" w:rsidP="001E04A1">
      <w:pPr>
        <w:spacing w:line="276" w:lineRule="auto"/>
        <w:jc w:val="left"/>
      </w:pPr>
      <w:r>
        <w:t>For all practical research and policy purposes,</w:t>
      </w:r>
      <w:r w:rsidR="00E678FB">
        <w:t xml:space="preserve"> </w:t>
      </w:r>
      <w:r w:rsidR="0010356B">
        <w:t>that complexity is</w:t>
      </w:r>
      <w:r w:rsidR="00017D66">
        <w:t xml:space="preserve"> partially</w:t>
      </w:r>
      <w:r w:rsidR="0010356B">
        <w:t xml:space="preserve"> composed of </w:t>
      </w:r>
      <w:r w:rsidR="00E678FB">
        <w:t xml:space="preserve">the </w:t>
      </w:r>
      <w:r>
        <w:t>nonlinear</w:t>
      </w:r>
      <w:r w:rsidR="00E678FB" w:rsidRPr="00F4569A">
        <w:t xml:space="preserve"> functioning </w:t>
      </w:r>
      <w:r>
        <w:t xml:space="preserve">and coupling </w:t>
      </w:r>
      <w:r w:rsidR="00E678FB" w:rsidRPr="00F4569A">
        <w:t xml:space="preserve">of the many </w:t>
      </w:r>
      <w:r w:rsidR="00792974">
        <w:t>political</w:t>
      </w:r>
      <w:r w:rsidR="00E678FB">
        <w:t>, technological</w:t>
      </w:r>
      <w:r w:rsidR="00E678FB" w:rsidRPr="00F4569A">
        <w:t xml:space="preserve"> and biophysical processes </w:t>
      </w:r>
      <w:r w:rsidR="00E678FB">
        <w:t xml:space="preserve">that weave </w:t>
      </w:r>
      <w:r w:rsidR="00E678FB" w:rsidRPr="00F4569A">
        <w:t>water</w:t>
      </w:r>
      <w:r w:rsidR="008244A1" w:rsidRPr="008244A1">
        <w:t xml:space="preserve"> </w:t>
      </w:r>
      <w:r w:rsidR="00E678FB">
        <w:t xml:space="preserve">and </w:t>
      </w:r>
      <w:r w:rsidR="00E678FB" w:rsidRPr="00F4569A">
        <w:t xml:space="preserve">society </w:t>
      </w:r>
      <w:r w:rsidR="00E678FB">
        <w:t xml:space="preserve">together </w:t>
      </w:r>
      <w:r w:rsidR="00E678FB" w:rsidRPr="00F4569A">
        <w:fldChar w:fldCharType="begin"/>
      </w:r>
      <w:r w:rsidR="00DE5E71">
        <w:instrText xml:space="preserve"> ADDIN EN.CITE &lt;EndNote&gt;&lt;Cite&gt;&lt;Author&gt;Grafton&lt;/Author&gt;&lt;Year&gt;2013&lt;/Year&gt;&lt;RecNum&gt;2307&lt;/RecNum&gt;&lt;Prefix&gt;see &lt;/Prefix&gt;&lt;DisplayText&gt;(see Grafton et al., 2013)&lt;/DisplayText&gt;&lt;record&gt;&lt;rec-number&gt;2307&lt;/rec-number&gt;&lt;foreign-keys&gt;&lt;key app="EN" db-id="zwxtepdswza9wue0esaxaw2rzspaar9z9f2a" timestamp="1355854708"&gt;2307&lt;/key&gt;&lt;/foreign-keys&gt;&lt;ref-type name="Journal Article"&gt;17&lt;/ref-type&gt;&lt;contributors&gt;&lt;authors&gt;&lt;author&gt;Grafton, R. Quentin&lt;/author&gt;&lt;author&gt;Pittock, Jamie&lt;/author&gt;&lt;author&gt;Davis, Richard&lt;/author&gt;&lt;author&gt;Williams, John&lt;/author&gt;&lt;author&gt;Fu, Guobin&lt;/author&gt;&lt;author&gt;Warburton, Michele&lt;/author&gt;&lt;author&gt;Udall, Bradley&lt;/author&gt;&lt;author&gt;McKenzie, Ronnie&lt;/author&gt;&lt;author&gt;Yu, Xiubo&lt;/author&gt;&lt;author&gt;Che, Nhu&lt;/author&gt;&lt;author&gt;Connell, Daniel&lt;/author&gt;&lt;author&gt;Jiang, Qiang&lt;/author&gt;&lt;author&gt;Kompas, Tom&lt;/author&gt;&lt;author&gt;Lynch, Arnanda&lt;/author&gt;&lt;author&gt;Norris, Richard&lt;/author&gt;&lt;author&gt;Possingham, Hugh&lt;/author&gt;&lt;author&gt;Quiggin, John&lt;/author&gt;&lt;/authors&gt;&lt;/contributors&gt;&lt;titles&gt;&lt;title&gt;Global insights into water resources, climate change and governance&lt;/title&gt;&lt;secondary-title&gt;Nature Climate Change&lt;/secondary-title&gt;&lt;/titles&gt;&lt;periodical&gt;&lt;full-title&gt;Nature Climate Change&lt;/full-title&gt;&lt;/periodical&gt;&lt;pages&gt;315 - 321&lt;/pages&gt;&lt;volume&gt;3&lt;/volume&gt;&lt;dates&gt;&lt;year&gt;2013&lt;/year&gt;&lt;/dates&gt;&lt;urls&gt;&lt;/urls&gt;&lt;/record&gt;&lt;/Cite&gt;&lt;/EndNote&gt;</w:instrText>
      </w:r>
      <w:r w:rsidR="00E678FB" w:rsidRPr="00F4569A">
        <w:fldChar w:fldCharType="separate"/>
      </w:r>
      <w:r w:rsidR="00DE5E71">
        <w:rPr>
          <w:noProof/>
        </w:rPr>
        <w:t>(see Grafton et al., 2013)</w:t>
      </w:r>
      <w:r w:rsidR="00E678FB" w:rsidRPr="00F4569A">
        <w:fldChar w:fldCharType="end"/>
      </w:r>
      <w:r w:rsidR="0069425F">
        <w:t xml:space="preserve">. </w:t>
      </w:r>
      <w:r w:rsidR="00017D66">
        <w:t xml:space="preserve">A </w:t>
      </w:r>
      <w:r w:rsidR="0069425F">
        <w:t xml:space="preserve">second source of complexity </w:t>
      </w:r>
      <w:r w:rsidR="0010356B">
        <w:t xml:space="preserve">of water-society challenges </w:t>
      </w:r>
      <w:r w:rsidR="0069425F">
        <w:t xml:space="preserve">comes from </w:t>
      </w:r>
      <w:r w:rsidR="00E678FB" w:rsidRPr="00F4569A">
        <w:t>the uncertainty of future</w:t>
      </w:r>
      <w:r w:rsidR="008562C9">
        <w:t xml:space="preserve"> water availability and demand</w:t>
      </w:r>
      <w:r w:rsidR="00AE3AB2">
        <w:t xml:space="preserve">, which are </w:t>
      </w:r>
      <w:r w:rsidR="005D6704">
        <w:t xml:space="preserve">themselves </w:t>
      </w:r>
      <w:r w:rsidR="00E678FB" w:rsidRPr="00F4569A">
        <w:t xml:space="preserve">driven by </w:t>
      </w:r>
      <w:r w:rsidR="005D6704">
        <w:t xml:space="preserve">inter-woven </w:t>
      </w:r>
      <w:r w:rsidR="0024711D">
        <w:t xml:space="preserve">and constantly changing </w:t>
      </w:r>
      <w:r w:rsidR="00E678FB">
        <w:t>geo-</w:t>
      </w:r>
      <w:r w:rsidR="00E678FB" w:rsidRPr="00F4569A">
        <w:t xml:space="preserve">political, economic, demographic, </w:t>
      </w:r>
      <w:r w:rsidR="004519F6">
        <w:t xml:space="preserve">and </w:t>
      </w:r>
      <w:r w:rsidR="00E678FB" w:rsidRPr="00F4569A">
        <w:t>climat</w:t>
      </w:r>
      <w:r w:rsidR="00A54A33">
        <w:t>ic</w:t>
      </w:r>
      <w:r w:rsidR="00E678FB" w:rsidRPr="00F4569A">
        <w:t xml:space="preserve"> </w:t>
      </w:r>
      <w:r w:rsidR="00FA1125">
        <w:t xml:space="preserve">processes </w:t>
      </w:r>
      <w:r w:rsidR="00E678FB" w:rsidRPr="00F4569A">
        <w:fldChar w:fldCharType="begin"/>
      </w:r>
      <w:r w:rsidR="00DE5E71">
        <w:instrText xml:space="preserve"> ADDIN EN.CITE &lt;EndNote&gt;&lt;Cite&gt;&lt;Author&gt;Milly&lt;/Author&gt;&lt;Year&gt;2008&lt;/Year&gt;&lt;RecNum&gt;1541&lt;/RecNum&gt;&lt;Prefix&gt;see &lt;/Prefix&gt;&lt;DisplayText&gt;(see Milly et al., 2008)&lt;/DisplayText&gt;&lt;record&gt;&lt;rec-number&gt;1541&lt;/rec-number&gt;&lt;foreign-keys&gt;&lt;key app="EN" db-id="zwxtepdswza9wue0esaxaw2rzspaar9z9f2a" timestamp="0"&gt;1541&lt;/key&gt;&lt;/foreign-keys&gt;&lt;ref-type name="Journal Article"&gt;17&lt;/ref-type&gt;&lt;contributors&gt;&lt;authors&gt;&lt;author&gt;Milly, P.C.D.&lt;/author&gt;&lt;author&gt;Betancourt, Julio&lt;/author&gt;&lt;author&gt;Falkenmark, Malin&lt;/author&gt;&lt;author&gt;Hirsch, Robert M.&lt;/author&gt;&lt;author&gt;Kundzewicz, Zbigniew W.&lt;/author&gt;&lt;author&gt;Lettenmaier, Dennis P.&lt;/author&gt;&lt;author&gt;Stouffer, Ronald J.&lt;/author&gt;&lt;/authors&gt;&lt;/contributors&gt;&lt;titles&gt;&lt;title&gt;Stationarity is Dead: Whither Water Management?&lt;/title&gt;&lt;secondary-title&gt;Science&lt;/secondary-title&gt;&lt;/titles&gt;&lt;periodical&gt;&lt;full-title&gt;Science&lt;/full-title&gt;&lt;/periodical&gt;&lt;pages&gt;573 - 574&lt;/pages&gt;&lt;volume&gt;319&lt;/volume&gt;&lt;number&gt;5863&lt;/number&gt;&lt;dates&gt;&lt;year&gt;2008&lt;/year&gt;&lt;/dates&gt;&lt;urls&gt;&lt;/urls&gt;&lt;/record&gt;&lt;/Cite&gt;&lt;/EndNote&gt;</w:instrText>
      </w:r>
      <w:r w:rsidR="00E678FB" w:rsidRPr="00F4569A">
        <w:fldChar w:fldCharType="separate"/>
      </w:r>
      <w:r w:rsidR="00DE5E71">
        <w:rPr>
          <w:noProof/>
        </w:rPr>
        <w:t>(see Milly et al., 2008)</w:t>
      </w:r>
      <w:r w:rsidR="00E678FB" w:rsidRPr="00F4569A">
        <w:fldChar w:fldCharType="end"/>
      </w:r>
      <w:r w:rsidR="00E678FB" w:rsidRPr="00F4569A">
        <w:t xml:space="preserve">. </w:t>
      </w:r>
    </w:p>
    <w:p w14:paraId="1FD86E23" w14:textId="7D266BEE" w:rsidR="0032620F" w:rsidRDefault="004162BB" w:rsidP="004162BB">
      <w:pPr>
        <w:spacing w:line="276" w:lineRule="auto"/>
        <w:jc w:val="left"/>
      </w:pPr>
      <w:r>
        <w:lastRenderedPageBreak/>
        <w:t xml:space="preserve">Limiting its review </w:t>
      </w:r>
      <w:r w:rsidR="00410151">
        <w:t>to literature that employs the term ‘</w:t>
      </w:r>
      <w:r w:rsidR="00410151">
        <w:rPr>
          <w:lang w:val="en-CA"/>
        </w:rPr>
        <w:t>water security</w:t>
      </w:r>
      <w:r w:rsidR="00410151">
        <w:t>’ with specific intent,</w:t>
      </w:r>
      <w:r w:rsidR="0079678F">
        <w:t xml:space="preserve"> </w:t>
      </w:r>
      <w:r>
        <w:t xml:space="preserve">this article categorises two major research streams </w:t>
      </w:r>
      <w:r w:rsidR="008244A1">
        <w:t>on</w:t>
      </w:r>
      <w:r w:rsidR="005B5EF7">
        <w:t xml:space="preserve"> </w:t>
      </w:r>
      <w:r w:rsidR="00E27579">
        <w:t xml:space="preserve">either side </w:t>
      </w:r>
      <w:r w:rsidR="005B5EF7">
        <w:t xml:space="preserve">of the </w:t>
      </w:r>
      <w:r w:rsidR="00CA4480">
        <w:t xml:space="preserve">complexity </w:t>
      </w:r>
      <w:r w:rsidR="005B5EF7">
        <w:t>fault-line</w:t>
      </w:r>
      <w:r w:rsidR="008562C9">
        <w:t>.</w:t>
      </w:r>
      <w:r w:rsidR="0079678F">
        <w:t xml:space="preserve"> </w:t>
      </w:r>
      <w:r w:rsidR="0024711D">
        <w:t>It finds that t</w:t>
      </w:r>
      <w:r w:rsidR="009141AD" w:rsidRPr="009141AD">
        <w:t xml:space="preserve">he clearest research messages and policy recommendations currently on offer </w:t>
      </w:r>
      <w:r w:rsidR="009141AD" w:rsidRPr="00E53BDE">
        <w:t>come from a ‘security through certainty’ stream that</w:t>
      </w:r>
      <w:r w:rsidR="00E53BDE" w:rsidRPr="00E53BDE">
        <w:t xml:space="preserve"> </w:t>
      </w:r>
      <w:r w:rsidR="006679D6" w:rsidRPr="00E53BDE">
        <w:t xml:space="preserve">seeks to </w:t>
      </w:r>
      <w:r w:rsidR="009141AD" w:rsidRPr="00E53BDE">
        <w:t>reduce the complexity</w:t>
      </w:r>
      <w:r w:rsidR="009141AD" w:rsidRPr="009141AD">
        <w:t xml:space="preserve"> through</w:t>
      </w:r>
      <w:r w:rsidR="005F2D79">
        <w:t xml:space="preserve"> quantified</w:t>
      </w:r>
      <w:r w:rsidR="009141AD" w:rsidRPr="009141AD">
        <w:t xml:space="preserve"> risk-analysis and simplifying assumptions about national economy, hydro</w:t>
      </w:r>
      <w:r w:rsidR="00254456">
        <w:t>-</w:t>
      </w:r>
      <w:r w:rsidR="009141AD" w:rsidRPr="009141AD">
        <w:t>climatology, and society.</w:t>
      </w:r>
      <w:r w:rsidR="009141AD" w:rsidRPr="00F4569A">
        <w:t xml:space="preserve"> </w:t>
      </w:r>
      <w:r w:rsidR="00D1679F">
        <w:t>P</w:t>
      </w:r>
      <w:r w:rsidR="00BD355D" w:rsidRPr="005159B3">
        <w:t xml:space="preserve">olicy options </w:t>
      </w:r>
      <w:r w:rsidR="00BD355D">
        <w:t xml:space="preserve">ensuing from an uncritical uptake of </w:t>
      </w:r>
      <w:r w:rsidR="00C50DAB">
        <w:t xml:space="preserve">recommendations derived from </w:t>
      </w:r>
      <w:r w:rsidR="00BD355D">
        <w:t>th</w:t>
      </w:r>
      <w:r w:rsidR="00017D66">
        <w:t>is</w:t>
      </w:r>
      <w:r w:rsidR="00BD355D" w:rsidRPr="00F4569A">
        <w:t xml:space="preserve"> </w:t>
      </w:r>
      <w:r w:rsidR="0069425F">
        <w:t>first</w:t>
      </w:r>
      <w:r w:rsidR="00D46DC4">
        <w:t>, ‘reductionist’,</w:t>
      </w:r>
      <w:r w:rsidR="00BE0184">
        <w:t xml:space="preserve"> </w:t>
      </w:r>
      <w:r w:rsidR="00BD355D" w:rsidRPr="005159B3">
        <w:t>approach</w:t>
      </w:r>
      <w:r w:rsidR="005D6704">
        <w:t xml:space="preserve"> </w:t>
      </w:r>
      <w:r w:rsidR="005A3C10">
        <w:t xml:space="preserve">may exclude a number of tested </w:t>
      </w:r>
      <w:r w:rsidR="009A5A5B">
        <w:t xml:space="preserve">or </w:t>
      </w:r>
      <w:r w:rsidR="005A3C10">
        <w:t xml:space="preserve">innovative solutions, be </w:t>
      </w:r>
      <w:r w:rsidR="00371DB8">
        <w:t xml:space="preserve">poorly-equipped to deal with non-stationary </w:t>
      </w:r>
      <w:r w:rsidR="003C35B8" w:rsidRPr="005159B3">
        <w:t xml:space="preserve">environmental </w:t>
      </w:r>
      <w:r w:rsidR="00371DB8">
        <w:t>conditions</w:t>
      </w:r>
      <w:r w:rsidR="003C35B8" w:rsidRPr="005159B3">
        <w:t xml:space="preserve">, </w:t>
      </w:r>
      <w:r w:rsidR="005A3C10">
        <w:t xml:space="preserve">and </w:t>
      </w:r>
      <w:r w:rsidR="00611B46">
        <w:t>offer little to</w:t>
      </w:r>
      <w:r w:rsidR="0098634D">
        <w:t xml:space="preserve"> the </w:t>
      </w:r>
      <w:r w:rsidR="005A3C10">
        <w:t xml:space="preserve">most </w:t>
      </w:r>
      <w:r w:rsidR="00E03A8F">
        <w:t>vulnerable</w:t>
      </w:r>
      <w:r w:rsidR="005A3C10">
        <w:t xml:space="preserve"> communities</w:t>
      </w:r>
      <w:r w:rsidR="00295B9F">
        <w:t xml:space="preserve">. Indeed, </w:t>
      </w:r>
      <w:r w:rsidR="00CA4480">
        <w:t xml:space="preserve">the approach </w:t>
      </w:r>
      <w:r w:rsidR="00AB6B80">
        <w:t xml:space="preserve">risks relegating </w:t>
      </w:r>
      <w:r w:rsidR="00CA4480">
        <w:t xml:space="preserve">the communities </w:t>
      </w:r>
      <w:r w:rsidR="00E47883">
        <w:t xml:space="preserve">to </w:t>
      </w:r>
      <w:r w:rsidR="00611B46">
        <w:t>collateral-damage status or, more perniciously, accord them</w:t>
      </w:r>
      <w:r w:rsidR="00017D66">
        <w:t xml:space="preserve"> the</w:t>
      </w:r>
      <w:r w:rsidR="00611B46">
        <w:t xml:space="preserve"> blame for </w:t>
      </w:r>
      <w:r w:rsidR="00017D66">
        <w:t>their own water insecurity</w:t>
      </w:r>
      <w:r w:rsidR="005A3C10">
        <w:t xml:space="preserve">. </w:t>
      </w:r>
    </w:p>
    <w:p w14:paraId="04D96F8E" w14:textId="4607967A" w:rsidR="0054747D" w:rsidRPr="002C6E16" w:rsidRDefault="0032620F" w:rsidP="001E04A1">
      <w:pPr>
        <w:spacing w:line="276" w:lineRule="auto"/>
        <w:jc w:val="left"/>
        <w:rPr>
          <w:lang w:val="en-CA"/>
        </w:rPr>
      </w:pPr>
      <w:r>
        <w:t xml:space="preserve">A second stream of research integrates several uncoordinated tributaries that follow a general </w:t>
      </w:r>
      <w:r w:rsidRPr="00C83364">
        <w:t xml:space="preserve">‘security through pluralism’ approach, </w:t>
      </w:r>
      <w:r w:rsidRPr="00CE5673">
        <w:t xml:space="preserve">which is more comprehensive in </w:t>
      </w:r>
      <w:r w:rsidR="00342F22">
        <w:t xml:space="preserve">the </w:t>
      </w:r>
      <w:r w:rsidRPr="00CE5673">
        <w:t xml:space="preserve">methods employed to understand the </w:t>
      </w:r>
      <w:r w:rsidR="00342F22">
        <w:t>water-society</w:t>
      </w:r>
      <w:r w:rsidRPr="00CE5673">
        <w:t xml:space="preserve"> processes, and more </w:t>
      </w:r>
      <w:proofErr w:type="gramStart"/>
      <w:r w:rsidRPr="00CE5673">
        <w:t>socially-driven</w:t>
      </w:r>
      <w:proofErr w:type="gramEnd"/>
      <w:r w:rsidRPr="00CE5673">
        <w:t xml:space="preserve"> and adaptive in dealing with the broadened set of uncertaint</w:t>
      </w:r>
      <w:r>
        <w:t>ies</w:t>
      </w:r>
      <w:r w:rsidR="00342F22">
        <w:t xml:space="preserve"> that are considered</w:t>
      </w:r>
      <w:r w:rsidRPr="00CE5673">
        <w:t>.</w:t>
      </w:r>
      <w:r>
        <w:t xml:space="preserve"> </w:t>
      </w:r>
      <w:r w:rsidR="00D46DC4">
        <w:t xml:space="preserve">Research carried out under </w:t>
      </w:r>
      <w:r w:rsidR="00342F22">
        <w:t xml:space="preserve">this </w:t>
      </w:r>
      <w:r w:rsidR="001B5D1F">
        <w:t xml:space="preserve">‘integrative’ </w:t>
      </w:r>
      <w:r w:rsidR="00D46DC4">
        <w:t xml:space="preserve">approach </w:t>
      </w:r>
      <w:r w:rsidR="001B5D1F">
        <w:t xml:space="preserve">to complexity </w:t>
      </w:r>
      <w:r w:rsidR="00712A8A">
        <w:t xml:space="preserve">introduces novel </w:t>
      </w:r>
      <w:r w:rsidR="001B5D1F">
        <w:t>policy options</w:t>
      </w:r>
      <w:r w:rsidR="006F717D">
        <w:t xml:space="preserve"> </w:t>
      </w:r>
      <w:r w:rsidR="00712A8A">
        <w:t xml:space="preserve">and takes </w:t>
      </w:r>
      <w:r w:rsidR="001B5D1F">
        <w:t xml:space="preserve">advantage of </w:t>
      </w:r>
      <w:r w:rsidR="004B3736">
        <w:t xml:space="preserve">the myriad </w:t>
      </w:r>
      <w:r w:rsidR="00342F22">
        <w:t xml:space="preserve">context-specific </w:t>
      </w:r>
      <w:r w:rsidR="009D25E2">
        <w:t>techniques and solutions</w:t>
      </w:r>
      <w:r w:rsidR="004B3736">
        <w:t xml:space="preserve"> already in place.</w:t>
      </w:r>
      <w:r w:rsidR="0079678F">
        <w:t xml:space="preserve"> </w:t>
      </w:r>
      <w:r w:rsidR="005E5C20">
        <w:t>T</w:t>
      </w:r>
      <w:r w:rsidR="004B3736">
        <w:t xml:space="preserve">his latter </w:t>
      </w:r>
      <w:r w:rsidR="005E5C20">
        <w:t>approach</w:t>
      </w:r>
      <w:r w:rsidR="00861B69">
        <w:t xml:space="preserve"> currently</w:t>
      </w:r>
      <w:r w:rsidR="009D25E2">
        <w:t xml:space="preserve"> has less reach into global </w:t>
      </w:r>
      <w:r w:rsidR="009D25E2">
        <w:rPr>
          <w:lang w:val="en-CA"/>
        </w:rPr>
        <w:t xml:space="preserve">water </w:t>
      </w:r>
      <w:r w:rsidR="009D25E2">
        <w:t xml:space="preserve">policy </w:t>
      </w:r>
      <w:r w:rsidR="0069425F">
        <w:t>fora,</w:t>
      </w:r>
      <w:r w:rsidR="009D25E2">
        <w:t xml:space="preserve"> primarily because the context-specific solutions are </w:t>
      </w:r>
      <w:r w:rsidR="00017D66">
        <w:t>not readily translatable</w:t>
      </w:r>
      <w:r w:rsidR="000B6A5E">
        <w:t xml:space="preserve">. The article concludes </w:t>
      </w:r>
      <w:r w:rsidR="0081654B">
        <w:t xml:space="preserve">by defining a </w:t>
      </w:r>
      <w:r w:rsidR="00B153EC">
        <w:t>route</w:t>
      </w:r>
      <w:r w:rsidR="0081654B">
        <w:t xml:space="preserve"> towards more effective </w:t>
      </w:r>
      <w:r w:rsidR="0081654B">
        <w:rPr>
          <w:lang w:val="en-CA"/>
        </w:rPr>
        <w:t>water security</w:t>
      </w:r>
      <w:r w:rsidR="0081654B">
        <w:t xml:space="preserve"> research and policy, which stresses </w:t>
      </w:r>
      <w:r w:rsidR="008D2D18">
        <w:t xml:space="preserve">the use of analysis that matches the state of knowledge </w:t>
      </w:r>
      <w:r w:rsidR="00A61ECB">
        <w:t>possessed</w:t>
      </w:r>
      <w:r w:rsidR="002C6E16">
        <w:t>,</w:t>
      </w:r>
      <w:r w:rsidR="0081654B">
        <w:t xml:space="preserve"> an expanded </w:t>
      </w:r>
      <w:r w:rsidR="002C6E16">
        <w:rPr>
          <w:lang w:val="en-CA"/>
        </w:rPr>
        <w:t xml:space="preserve">research agenda, </w:t>
      </w:r>
      <w:r w:rsidR="00A43F96">
        <w:rPr>
          <w:lang w:val="en-CA"/>
        </w:rPr>
        <w:t xml:space="preserve">and </w:t>
      </w:r>
      <w:r w:rsidR="0081654B">
        <w:rPr>
          <w:lang w:val="en-CA"/>
        </w:rPr>
        <w:t xml:space="preserve">explicit engagement with </w:t>
      </w:r>
      <w:r w:rsidR="0024711D">
        <w:rPr>
          <w:lang w:val="en-CA"/>
        </w:rPr>
        <w:t xml:space="preserve">social </w:t>
      </w:r>
      <w:r w:rsidR="0081654B">
        <w:rPr>
          <w:lang w:val="en-CA"/>
        </w:rPr>
        <w:t xml:space="preserve">distributional </w:t>
      </w:r>
      <w:r w:rsidR="00053D3C">
        <w:rPr>
          <w:lang w:val="en-CA"/>
        </w:rPr>
        <w:t>challenges</w:t>
      </w:r>
      <w:r w:rsidR="0081654B">
        <w:rPr>
          <w:lang w:val="en-CA"/>
        </w:rPr>
        <w:t>.</w:t>
      </w:r>
    </w:p>
    <w:p w14:paraId="0CE5CABC" w14:textId="669F35A2" w:rsidR="0054747D" w:rsidRPr="00891810" w:rsidRDefault="0054747D" w:rsidP="001E04A1">
      <w:pPr>
        <w:spacing w:line="276" w:lineRule="auto"/>
        <w:jc w:val="left"/>
        <w:rPr>
          <w:color w:val="0000FF"/>
        </w:rPr>
      </w:pPr>
    </w:p>
    <w:p w14:paraId="02B1E5E8" w14:textId="14FEAC96" w:rsidR="00D53A3A" w:rsidRPr="00F4569A" w:rsidRDefault="00574D4C" w:rsidP="001E04A1">
      <w:pPr>
        <w:pStyle w:val="Heading1"/>
        <w:numPr>
          <w:ilvl w:val="0"/>
          <w:numId w:val="0"/>
        </w:numPr>
        <w:ind w:left="57" w:hanging="57"/>
        <w:jc w:val="left"/>
      </w:pPr>
      <w:r>
        <w:t xml:space="preserve">2. </w:t>
      </w:r>
      <w:r w:rsidR="00F04ACB">
        <w:t>Seeking w</w:t>
      </w:r>
      <w:r w:rsidR="007D4480">
        <w:rPr>
          <w:lang w:val="en-CA"/>
        </w:rPr>
        <w:t>ater security</w:t>
      </w:r>
      <w:r w:rsidR="007D4480">
        <w:t xml:space="preserve"> through certai</w:t>
      </w:r>
      <w:r w:rsidR="00C6407A">
        <w:t>nty</w:t>
      </w:r>
      <w:r w:rsidR="00BF2F9E">
        <w:t>: the ‘reductionist</w:t>
      </w:r>
      <w:r w:rsidR="00AB136E">
        <w:t>’</w:t>
      </w:r>
      <w:r w:rsidR="00BF2F9E">
        <w:t xml:space="preserve"> approach</w:t>
      </w:r>
    </w:p>
    <w:p w14:paraId="700868D7" w14:textId="228B2EE7" w:rsidR="00B0046D" w:rsidRDefault="00876E6B" w:rsidP="001E04A1">
      <w:pPr>
        <w:spacing w:line="276" w:lineRule="auto"/>
        <w:jc w:val="left"/>
        <w:rPr>
          <w:rFonts w:ascii="Calibri" w:eastAsia="Calibri" w:hAnsi="Calibri" w:cs="Calibri"/>
          <w:szCs w:val="20"/>
          <w:lang w:val="en-CA" w:eastAsia="en-US"/>
        </w:rPr>
      </w:pPr>
      <w:r>
        <w:rPr>
          <w:szCs w:val="20"/>
        </w:rPr>
        <w:t xml:space="preserve">The </w:t>
      </w:r>
      <w:r w:rsidR="00840CEC">
        <w:rPr>
          <w:szCs w:val="20"/>
        </w:rPr>
        <w:t xml:space="preserve">body of </w:t>
      </w:r>
      <w:r w:rsidR="001E6302" w:rsidRPr="001E6302">
        <w:rPr>
          <w:szCs w:val="20"/>
        </w:rPr>
        <w:t>water security</w:t>
      </w:r>
      <w:r w:rsidR="001E6302">
        <w:rPr>
          <w:szCs w:val="20"/>
        </w:rPr>
        <w:t xml:space="preserve"> </w:t>
      </w:r>
      <w:r w:rsidR="00BF2F9E">
        <w:rPr>
          <w:szCs w:val="20"/>
        </w:rPr>
        <w:t xml:space="preserve">research </w:t>
      </w:r>
      <w:r w:rsidR="001E6302" w:rsidRPr="005B106E">
        <w:rPr>
          <w:szCs w:val="20"/>
        </w:rPr>
        <w:t xml:space="preserve">characterised </w:t>
      </w:r>
      <w:r>
        <w:rPr>
          <w:szCs w:val="20"/>
        </w:rPr>
        <w:t xml:space="preserve">here </w:t>
      </w:r>
      <w:r w:rsidR="00776903">
        <w:rPr>
          <w:szCs w:val="20"/>
        </w:rPr>
        <w:t xml:space="preserve">as </w:t>
      </w:r>
      <w:r w:rsidR="00840CEC">
        <w:rPr>
          <w:szCs w:val="20"/>
        </w:rPr>
        <w:t>‘</w:t>
      </w:r>
      <w:r w:rsidR="00776903">
        <w:rPr>
          <w:szCs w:val="20"/>
        </w:rPr>
        <w:t>reductionist</w:t>
      </w:r>
      <w:r w:rsidR="00840CEC">
        <w:rPr>
          <w:szCs w:val="20"/>
        </w:rPr>
        <w:t>’</w:t>
      </w:r>
      <w:r w:rsidR="00776903">
        <w:rPr>
          <w:szCs w:val="20"/>
        </w:rPr>
        <w:t xml:space="preserve"> in its approach to complexity is founded on </w:t>
      </w:r>
      <w:r w:rsidR="00167497">
        <w:rPr>
          <w:szCs w:val="20"/>
        </w:rPr>
        <w:t>the World Bank’s</w:t>
      </w:r>
      <w:r w:rsidR="00C36400">
        <w:rPr>
          <w:szCs w:val="20"/>
        </w:rPr>
        <w:t xml:space="preserve"> report</w:t>
      </w:r>
      <w:r w:rsidR="00167497">
        <w:rPr>
          <w:szCs w:val="20"/>
        </w:rPr>
        <w:t xml:space="preserve"> </w:t>
      </w:r>
      <w:r w:rsidR="00167497" w:rsidRPr="00167497">
        <w:rPr>
          <w:i/>
          <w:iCs/>
          <w:szCs w:val="20"/>
          <w:lang w:val="en-US"/>
        </w:rPr>
        <w:t>Towards a Water-Secure Kenya: Water Resources Sector Memorandum</w:t>
      </w:r>
      <w:r w:rsidR="00167497">
        <w:rPr>
          <w:szCs w:val="20"/>
          <w:lang w:val="en-US"/>
        </w:rPr>
        <w:t xml:space="preserve"> </w:t>
      </w:r>
      <w:r w:rsidR="001E6302" w:rsidRPr="005B106E">
        <w:rPr>
          <w:szCs w:val="20"/>
        </w:rPr>
        <w:fldChar w:fldCharType="begin"/>
      </w:r>
      <w:r w:rsidR="00DE5E71">
        <w:rPr>
          <w:szCs w:val="20"/>
        </w:rPr>
        <w:instrText xml:space="preserve"> ADDIN EN.CITE &lt;EndNote&gt;&lt;Cite&gt;&lt;Author&gt;World Bank&lt;/Author&gt;&lt;Year&gt;2004&lt;/Year&gt;&lt;RecNum&gt;3156&lt;/RecNum&gt;&lt;DisplayText&gt;(World Bank, 2004)&lt;/DisplayText&gt;&lt;record&gt;&lt;rec-number&gt;3156&lt;/rec-number&gt;&lt;foreign-keys&gt;&lt;key app="EN" db-id="zwxtepdswza9wue0esaxaw2rzspaar9z9f2a" timestamp="1426266308"&gt;3156&lt;/key&gt;&lt;/foreign-keys&gt;&lt;ref-type name="Report"&gt;27&lt;/ref-type&gt;&lt;contributors&gt;&lt;authors&gt;&lt;author&gt;World Bank,&lt;/author&gt;&lt;/authors&gt;&lt;/contributors&gt;&lt;titles&gt;&lt;title&gt;Towards a Water-Secure Kenya: Water Resources Sector Memorandum&lt;/title&gt;&lt;secondary-title&gt;Water and Urban I - Africa Region, Report No. 28398-KE&lt;/secondary-title&gt;&lt;/titles&gt;&lt;dates&gt;&lt;year&gt;2004&lt;/year&gt;&lt;/dates&gt;&lt;publisher&gt;The World Bank, &lt;/publisher&gt;&lt;urls&gt;&lt;/urls&gt;&lt;/record&gt;&lt;/Cite&gt;&lt;/EndNote&gt;</w:instrText>
      </w:r>
      <w:r w:rsidR="001E6302" w:rsidRPr="005B106E">
        <w:rPr>
          <w:szCs w:val="20"/>
        </w:rPr>
        <w:fldChar w:fldCharType="separate"/>
      </w:r>
      <w:r w:rsidR="00DE5E71">
        <w:rPr>
          <w:noProof/>
          <w:szCs w:val="20"/>
        </w:rPr>
        <w:t>(World Bank, 2004)</w:t>
      </w:r>
      <w:r w:rsidR="001E6302" w:rsidRPr="005B106E">
        <w:rPr>
          <w:szCs w:val="20"/>
        </w:rPr>
        <w:fldChar w:fldCharType="end"/>
      </w:r>
      <w:r w:rsidR="00840CEC">
        <w:rPr>
          <w:szCs w:val="20"/>
        </w:rPr>
        <w:t>,</w:t>
      </w:r>
      <w:r w:rsidR="001E6302" w:rsidRPr="005B106E">
        <w:rPr>
          <w:szCs w:val="20"/>
        </w:rPr>
        <w:t xml:space="preserve"> and </w:t>
      </w:r>
      <w:r w:rsidR="00FD61B7">
        <w:rPr>
          <w:szCs w:val="20"/>
        </w:rPr>
        <w:t xml:space="preserve">the journal article </w:t>
      </w:r>
      <w:r w:rsidR="004F1193" w:rsidRPr="004F1193">
        <w:rPr>
          <w:i/>
          <w:szCs w:val="20"/>
        </w:rPr>
        <w:t xml:space="preserve">Sink or Swim? </w:t>
      </w:r>
      <w:r w:rsidR="004F1193" w:rsidRPr="004F1193">
        <w:rPr>
          <w:i/>
          <w:szCs w:val="20"/>
          <w:lang w:val="en-US"/>
        </w:rPr>
        <w:t>Water security for growth and development</w:t>
      </w:r>
      <w:r w:rsidR="004F1193" w:rsidRPr="004F1193">
        <w:rPr>
          <w:szCs w:val="20"/>
          <w:lang w:val="en-US"/>
        </w:rPr>
        <w:t xml:space="preserve"> </w:t>
      </w:r>
      <w:r w:rsidR="001E6302" w:rsidRPr="005B106E">
        <w:rPr>
          <w:szCs w:val="20"/>
        </w:rPr>
        <w:fldChar w:fldCharType="begin"/>
      </w:r>
      <w:r w:rsidR="00DE5E71">
        <w:rPr>
          <w:szCs w:val="20"/>
        </w:rPr>
        <w:instrText xml:space="preserve"> ADDIN EN.CITE &lt;EndNote&gt;&lt;Cite&gt;&lt;Author&gt;Grey&lt;/Author&gt;&lt;Year&gt;2007&lt;/Year&gt;&lt;RecNum&gt;1228&lt;/RecNum&gt;&lt;DisplayText&gt;(Grey and Sadoff, 2007)&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001E6302" w:rsidRPr="005B106E">
        <w:rPr>
          <w:szCs w:val="20"/>
        </w:rPr>
        <w:fldChar w:fldCharType="separate"/>
      </w:r>
      <w:r w:rsidR="00DE5E71">
        <w:rPr>
          <w:noProof/>
          <w:szCs w:val="20"/>
        </w:rPr>
        <w:t>(Grey and Sadoff, 2007)</w:t>
      </w:r>
      <w:r w:rsidR="001E6302" w:rsidRPr="005B106E">
        <w:rPr>
          <w:szCs w:val="20"/>
        </w:rPr>
        <w:fldChar w:fldCharType="end"/>
      </w:r>
      <w:r w:rsidR="004F1193">
        <w:rPr>
          <w:szCs w:val="20"/>
        </w:rPr>
        <w:t xml:space="preserve">. </w:t>
      </w:r>
      <w:r w:rsidR="00FD61B7">
        <w:rPr>
          <w:szCs w:val="20"/>
        </w:rPr>
        <w:t>Other peer-reviwed w</w:t>
      </w:r>
      <w:r w:rsidR="00AD0A87">
        <w:rPr>
          <w:szCs w:val="20"/>
        </w:rPr>
        <w:t xml:space="preserve">ater security </w:t>
      </w:r>
      <w:r w:rsidR="00FD61B7">
        <w:rPr>
          <w:szCs w:val="20"/>
        </w:rPr>
        <w:t xml:space="preserve">articles </w:t>
      </w:r>
      <w:r w:rsidR="00D76083">
        <w:rPr>
          <w:szCs w:val="20"/>
        </w:rPr>
        <w:t xml:space="preserve">that build on </w:t>
      </w:r>
      <w:r w:rsidR="00FD61B7">
        <w:rPr>
          <w:szCs w:val="20"/>
        </w:rPr>
        <w:t xml:space="preserve">these </w:t>
      </w:r>
      <w:r w:rsidR="00E03A8F">
        <w:rPr>
          <w:szCs w:val="20"/>
        </w:rPr>
        <w:t>include</w:t>
      </w:r>
      <w:r w:rsidR="00840CEC">
        <w:rPr>
          <w:szCs w:val="20"/>
        </w:rPr>
        <w:t xml:space="preserve"> </w:t>
      </w:r>
      <w:r w:rsidR="001E6302" w:rsidRPr="005B106E">
        <w:rPr>
          <w:szCs w:val="20"/>
        </w:rPr>
        <w:t xml:space="preserve">Briscoe </w:t>
      </w:r>
      <w:r w:rsidR="001E6302" w:rsidRPr="005B106E">
        <w:rPr>
          <w:szCs w:val="20"/>
        </w:rPr>
        <w:fldChar w:fldCharType="begin"/>
      </w:r>
      <w:r w:rsidR="001E6302" w:rsidRPr="005B106E">
        <w:rPr>
          <w:szCs w:val="20"/>
        </w:rPr>
        <w:instrText xml:space="preserve"> ADDIN EN.CITE &lt;EndNote&gt;&lt;Cite ExcludeAuth="1"&gt;&lt;Author&gt;Briscoe&lt;/Author&gt;&lt;Year&gt;2009&lt;/Year&gt;&lt;RecNum&gt;1477&lt;/RecNum&gt;&lt;DisplayText&gt;(2009)&lt;/DisplayText&gt;&lt;record&gt;&lt;rec-number&gt;1477&lt;/rec-number&gt;&lt;foreign-keys&gt;&lt;key app="EN" db-id="zwxtepdswza9wue0esaxaw2rzspaar9z9f2a" timestamp="0"&gt;1477&lt;/key&gt;&lt;/foreign-keys&gt;&lt;ref-type name="Journal Article"&gt;17&lt;/ref-type&gt;&lt;contributors&gt;&lt;authors&gt;&lt;author&gt;Briscoe, John&lt;/author&gt;&lt;/authors&gt;&lt;/contributors&gt;&lt;titles&gt;&lt;title&gt;Water Security: Why It Matters and What to Do about It&lt;/title&gt;&lt;secondary-title&gt;Innovations&lt;/secondary-title&gt;&lt;/titles&gt;&lt;periodical&gt;&lt;full-title&gt;Innovations&lt;/full-title&gt;&lt;/periodical&gt;&lt;pages&gt;3 - 28&lt;/pages&gt;&lt;volume&gt;4&lt;/volume&gt;&lt;number&gt;3&lt;/number&gt;&lt;dates&gt;&lt;year&gt;2009&lt;/year&gt;&lt;/dates&gt;&lt;urls&gt;&lt;/urls&gt;&lt;/record&gt;&lt;/Cite&gt;&lt;/EndNote&gt;</w:instrText>
      </w:r>
      <w:r w:rsidR="001E6302" w:rsidRPr="005B106E">
        <w:rPr>
          <w:szCs w:val="20"/>
        </w:rPr>
        <w:fldChar w:fldCharType="separate"/>
      </w:r>
      <w:r w:rsidR="001E6302" w:rsidRPr="005B106E">
        <w:rPr>
          <w:noProof/>
          <w:szCs w:val="20"/>
        </w:rPr>
        <w:t>(2009)</w:t>
      </w:r>
      <w:r w:rsidR="001E6302" w:rsidRPr="005B106E">
        <w:rPr>
          <w:szCs w:val="20"/>
        </w:rPr>
        <w:fldChar w:fldCharType="end"/>
      </w:r>
      <w:r w:rsidR="001E6302" w:rsidRPr="005B106E">
        <w:rPr>
          <w:szCs w:val="20"/>
        </w:rPr>
        <w:t xml:space="preserve">; Hall and Borgomeo </w:t>
      </w:r>
      <w:r w:rsidR="001E6302" w:rsidRPr="005B106E">
        <w:rPr>
          <w:szCs w:val="20"/>
        </w:rPr>
        <w:fldChar w:fldCharType="begin"/>
      </w:r>
      <w:r w:rsidR="001E6302" w:rsidRPr="005B106E">
        <w:rPr>
          <w:szCs w:val="20"/>
        </w:rPr>
        <w:instrText xml:space="preserve"> ADDIN EN.CITE &lt;EndNote&gt;&lt;Cite ExcludeAuth="1"&gt;&lt;Author&gt;Hall&lt;/Author&gt;&lt;Year&gt;2013&lt;/Year&gt;&lt;RecNum&gt;2957&lt;/RecNum&gt;&lt;DisplayText&gt;(2013)&lt;/DisplayText&gt;&lt;record&gt;&lt;rec-number&gt;2957&lt;/rec-number&gt;&lt;foreign-keys&gt;&lt;key app="EN" db-id="zwxtepdswza9wue0esaxaw2rzspaar9z9f2a" timestamp="1414592978"&gt;2957&lt;/key&gt;&lt;/foreign-keys&gt;&lt;ref-type name="Journal Article"&gt;17&lt;/ref-type&gt;&lt;contributors&gt;&lt;authors&gt;&lt;author&gt;Hall, J.&lt;/author&gt;&lt;author&gt;Borgomeo, E.&lt;/author&gt;&lt;/authors&gt;&lt;/contributors&gt;&lt;titles&gt;&lt;title&gt;Risk-based principles for defining and managing water security&lt;/title&gt;&lt;secondary-title&gt;Philosophical Transactions of the Royal Society - A&lt;/secondary-title&gt;&lt;/titles&gt;&lt;periodical&gt;&lt;full-title&gt;Philosophical Transactions of the Royal Society - A&lt;/full-title&gt;&lt;/periodical&gt;&lt;pages&gt;1 - 23&lt;/pages&gt;&lt;volume&gt;371: 20120407&lt;/volume&gt;&lt;dates&gt;&lt;year&gt;2013&lt;/year&gt;&lt;/dates&gt;&lt;urls&gt;&lt;/urls&gt;&lt;/record&gt;&lt;/Cite&gt;&lt;/EndNote&gt;</w:instrText>
      </w:r>
      <w:r w:rsidR="001E6302" w:rsidRPr="005B106E">
        <w:rPr>
          <w:szCs w:val="20"/>
        </w:rPr>
        <w:fldChar w:fldCharType="separate"/>
      </w:r>
      <w:r w:rsidR="001E6302" w:rsidRPr="005B106E">
        <w:rPr>
          <w:noProof/>
          <w:szCs w:val="20"/>
        </w:rPr>
        <w:t>(2013)</w:t>
      </w:r>
      <w:r w:rsidR="001E6302" w:rsidRPr="005B106E">
        <w:rPr>
          <w:szCs w:val="20"/>
        </w:rPr>
        <w:fldChar w:fldCharType="end"/>
      </w:r>
      <w:r w:rsidR="001E6302" w:rsidRPr="005B106E">
        <w:rPr>
          <w:szCs w:val="20"/>
        </w:rPr>
        <w:t xml:space="preserve">; Grey et al </w:t>
      </w:r>
      <w:r w:rsidR="001E6302" w:rsidRPr="005B106E">
        <w:rPr>
          <w:szCs w:val="20"/>
        </w:rPr>
        <w:fldChar w:fldCharType="begin"/>
      </w:r>
      <w:r w:rsidR="000F5C12">
        <w:rPr>
          <w:szCs w:val="20"/>
        </w:rPr>
        <w:instrText xml:space="preserve"> ADDIN EN.CITE &lt;EndNote&gt;&lt;Cite ExcludeAuth="1"&gt;&lt;Author&gt;Grey&lt;/Author&gt;&lt;Year&gt;2013&lt;/Year&gt;&lt;RecNum&gt;2928&lt;/RecNum&gt;&lt;DisplayText&gt;(2013)&lt;/DisplayText&gt;&lt;record&gt;&lt;rec-number&gt;2928&lt;/rec-number&gt;&lt;foreign-keys&gt;&lt;key app="EN" db-id="zwxtepdswza9wue0esaxaw2rzspaar9z9f2a" timestamp="1414519536"&gt;2928&lt;/key&gt;&lt;/foreign-keys&gt;&lt;ref-type name="Journal Article"&gt;17&lt;/ref-type&gt;&lt;contributors&gt;&lt;authors&gt;&lt;author&gt;Grey, D.&lt;/author&gt;&lt;author&gt;Garrick, D.&lt;/author&gt;&lt;author&gt;Blackmore, D.&lt;/author&gt;&lt;author&gt;Kelman, J.&lt;/author&gt;&lt;author&gt;Muller, M.&lt;/author&gt;&lt;author&gt;Sadoff, C.&lt;/author&gt;&lt;/authors&gt;&lt;/contributors&gt;&lt;titles&gt;&lt;title&gt;Water security in one blue planet: twenty-first century policy challenges for science&lt;/title&gt;&lt;secondary-title&gt;Philosophical Transactions of the Royal Society - A&lt;/secondary-title&gt;&lt;/titles&gt;&lt;periodical&gt;&lt;full-title&gt;Philosophical Transactions of the Royal Society - A&lt;/full-title&gt;&lt;/periodical&gt;&lt;volume&gt;A 371: 20120406&lt;/volume&gt;&lt;dates&gt;&lt;year&gt;2013&lt;/year&gt;&lt;/dates&gt;&lt;urls&gt;&lt;/urls&gt;&lt;electronic-resource-num&gt;doi.org/10.1098/rsta.2012.0406&lt;/electronic-resource-num&gt;&lt;/record&gt;&lt;/Cite&gt;&lt;/EndNote&gt;</w:instrText>
      </w:r>
      <w:r w:rsidR="001E6302" w:rsidRPr="005B106E">
        <w:rPr>
          <w:szCs w:val="20"/>
        </w:rPr>
        <w:fldChar w:fldCharType="separate"/>
      </w:r>
      <w:r w:rsidR="001E6302" w:rsidRPr="005B106E">
        <w:rPr>
          <w:noProof/>
          <w:szCs w:val="20"/>
        </w:rPr>
        <w:t>(2013)</w:t>
      </w:r>
      <w:r w:rsidR="001E6302" w:rsidRPr="005B106E">
        <w:rPr>
          <w:szCs w:val="20"/>
        </w:rPr>
        <w:fldChar w:fldCharType="end"/>
      </w:r>
      <w:r w:rsidR="001E6302" w:rsidRPr="005B106E">
        <w:rPr>
          <w:szCs w:val="20"/>
        </w:rPr>
        <w:t xml:space="preserve">; Garrick </w:t>
      </w:r>
      <w:r w:rsidR="00657DF8">
        <w:rPr>
          <w:szCs w:val="20"/>
        </w:rPr>
        <w:t xml:space="preserve">and Hall </w:t>
      </w:r>
      <w:r w:rsidR="001E6302" w:rsidRPr="005B106E">
        <w:rPr>
          <w:szCs w:val="20"/>
        </w:rPr>
        <w:fldChar w:fldCharType="begin"/>
      </w:r>
      <w:r w:rsidR="001E6302" w:rsidRPr="005B106E">
        <w:rPr>
          <w:szCs w:val="20"/>
        </w:rPr>
        <w:instrText xml:space="preserve"> ADDIN EN.CITE &lt;EndNote&gt;&lt;Cite ExcludeAuth="1"&gt;&lt;Author&gt;Garrick&lt;/Author&gt;&lt;Year&gt;2014&lt;/Year&gt;&lt;RecNum&gt;2955&lt;/RecNum&gt;&lt;DisplayText&gt;(2014)&lt;/DisplayText&gt;&lt;record&gt;&lt;rec-number&gt;2955&lt;/rec-number&gt;&lt;foreign-keys&gt;&lt;key app="EN" db-id="zwxtepdswza9wue0esaxaw2rzspaar9z9f2a" timestamp="1414591085"&gt;2955&lt;/key&gt;&lt;/foreign-keys&gt;&lt;ref-type name="Journal Article"&gt;17&lt;/ref-type&gt;&lt;contributors&gt;&lt;authors&gt;&lt;author&gt;Garrick, Dustin&lt;/author&gt;&lt;author&gt;Hall, Jim W.&lt;/author&gt;&lt;/authors&gt;&lt;/contributors&gt;&lt;titles&gt;&lt;title&gt;Water Security and Society: Risks, Metrics, and Pathways&lt;/title&gt;&lt;secondary-title&gt;Annual Review of Environment and Resources&lt;/secondary-title&gt;&lt;/titles&gt;&lt;periodical&gt;&lt;full-title&gt;Annual Review of Environment and Resources&lt;/full-title&gt;&lt;/periodical&gt;&lt;pages&gt;611 - 639&lt;/pages&gt;&lt;volume&gt;39&lt;/volume&gt;&lt;dates&gt;&lt;year&gt;2014&lt;/year&gt;&lt;/dates&gt;&lt;urls&gt;&lt;/urls&gt;&lt;electronic-resource-num&gt;10.1146/annurev-environ-013012-093817&lt;/electronic-resource-num&gt;&lt;/record&gt;&lt;/Cite&gt;&lt;/EndNote&gt;</w:instrText>
      </w:r>
      <w:r w:rsidR="001E6302" w:rsidRPr="005B106E">
        <w:rPr>
          <w:szCs w:val="20"/>
        </w:rPr>
        <w:fldChar w:fldCharType="separate"/>
      </w:r>
      <w:r w:rsidR="001E6302" w:rsidRPr="005B106E">
        <w:rPr>
          <w:noProof/>
          <w:szCs w:val="20"/>
        </w:rPr>
        <w:t>(2014)</w:t>
      </w:r>
      <w:r w:rsidR="001E6302" w:rsidRPr="005B106E">
        <w:rPr>
          <w:szCs w:val="20"/>
        </w:rPr>
        <w:fldChar w:fldCharType="end"/>
      </w:r>
      <w:r w:rsidR="001E6302">
        <w:rPr>
          <w:szCs w:val="20"/>
        </w:rPr>
        <w:t xml:space="preserve">; and Sadoff </w:t>
      </w:r>
      <w:r w:rsidR="001E6302" w:rsidRPr="00133304">
        <w:rPr>
          <w:i/>
          <w:szCs w:val="20"/>
        </w:rPr>
        <w:t>et al</w:t>
      </w:r>
      <w:r w:rsidR="001E6302" w:rsidRPr="00133304">
        <w:rPr>
          <w:szCs w:val="20"/>
        </w:rPr>
        <w:t xml:space="preserve"> </w:t>
      </w:r>
      <w:r w:rsidR="001E6302">
        <w:rPr>
          <w:szCs w:val="20"/>
        </w:rPr>
        <w:fldChar w:fldCharType="begin"/>
      </w:r>
      <w:r w:rsidR="001E6302">
        <w:rPr>
          <w:szCs w:val="20"/>
        </w:rPr>
        <w:instrText xml:space="preserve"> ADDIN EN.CITE &lt;EndNote&gt;&lt;Cite ExcludeAuth="1"&gt;&lt;Author&gt;Sadoff&lt;/Author&gt;&lt;Year&gt;2015&lt;/Year&gt;&lt;RecNum&gt;3241&lt;/RecNum&gt;&lt;DisplayText&gt;(2015)&lt;/DisplayText&gt;&lt;record&gt;&lt;rec-number&gt;3241&lt;/rec-number&gt;&lt;foreign-keys&gt;&lt;key app="EN" db-id="zwxtepdswza9wue0esaxaw2rzspaar9z9f2a" timestamp="1429721666"&gt;3241&lt;/key&gt;&lt;key app="ENWeb" db-id=""&gt;0&lt;/key&gt;&lt;/foreign-keys&gt;&lt;ref-type name="Report"&gt;27&lt;/ref-type&gt;&lt;contributors&gt;&lt;authors&gt;&lt;author&gt;Sadoff, C.W.&lt;/author&gt;&lt;author&gt;Hall, J.W.&lt;/author&gt;&lt;author&gt;Grey, D.&lt;/author&gt;&lt;author&gt;Aerts, J.C.J.H.&lt;/author&gt;&lt;author&gt;Ait-Kadi, M.&lt;/author&gt;&lt;author&gt;Brown, C.&lt;/author&gt;&lt;author&gt;Cox, A.&lt;/author&gt;&lt;author&gt;Dadson, S. &lt;/author&gt;&lt;author&gt;Garrick, D.&lt;/author&gt;&lt;author&gt;Kelman, J.&lt;/author&gt;&lt;author&gt;McCornick, P.&lt;/author&gt;&lt;author&gt;Ringler, C.&lt;/author&gt;&lt;author&gt;Rosengrant, M. &lt;/author&gt;&lt;author&gt;Whittington, D.&lt;/author&gt;&lt;author&gt;Wiberg, D. &lt;/author&gt;&lt;/authors&gt;&lt;/contributors&gt;&lt;titles&gt;&lt;title&gt;Securing Water, Sustaining Growth: Report of the GWP/OECD Task Force on Water Security and Sustainable Growth&lt;/title&gt;&lt;/titles&gt;&lt;dates&gt;&lt;year&gt;2015&lt;/year&gt;&lt;/dates&gt;&lt;pub-location&gt;Oxford&lt;/pub-location&gt;&lt;publisher&gt;University of Oxford&lt;/publisher&gt;&lt;urls&gt;&lt;/urls&gt;&lt;/record&gt;&lt;/Cite&gt;&lt;/EndNote&gt;</w:instrText>
      </w:r>
      <w:r w:rsidR="001E6302">
        <w:rPr>
          <w:szCs w:val="20"/>
        </w:rPr>
        <w:fldChar w:fldCharType="separate"/>
      </w:r>
      <w:r w:rsidR="001E6302">
        <w:rPr>
          <w:noProof/>
          <w:szCs w:val="20"/>
        </w:rPr>
        <w:t>(2015)</w:t>
      </w:r>
      <w:r w:rsidR="001E6302">
        <w:rPr>
          <w:szCs w:val="20"/>
        </w:rPr>
        <w:fldChar w:fldCharType="end"/>
      </w:r>
      <w:r w:rsidR="001E6302" w:rsidRPr="00133304">
        <w:rPr>
          <w:szCs w:val="20"/>
        </w:rPr>
        <w:t xml:space="preserve">. Some of the original work is </w:t>
      </w:r>
      <w:r w:rsidR="004F1193">
        <w:rPr>
          <w:szCs w:val="20"/>
        </w:rPr>
        <w:t xml:space="preserve">related </w:t>
      </w:r>
      <w:r w:rsidR="00095937">
        <w:rPr>
          <w:szCs w:val="20"/>
        </w:rPr>
        <w:t xml:space="preserve">to </w:t>
      </w:r>
      <w:r w:rsidR="001E6302" w:rsidRPr="00133304">
        <w:rPr>
          <w:szCs w:val="20"/>
        </w:rPr>
        <w:t xml:space="preserve">the influential World Bank </w:t>
      </w:r>
      <w:r w:rsidR="001E6302" w:rsidRPr="00D76083">
        <w:rPr>
          <w:i/>
          <w:szCs w:val="20"/>
        </w:rPr>
        <w:t>Country Water Resource Strategies</w:t>
      </w:r>
      <w:r w:rsidR="001E6302" w:rsidRPr="00133304">
        <w:rPr>
          <w:szCs w:val="20"/>
        </w:rPr>
        <w:t xml:space="preserve">, notably for Ethiopia </w:t>
      </w:r>
      <w:r w:rsidR="001E6302" w:rsidRPr="00133304">
        <w:rPr>
          <w:szCs w:val="20"/>
        </w:rPr>
        <w:fldChar w:fldCharType="begin"/>
      </w:r>
      <w:r w:rsidR="00DE5E71">
        <w:rPr>
          <w:szCs w:val="20"/>
        </w:rPr>
        <w:instrText xml:space="preserve"> ADDIN EN.CITE &lt;EndNote&gt;&lt;Cite&gt;&lt;Author&gt;World Bank&lt;/Author&gt;&lt;Year&gt;2006&lt;/Year&gt;&lt;RecNum&gt;3152&lt;/RecNum&gt;&lt;DisplayText&gt;(World Bank, 2006)&lt;/DisplayText&gt;&lt;record&gt;&lt;rec-number&gt;3152&lt;/rec-number&gt;&lt;foreign-keys&gt;&lt;key app="EN" db-id="zwxtepdswza9wue0esaxaw2rzspaar9z9f2a" timestamp="1425998191"&gt;3152&lt;/key&gt;&lt;/foreign-keys&gt;&lt;ref-type name="Report"&gt;27&lt;/ref-type&gt;&lt;contributors&gt;&lt;authors&gt;&lt;author&gt;World Bank,&lt;/author&gt;&lt;/authors&gt;&lt;/contributors&gt;&lt;titles&gt;&lt;title&gt;Ethiopia: Managing Water Resources to Maximize Sustainable Growth&lt;/title&gt;&lt;secondary-title&gt;Country Water Resources Assistance Strategy&lt;/secondary-title&gt;&lt;/titles&gt;&lt;dates&gt;&lt;year&gt;2006&lt;/year&gt;&lt;/dates&gt;&lt;pub-location&gt;Washington, DC&lt;/pub-location&gt;&lt;publisher&gt;The World Bank&lt;/publisher&gt;&lt;urls&gt;&lt;/urls&gt;&lt;/record&gt;&lt;/Cite&gt;&lt;/EndNote&gt;</w:instrText>
      </w:r>
      <w:r w:rsidR="001E6302" w:rsidRPr="00133304">
        <w:rPr>
          <w:szCs w:val="20"/>
        </w:rPr>
        <w:fldChar w:fldCharType="separate"/>
      </w:r>
      <w:r w:rsidR="00DE5E71">
        <w:rPr>
          <w:noProof/>
          <w:szCs w:val="20"/>
        </w:rPr>
        <w:t>(World Bank, 2006)</w:t>
      </w:r>
      <w:r w:rsidR="001E6302" w:rsidRPr="00133304">
        <w:rPr>
          <w:szCs w:val="20"/>
        </w:rPr>
        <w:fldChar w:fldCharType="end"/>
      </w:r>
      <w:r w:rsidR="004B7986">
        <w:rPr>
          <w:szCs w:val="20"/>
        </w:rPr>
        <w:t xml:space="preserve">, and </w:t>
      </w:r>
      <w:r w:rsidR="00D17058">
        <w:rPr>
          <w:szCs w:val="20"/>
        </w:rPr>
        <w:t xml:space="preserve">many ideas </w:t>
      </w:r>
      <w:r w:rsidR="00E03A8F">
        <w:rPr>
          <w:szCs w:val="20"/>
        </w:rPr>
        <w:t>generated</w:t>
      </w:r>
      <w:r w:rsidR="00840CEC">
        <w:rPr>
          <w:szCs w:val="20"/>
        </w:rPr>
        <w:t xml:space="preserve"> by </w:t>
      </w:r>
      <w:r w:rsidR="00095937">
        <w:rPr>
          <w:szCs w:val="20"/>
        </w:rPr>
        <w:t xml:space="preserve">this </w:t>
      </w:r>
      <w:r w:rsidR="00840CEC">
        <w:rPr>
          <w:szCs w:val="20"/>
        </w:rPr>
        <w:t xml:space="preserve">research </w:t>
      </w:r>
      <w:r w:rsidR="003140BC">
        <w:rPr>
          <w:szCs w:val="20"/>
        </w:rPr>
        <w:t xml:space="preserve">have </w:t>
      </w:r>
      <w:r w:rsidR="00BC7733">
        <w:rPr>
          <w:szCs w:val="20"/>
        </w:rPr>
        <w:t xml:space="preserve">been taken up in </w:t>
      </w:r>
      <w:r w:rsidR="008F0CC1">
        <w:rPr>
          <w:szCs w:val="20"/>
        </w:rPr>
        <w:t xml:space="preserve">various </w:t>
      </w:r>
      <w:r w:rsidR="00BC7733">
        <w:rPr>
          <w:szCs w:val="20"/>
        </w:rPr>
        <w:t xml:space="preserve">policy </w:t>
      </w:r>
      <w:r w:rsidR="00B0046D">
        <w:rPr>
          <w:szCs w:val="20"/>
        </w:rPr>
        <w:t xml:space="preserve">fora, including </w:t>
      </w:r>
      <w:r w:rsidR="002C6E16">
        <w:rPr>
          <w:szCs w:val="20"/>
        </w:rPr>
        <w:t xml:space="preserve">GWP </w:t>
      </w:r>
      <w:r w:rsidR="00F015BD">
        <w:rPr>
          <w:szCs w:val="20"/>
        </w:rPr>
        <w:fldChar w:fldCharType="begin"/>
      </w:r>
      <w:r w:rsidR="00F015BD">
        <w:rPr>
          <w:szCs w:val="20"/>
        </w:rPr>
        <w:instrText xml:space="preserve"> ADDIN EN.CITE &lt;EndNote&gt;&lt;Cite ExcludeAuth="1"&gt;&lt;Author&gt;GWP&lt;/Author&gt;&lt;Year&gt;2010&lt;/Year&gt;&lt;RecNum&gt;1523&lt;/RecNum&gt;&lt;DisplayText&gt;(2010)&lt;/DisplayText&gt;&lt;record&gt;&lt;rec-number&gt;1523&lt;/rec-number&gt;&lt;foreign-keys&gt;&lt;key app="EN" db-id="zwxtepdswza9wue0esaxaw2rzspaar9z9f2a" timestamp="0"&gt;1523&lt;/key&gt;&lt;/foreign-keys&gt;&lt;ref-type name="Report"&gt;27&lt;/ref-type&gt;&lt;contributors&gt;&lt;authors&gt;&lt;author&gt;GWP,&lt;/author&gt;&lt;/authors&gt;&lt;/contributors&gt;&lt;titles&gt;&lt;title&gt;Water Security for Development: Insights from African Partnerships in Action&lt;/title&gt;&lt;/titles&gt;&lt;dates&gt;&lt;year&gt;2010&lt;/year&gt;&lt;/dates&gt;&lt;pub-location&gt;Stockholm&lt;/pub-location&gt;&lt;publisher&gt;Global Water Partnership&lt;/publisher&gt;&lt;urls&gt;&lt;/urls&gt;&lt;/record&gt;&lt;/Cite&gt;&lt;/EndNote&gt;</w:instrText>
      </w:r>
      <w:r w:rsidR="00F015BD">
        <w:rPr>
          <w:szCs w:val="20"/>
        </w:rPr>
        <w:fldChar w:fldCharType="separate"/>
      </w:r>
      <w:r w:rsidR="00F015BD">
        <w:rPr>
          <w:noProof/>
          <w:szCs w:val="20"/>
        </w:rPr>
        <w:t>(2010)</w:t>
      </w:r>
      <w:r w:rsidR="00F015BD">
        <w:rPr>
          <w:szCs w:val="20"/>
        </w:rPr>
        <w:fldChar w:fldCharType="end"/>
      </w:r>
      <w:r w:rsidR="002C6E16">
        <w:rPr>
          <w:szCs w:val="20"/>
        </w:rPr>
        <w:t xml:space="preserve">, RAE </w:t>
      </w:r>
      <w:r w:rsidR="00F015BD">
        <w:rPr>
          <w:szCs w:val="20"/>
        </w:rPr>
        <w:fldChar w:fldCharType="begin"/>
      </w:r>
      <w:r w:rsidR="00F015BD">
        <w:rPr>
          <w:szCs w:val="20"/>
        </w:rPr>
        <w:instrText xml:space="preserve"> ADDIN EN.CITE &lt;EndNote&gt;&lt;Cite ExcludeAuth="1"&gt;&lt;Author&gt;RAE&lt;/Author&gt;&lt;Year&gt;2010&lt;/Year&gt;&lt;RecNum&gt;1383&lt;/RecNum&gt;&lt;DisplayText&gt;(2010)&lt;/DisplayText&gt;&lt;record&gt;&lt;rec-number&gt;1383&lt;/rec-number&gt;&lt;foreign-keys&gt;&lt;key app="EN" db-id="zwxtepdswza9wue0esaxaw2rzspaar9z9f2a" timestamp="0"&gt;1383&lt;/key&gt;&lt;/foreign-keys&gt;&lt;ref-type name="Report"&gt;27&lt;/ref-type&gt;&lt;contributors&gt;&lt;authors&gt;&lt;author&gt;RAE,&lt;/author&gt;&lt;/authors&gt;&lt;/contributors&gt;&lt;titles&gt;&lt;title&gt;Global Water Security - an engineering perspective&lt;/title&gt;&lt;/titles&gt;&lt;dates&gt;&lt;year&gt;2010&lt;/year&gt;&lt;/dates&gt;&lt;pub-location&gt;London&lt;/pub-location&gt;&lt;publisher&gt;The Royal Academy of Engineering&lt;/publisher&gt;&lt;urls&gt;&lt;/urls&gt;&lt;/record&gt;&lt;/Cite&gt;&lt;/EndNote&gt;</w:instrText>
      </w:r>
      <w:r w:rsidR="00F015BD">
        <w:rPr>
          <w:szCs w:val="20"/>
        </w:rPr>
        <w:fldChar w:fldCharType="separate"/>
      </w:r>
      <w:r w:rsidR="00F015BD">
        <w:rPr>
          <w:noProof/>
          <w:szCs w:val="20"/>
        </w:rPr>
        <w:t>(2010)</w:t>
      </w:r>
      <w:r w:rsidR="00F015BD">
        <w:rPr>
          <w:szCs w:val="20"/>
        </w:rPr>
        <w:fldChar w:fldCharType="end"/>
      </w:r>
      <w:r w:rsidR="002C6E16">
        <w:rPr>
          <w:szCs w:val="20"/>
        </w:rPr>
        <w:t xml:space="preserve">, OECD </w:t>
      </w:r>
      <w:r w:rsidR="00F015BD">
        <w:rPr>
          <w:szCs w:val="20"/>
        </w:rPr>
        <w:fldChar w:fldCharType="begin"/>
      </w:r>
      <w:r w:rsidR="00F015BD">
        <w:rPr>
          <w:szCs w:val="20"/>
        </w:rPr>
        <w:instrText xml:space="preserve"> ADDIN EN.CITE &lt;EndNote&gt;&lt;Cite ExcludeAuth="1"&gt;&lt;Author&gt;OECD&lt;/Author&gt;&lt;Year&gt;2013&lt;/Year&gt;&lt;RecNum&gt;3417&lt;/RecNum&gt;&lt;DisplayText&gt;(2013)&lt;/DisplayText&gt;&lt;record&gt;&lt;rec-number&gt;3417&lt;/rec-number&gt;&lt;foreign-keys&gt;&lt;key app="EN" db-id="zwxtepdswza9wue0esaxaw2rzspaar9z9f2a" timestamp="1440079525"&gt;3417&lt;/key&gt;&lt;/foreign-keys&gt;&lt;ref-type name="Report"&gt;27&lt;/ref-type&gt;&lt;contributors&gt;&lt;authors&gt;&lt;author&gt;OECD&lt;/author&gt;&lt;/authors&gt;&lt;/contributors&gt;&lt;titles&gt;&lt;title&gt;Water security for better lives: A summary for policymakers&lt;/title&gt;&lt;/titles&gt;&lt;dates&gt;&lt;year&gt;2013&lt;/year&gt;&lt;/dates&gt;&lt;publisher&gt;Organisation for Economic Cooperation and Development&lt;/publisher&gt;&lt;urls&gt;&lt;/urls&gt;&lt;/record&gt;&lt;/Cite&gt;&lt;/EndNote&gt;</w:instrText>
      </w:r>
      <w:r w:rsidR="00F015BD">
        <w:rPr>
          <w:szCs w:val="20"/>
        </w:rPr>
        <w:fldChar w:fldCharType="separate"/>
      </w:r>
      <w:r w:rsidR="00F015BD">
        <w:rPr>
          <w:noProof/>
          <w:szCs w:val="20"/>
        </w:rPr>
        <w:t>(2013)</w:t>
      </w:r>
      <w:r w:rsidR="00F015BD">
        <w:rPr>
          <w:szCs w:val="20"/>
        </w:rPr>
        <w:fldChar w:fldCharType="end"/>
      </w:r>
      <w:r w:rsidR="002C6E16">
        <w:rPr>
          <w:szCs w:val="20"/>
        </w:rPr>
        <w:t xml:space="preserve">, WWC-OECD </w:t>
      </w:r>
      <w:r w:rsidR="00F015BD">
        <w:rPr>
          <w:szCs w:val="20"/>
        </w:rPr>
        <w:fldChar w:fldCharType="begin"/>
      </w:r>
      <w:r w:rsidR="00F015BD">
        <w:rPr>
          <w:szCs w:val="20"/>
        </w:rPr>
        <w:instrText xml:space="preserve"> ADDIN EN.CITE &lt;EndNote&gt;&lt;Cite ExcludeAuth="1"&gt;&lt;Author&gt;WWC-OECD&lt;/Author&gt;&lt;Year&gt;2015&lt;/Year&gt;&lt;RecNum&gt;3261&lt;/RecNum&gt;&lt;DisplayText&gt;(2015)&lt;/DisplayText&gt;&lt;record&gt;&lt;rec-number&gt;3261&lt;/rec-number&gt;&lt;foreign-keys&gt;&lt;key app="EN" db-id="zwxtepdswza9wue0esaxaw2rzspaar9z9f2a" timestamp="1430397165"&gt;3261&lt;/key&gt;&lt;/foreign-keys&gt;&lt;ref-type name="Report"&gt;27&lt;/ref-type&gt;&lt;contributors&gt;&lt;authors&gt;&lt;author&gt;WWC-OECD,&lt;/author&gt;&lt;/authors&gt;&lt;/contributors&gt;&lt;titles&gt;&lt;title&gt;Water: Fit to Finance? Catalyzing National Growth Through Investment in Water Security&lt;/title&gt;&lt;secondary-title&gt;Report of the High Level Panel on Financing Infrastructure for a Water-Secure World&lt;/secondary-title&gt;&lt;/titles&gt;&lt;dates&gt;&lt;year&gt;2015&lt;/year&gt;&lt;/dates&gt;&lt;pub-location&gt;Marseille&lt;/pub-location&gt;&lt;publisher&gt;World Water Council and the Organisation for Economic Co-peration and Development&lt;/publisher&gt;&lt;urls&gt;&lt;/urls&gt;&lt;/record&gt;&lt;/Cite&gt;&lt;/EndNote&gt;</w:instrText>
      </w:r>
      <w:r w:rsidR="00F015BD">
        <w:rPr>
          <w:szCs w:val="20"/>
        </w:rPr>
        <w:fldChar w:fldCharType="separate"/>
      </w:r>
      <w:r w:rsidR="00F015BD">
        <w:rPr>
          <w:noProof/>
          <w:szCs w:val="20"/>
        </w:rPr>
        <w:t>(2015)</w:t>
      </w:r>
      <w:r w:rsidR="00F015BD">
        <w:rPr>
          <w:szCs w:val="20"/>
        </w:rPr>
        <w:fldChar w:fldCharType="end"/>
      </w:r>
      <w:r w:rsidR="00A61A43">
        <w:rPr>
          <w:szCs w:val="20"/>
        </w:rPr>
        <w:t xml:space="preserve">, </w:t>
      </w:r>
      <w:r w:rsidR="001D6991">
        <w:t xml:space="preserve">as well as those </w:t>
      </w:r>
      <w:r w:rsidR="00B0046D">
        <w:t xml:space="preserve">listed in </w:t>
      </w:r>
      <w:r w:rsidR="00D5432C">
        <w:t>Tables</w:t>
      </w:r>
      <w:r w:rsidR="00B0046D">
        <w:t xml:space="preserve"> 2 and 3. </w:t>
      </w:r>
    </w:p>
    <w:p w14:paraId="5212D704" w14:textId="14ABF084" w:rsidR="00DF12F7" w:rsidRPr="00C46D8F" w:rsidRDefault="00EC6A97" w:rsidP="001E04A1">
      <w:pPr>
        <w:spacing w:line="276" w:lineRule="auto"/>
        <w:jc w:val="left"/>
        <w:rPr>
          <w:color w:val="0000FF"/>
        </w:rPr>
      </w:pPr>
      <w:r w:rsidRPr="00F4569A">
        <w:t xml:space="preserve">The appeal of </w:t>
      </w:r>
      <w:r w:rsidR="00D940FA" w:rsidRPr="00F4569A">
        <w:t>the reductionist</w:t>
      </w:r>
      <w:r w:rsidRPr="00F4569A">
        <w:t xml:space="preserve"> stream of water security </w:t>
      </w:r>
      <w:r w:rsidR="00FB34FF" w:rsidRPr="00F4569A">
        <w:t>research</w:t>
      </w:r>
      <w:r w:rsidRPr="00F4569A">
        <w:t xml:space="preserve"> </w:t>
      </w:r>
      <w:r w:rsidR="00C91584" w:rsidRPr="00F4569A">
        <w:t>com</w:t>
      </w:r>
      <w:r w:rsidR="0039778A" w:rsidRPr="00F4569A">
        <w:t>es primarily from the</w:t>
      </w:r>
      <w:r w:rsidR="00717D63" w:rsidRPr="00F4569A">
        <w:t xml:space="preserve"> </w:t>
      </w:r>
      <w:r w:rsidR="0039778A" w:rsidRPr="00F4569A">
        <w:t xml:space="preserve">clarity of its </w:t>
      </w:r>
      <w:r w:rsidRPr="00F4569A">
        <w:t xml:space="preserve">messages, </w:t>
      </w:r>
      <w:r w:rsidR="0039778A" w:rsidRPr="00F4569A">
        <w:t>and</w:t>
      </w:r>
      <w:r w:rsidR="00BF2F9E">
        <w:t xml:space="preserve"> from policy prescriptions that are both specific, and generalizable. </w:t>
      </w:r>
      <w:r w:rsidR="00C77E0D">
        <w:t xml:space="preserve">Grounded </w:t>
      </w:r>
      <w:r w:rsidR="00876E6B">
        <w:t>primarily</w:t>
      </w:r>
      <w:r w:rsidRPr="00F4569A">
        <w:t xml:space="preserve"> in engineering and </w:t>
      </w:r>
      <w:r w:rsidRPr="005159B3">
        <w:t xml:space="preserve">economic traditions, </w:t>
      </w:r>
      <w:r w:rsidR="00313CC8">
        <w:t xml:space="preserve">the </w:t>
      </w:r>
      <w:r w:rsidR="00BF2F9E">
        <w:t xml:space="preserve">body of work in this </w:t>
      </w:r>
      <w:r w:rsidR="00876E6B">
        <w:t xml:space="preserve">stream </w:t>
      </w:r>
      <w:r w:rsidR="00313CC8">
        <w:t xml:space="preserve">usefully counters </w:t>
      </w:r>
      <w:r w:rsidR="00A01DFD">
        <w:t xml:space="preserve">attempts </w:t>
      </w:r>
      <w:r w:rsidR="003F76DF" w:rsidRPr="005159B3">
        <w:t>to</w:t>
      </w:r>
      <w:r w:rsidR="003F76DF" w:rsidRPr="00F4569A">
        <w:t xml:space="preserve"> securitise </w:t>
      </w:r>
      <w:r w:rsidR="00BD7DFA" w:rsidRPr="00F4569A">
        <w:t xml:space="preserve">the resource </w:t>
      </w:r>
      <w:r w:rsidR="00F44170">
        <w:t xml:space="preserve">with militaristic </w:t>
      </w:r>
      <w:r w:rsidR="00F44170">
        <w:lastRenderedPageBreak/>
        <w:t>strategies</w:t>
      </w:r>
      <w:r w:rsidR="00BD7DFA" w:rsidRPr="00F4569A">
        <w:t xml:space="preserve">, </w:t>
      </w:r>
      <w:r w:rsidR="00154DF4">
        <w:t>and</w:t>
      </w:r>
      <w:r w:rsidR="00BF2F9E">
        <w:t xml:space="preserve"> helpfully</w:t>
      </w:r>
      <w:r w:rsidR="00154DF4">
        <w:t xml:space="preserve"> </w:t>
      </w:r>
      <w:r w:rsidR="00BD7DFA" w:rsidRPr="00F4569A">
        <w:t xml:space="preserve">calls </w:t>
      </w:r>
      <w:r w:rsidR="00313CC8">
        <w:t xml:space="preserve">for the </w:t>
      </w:r>
      <w:r w:rsidR="00717D63" w:rsidRPr="00F4569A">
        <w:t>collect</w:t>
      </w:r>
      <w:r w:rsidR="00313CC8">
        <w:t xml:space="preserve">ion and more open sharing of </w:t>
      </w:r>
      <w:r w:rsidR="00BD7DFA" w:rsidRPr="00F4569A">
        <w:t>hydrological data.</w:t>
      </w:r>
      <w:r w:rsidRPr="00F4569A">
        <w:t xml:space="preserve"> </w:t>
      </w:r>
      <w:r w:rsidR="00F66696">
        <w:t xml:space="preserve">As discussed </w:t>
      </w:r>
      <w:r w:rsidR="00C61C61">
        <w:t>following</w:t>
      </w:r>
      <w:r w:rsidR="00F66696">
        <w:t xml:space="preserve">, however, its approach to </w:t>
      </w:r>
      <w:r w:rsidR="00F66696" w:rsidRPr="00F66696">
        <w:t xml:space="preserve">complexity may lead to shortcomings when it crosses into policy-making processes, notably by </w:t>
      </w:r>
      <w:r w:rsidR="0067212D" w:rsidRPr="00F66696">
        <w:t xml:space="preserve">a) </w:t>
      </w:r>
      <w:r w:rsidR="00F66696">
        <w:t>seeking</w:t>
      </w:r>
      <w:r w:rsidR="0067212D" w:rsidRPr="00F66696">
        <w:t xml:space="preserve"> to </w:t>
      </w:r>
      <w:r w:rsidR="00342F22">
        <w:t>represent un</w:t>
      </w:r>
      <w:r w:rsidR="00753941" w:rsidRPr="00F66696">
        <w:t xml:space="preserve">certainty through </w:t>
      </w:r>
      <w:r w:rsidR="0067212D" w:rsidRPr="00F66696">
        <w:t>calculable risk, b) linking national GDP tightly to hydro climatological causes, and c) overlooking diversity and politics in society.</w:t>
      </w:r>
      <w:r w:rsidR="00291535">
        <w:rPr>
          <w:color w:val="0000FF"/>
        </w:rPr>
        <w:t xml:space="preserve"> </w:t>
      </w:r>
    </w:p>
    <w:p w14:paraId="39BDDC50" w14:textId="254B3E3B" w:rsidR="00965A48" w:rsidRPr="00F4569A" w:rsidRDefault="00574D4C" w:rsidP="001E04A1">
      <w:pPr>
        <w:pStyle w:val="Para"/>
        <w:jc w:val="left"/>
        <w:rPr>
          <w:lang w:val="en-GB"/>
        </w:rPr>
      </w:pPr>
      <w:r>
        <w:rPr>
          <w:i/>
        </w:rPr>
        <w:t xml:space="preserve">2.1 </w:t>
      </w:r>
      <w:r w:rsidR="005C12BE">
        <w:rPr>
          <w:i/>
        </w:rPr>
        <w:t>Reduction of</w:t>
      </w:r>
      <w:r w:rsidR="00DA06C5" w:rsidRPr="00F4569A">
        <w:rPr>
          <w:i/>
        </w:rPr>
        <w:t xml:space="preserve"> uncertainty through risk</w:t>
      </w:r>
      <w:r w:rsidR="009A0BF9">
        <w:rPr>
          <w:i/>
        </w:rPr>
        <w:t xml:space="preserve"> framing and </w:t>
      </w:r>
      <w:r w:rsidR="009A0BF9" w:rsidRPr="009A0BF9">
        <w:rPr>
          <w:i/>
        </w:rPr>
        <w:t>analysis</w:t>
      </w:r>
    </w:p>
    <w:p w14:paraId="79DECB27" w14:textId="06BFAD79" w:rsidR="00DB2F57" w:rsidRDefault="00257BD7" w:rsidP="00657E8D">
      <w:pPr>
        <w:pStyle w:val="Para"/>
        <w:jc w:val="left"/>
        <w:rPr>
          <w:lang w:val="en-GB"/>
        </w:rPr>
      </w:pPr>
      <w:r w:rsidRPr="00F4569A">
        <w:rPr>
          <w:lang w:val="en-GB"/>
        </w:rPr>
        <w:t xml:space="preserve">Few would disagree that </w:t>
      </w:r>
      <w:r w:rsidRPr="00F4569A">
        <w:t>water security</w:t>
      </w:r>
      <w:r w:rsidRPr="00F4569A">
        <w:rPr>
          <w:lang w:val="en-GB"/>
        </w:rPr>
        <w:t xml:space="preserve"> should be at least partly about</w:t>
      </w:r>
      <w:r w:rsidR="00291E3A">
        <w:rPr>
          <w:lang w:val="en-GB"/>
        </w:rPr>
        <w:t xml:space="preserve"> analysing and</w:t>
      </w:r>
      <w:r w:rsidRPr="00F4569A">
        <w:rPr>
          <w:lang w:val="en-GB"/>
        </w:rPr>
        <w:t xml:space="preserve"> reducin</w:t>
      </w:r>
      <w:r w:rsidR="008E1C29" w:rsidRPr="00F4569A">
        <w:rPr>
          <w:lang w:val="en-GB"/>
        </w:rPr>
        <w:t xml:space="preserve">g risk, in </w:t>
      </w:r>
      <w:r w:rsidR="004B5DAE">
        <w:rPr>
          <w:lang w:val="en-GB"/>
        </w:rPr>
        <w:t xml:space="preserve">the </w:t>
      </w:r>
      <w:r w:rsidR="008E1C29" w:rsidRPr="00F4569A">
        <w:rPr>
          <w:lang w:val="en-GB"/>
        </w:rPr>
        <w:t>colloquial sense</w:t>
      </w:r>
      <w:r w:rsidR="004B5DAE">
        <w:rPr>
          <w:lang w:val="en-GB"/>
        </w:rPr>
        <w:t xml:space="preserve"> of the term</w:t>
      </w:r>
      <w:r w:rsidR="00B220BE" w:rsidRPr="00F4569A">
        <w:rPr>
          <w:lang w:val="en-GB"/>
        </w:rPr>
        <w:t xml:space="preserve">; that is, </w:t>
      </w:r>
      <w:r w:rsidR="006D3E85">
        <w:rPr>
          <w:lang w:val="en-GB"/>
        </w:rPr>
        <w:t xml:space="preserve">to offset </w:t>
      </w:r>
      <w:r w:rsidR="00DB6DCD" w:rsidRPr="00F4569A">
        <w:rPr>
          <w:lang w:val="en-GB"/>
        </w:rPr>
        <w:t>“a situation involving exposure to danger or threat”</w:t>
      </w:r>
      <w:r w:rsidR="004A0914">
        <w:rPr>
          <w:lang w:val="en-GB"/>
        </w:rPr>
        <w:t xml:space="preserve"> </w:t>
      </w:r>
      <w:r w:rsidR="00AF651F" w:rsidRPr="00F4569A">
        <w:fldChar w:fldCharType="begin"/>
      </w:r>
      <w:r w:rsidR="00DE5E71">
        <w:instrText xml:space="preserve"> ADDIN EN.CITE &lt;EndNote&gt;&lt;Cite&gt;&lt;Author&gt;Grey&lt;/Author&gt;&lt;Year&gt;2013&lt;/Year&gt;&lt;RecNum&gt;2928&lt;/RecNum&gt;&lt;DisplayText&gt;(Grey et al., 2013)&lt;/DisplayText&gt;&lt;record&gt;&lt;rec-number&gt;2928&lt;/rec-number&gt;&lt;foreign-keys&gt;&lt;key app="EN" db-id="zwxtepdswza9wue0esaxaw2rzspaar9z9f2a" timestamp="1414519536"&gt;2928&lt;/key&gt;&lt;/foreign-keys&gt;&lt;ref-type name="Journal Article"&gt;17&lt;/ref-type&gt;&lt;contributors&gt;&lt;authors&gt;&lt;author&gt;Grey, D.&lt;/author&gt;&lt;author&gt;Garrick, D.&lt;/author&gt;&lt;author&gt;Blackmore, D.&lt;/author&gt;&lt;author&gt;Kelman, J.&lt;/author&gt;&lt;author&gt;Muller, M.&lt;/author&gt;&lt;author&gt;Sadoff, C.&lt;/author&gt;&lt;/authors&gt;&lt;/contributors&gt;&lt;titles&gt;&lt;title&gt;Water security in one blue planet: twenty-first century policy challenges for science&lt;/title&gt;&lt;secondary-title&gt;Philosophical Transactions of the Royal Society - A&lt;/secondary-title&gt;&lt;/titles&gt;&lt;periodical&gt;&lt;full-title&gt;Philosophical Transactions of the Royal Society - A&lt;/full-title&gt;&lt;/periodical&gt;&lt;volume&gt;A 371: 20120406&lt;/volume&gt;&lt;dates&gt;&lt;year&gt;2013&lt;/year&gt;&lt;/dates&gt;&lt;urls&gt;&lt;/urls&gt;&lt;electronic-resource-num&gt;doi.org/10.1098/rsta.2012.0406&lt;/electronic-resource-num&gt;&lt;/record&gt;&lt;/Cite&gt;&lt;/EndNote&gt;</w:instrText>
      </w:r>
      <w:r w:rsidR="00AF651F" w:rsidRPr="00F4569A">
        <w:fldChar w:fldCharType="separate"/>
      </w:r>
      <w:r w:rsidR="00DE5E71">
        <w:rPr>
          <w:noProof/>
        </w:rPr>
        <w:t>(Grey et al., 2013)</w:t>
      </w:r>
      <w:r w:rsidR="00AF651F" w:rsidRPr="00F4569A">
        <w:fldChar w:fldCharType="end"/>
      </w:r>
      <w:r w:rsidRPr="00F4569A">
        <w:rPr>
          <w:lang w:val="en-GB"/>
        </w:rPr>
        <w:t xml:space="preserve">. </w:t>
      </w:r>
      <w:r w:rsidR="00F44145">
        <w:rPr>
          <w:lang w:val="en-GB"/>
        </w:rPr>
        <w:t xml:space="preserve"> </w:t>
      </w:r>
      <w:r w:rsidR="00F44145" w:rsidRPr="004264F7">
        <w:rPr>
          <w:lang w:val="en-GB"/>
        </w:rPr>
        <w:t>Using ‘risk’ to frame water-society challenges oblige</w:t>
      </w:r>
      <w:r w:rsidR="00C61C61">
        <w:rPr>
          <w:lang w:val="en-GB"/>
        </w:rPr>
        <w:t>s</w:t>
      </w:r>
      <w:r w:rsidR="00F44145" w:rsidRPr="004264F7">
        <w:rPr>
          <w:lang w:val="en-GB"/>
        </w:rPr>
        <w:t xml:space="preserve"> us to think in a systematic way about uncertainty </w:t>
      </w:r>
      <w:r w:rsidR="00F44145" w:rsidRPr="004264F7">
        <w:fldChar w:fldCharType="begin"/>
      </w:r>
      <w:r w:rsidR="00F44145" w:rsidRPr="004264F7">
        <w:rPr>
          <w:lang w:val="en-GB"/>
        </w:rPr>
        <w:instrText xml:space="preserve"> ADDIN EN.CITE &lt;EndNote&gt;&lt;Cite&gt;&lt;Author&gt;Mason&lt;/Author&gt;&lt;Year&gt;2012&lt;/Year&gt;&lt;RecNum&gt;2381&lt;/RecNum&gt;&lt;DisplayText&gt;(Mason and Calow, 2012)&lt;/DisplayText&gt;&lt;record&gt;&lt;rec-number&gt;2381&lt;/rec-number&gt;&lt;foreign-keys&gt;&lt;key app="EN" db-id="zwxtepdswza9wue0esaxaw2rzspaar9z9f2a" timestamp="1370426412"&gt;2381&lt;/key&gt;&lt;/foreign-keys&gt;&lt;ref-type name="Report"&gt;27&lt;/ref-type&gt;&lt;contributors&gt;&lt;authors&gt;&lt;author&gt;Mason, Nathaniel&lt;/author&gt;&lt;author&gt;Calow, Roger&lt;/author&gt;&lt;/authors&gt;&lt;/contributors&gt;&lt;titles&gt;&lt;title&gt;Water security: from abstract concept to meaningful metrics: An initial overview of options&lt;/title&gt;&lt;secondary-title&gt;Working Paper 357&lt;/secondary-title&gt;&lt;/titles&gt;&lt;dates&gt;&lt;year&gt;2012&lt;/year&gt;&lt;/dates&gt;&lt;pub-location&gt;London&lt;/pub-location&gt;&lt;publisher&gt;Overseas Development Institute&lt;/publisher&gt;&lt;urls&gt;&lt;/urls&gt;&lt;/record&gt;&lt;/Cite&gt;&lt;/EndNote&gt;</w:instrText>
      </w:r>
      <w:r w:rsidR="00F44145" w:rsidRPr="004264F7">
        <w:fldChar w:fldCharType="separate"/>
      </w:r>
      <w:r w:rsidR="00F44145" w:rsidRPr="004264F7">
        <w:rPr>
          <w:lang w:val="en-GB"/>
        </w:rPr>
        <w:t>(Mason and Calow, 2012)</w:t>
      </w:r>
      <w:r w:rsidR="00F44145" w:rsidRPr="004264F7">
        <w:fldChar w:fldCharType="end"/>
      </w:r>
      <w:r w:rsidR="00F44145" w:rsidRPr="004264F7">
        <w:rPr>
          <w:lang w:val="en-GB"/>
        </w:rPr>
        <w:t xml:space="preserve">, allows easy translation across scales </w:t>
      </w:r>
      <w:r w:rsidR="00F44145" w:rsidRPr="004264F7">
        <w:fldChar w:fldCharType="begin"/>
      </w:r>
      <w:r w:rsidR="00F44145" w:rsidRPr="004264F7">
        <w:rPr>
          <w:lang w:val="en-GB"/>
        </w:rPr>
        <w:instrText xml:space="preserve"> ADDIN EN.CITE &lt;EndNote&gt;&lt;Cite&gt;&lt;Author&gt;Bakker&lt;/Author&gt;&lt;Year&gt;2012&lt;/Year&gt;&lt;RecNum&gt;2932&lt;/RecNum&gt;&lt;DisplayText&gt;(Bakker, 2012)&lt;/DisplayText&gt;&lt;record&gt;&lt;rec-number&gt;2932&lt;/rec-number&gt;&lt;foreign-keys&gt;&lt;key app="EN" db-id="zwxtepdswza9wue0esaxaw2rzspaar9z9f2a" timestamp="1414521513"&gt;2932&lt;/key&gt;&lt;/foreign-keys&gt;&lt;ref-type name="Journal Article"&gt;17&lt;/ref-type&gt;&lt;contributors&gt;&lt;authors&gt;&lt;author&gt;Bakker, Karen&lt;/author&gt;&lt;/authors&gt;&lt;/contributors&gt;&lt;titles&gt;&lt;title&gt;Water Security: Research Challenges and Opportunities&lt;/title&gt;&lt;secondary-title&gt;Science&lt;/secondary-title&gt;&lt;/titles&gt;&lt;periodical&gt;&lt;full-title&gt;Science&lt;/full-title&gt;&lt;/periodical&gt;&lt;pages&gt;914 - 915&lt;/pages&gt;&lt;volume&gt;337&lt;/volume&gt;&lt;number&gt;6097&lt;/number&gt;&lt;dates&gt;&lt;year&gt;2012&lt;/year&gt;&lt;/dates&gt;&lt;urls&gt;&lt;/urls&gt;&lt;/record&gt;&lt;/Cite&gt;&lt;/EndNote&gt;</w:instrText>
      </w:r>
      <w:r w:rsidR="00F44145" w:rsidRPr="004264F7">
        <w:fldChar w:fldCharType="separate"/>
      </w:r>
      <w:r w:rsidR="00F44145" w:rsidRPr="004264F7">
        <w:rPr>
          <w:lang w:val="en-GB"/>
        </w:rPr>
        <w:t>(Bakker, 2012)</w:t>
      </w:r>
      <w:r w:rsidR="00F44145" w:rsidRPr="004264F7">
        <w:fldChar w:fldCharType="end"/>
      </w:r>
      <w:r w:rsidR="00F44145" w:rsidRPr="004264F7">
        <w:rPr>
          <w:lang w:val="en-GB"/>
        </w:rPr>
        <w:t xml:space="preserve">, and is particularly relevant to both water-related hazards like floods </w:t>
      </w:r>
      <w:r w:rsidR="00F44145" w:rsidRPr="004264F7">
        <w:fldChar w:fldCharType="begin"/>
      </w:r>
      <w:r w:rsidR="00F44145" w:rsidRPr="004264F7">
        <w:rPr>
          <w:lang w:val="en-GB"/>
        </w:rPr>
        <w:instrText xml:space="preserve"> ADDIN EN.CITE &lt;EndNote&gt;&lt;Cite&gt;&lt;Author&gt;Garrick&lt;/Author&gt;&lt;Year&gt;2014&lt;/Year&gt;&lt;RecNum&gt;2955&lt;/RecNum&gt;&lt;DisplayText&gt;(Garrick and Hall, 2014)&lt;/DisplayText&gt;&lt;record&gt;&lt;rec-number&gt;2955&lt;/rec-number&gt;&lt;foreign-keys&gt;&lt;key app="EN" db-id="zwxtepdswza9wue0esaxaw2rzspaar9z9f2a" timestamp="1414591085"&gt;2955&lt;/key&gt;&lt;/foreign-keys&gt;&lt;ref-type name="Journal Article"&gt;17&lt;/ref-type&gt;&lt;contributors&gt;&lt;authors&gt;&lt;author&gt;Garrick, Dustin&lt;/author&gt;&lt;author&gt;Hall, Jim W.&lt;/author&gt;&lt;/authors&gt;&lt;/contributors&gt;&lt;titles&gt;&lt;title&gt;Water Security and Society: Risks, Metrics, and Pathways&lt;/title&gt;&lt;secondary-title&gt;Annual Review of Environment and Resources&lt;/secondary-title&gt;&lt;/titles&gt;&lt;periodical&gt;&lt;full-title&gt;Annual Review of Environment and Resources&lt;/full-title&gt;&lt;/periodical&gt;&lt;pages&gt;611 - 639&lt;/pages&gt;&lt;volume&gt;39&lt;/volume&gt;&lt;dates&gt;&lt;year&gt;2014&lt;/year&gt;&lt;/dates&gt;&lt;urls&gt;&lt;/urls&gt;&lt;electronic-resource-num&gt;10.1146/annurev-environ-013012-093817&lt;/electronic-resource-num&gt;&lt;/record&gt;&lt;/Cite&gt;&lt;/EndNote&gt;</w:instrText>
      </w:r>
      <w:r w:rsidR="00F44145" w:rsidRPr="004264F7">
        <w:fldChar w:fldCharType="separate"/>
      </w:r>
      <w:r w:rsidR="00F44145" w:rsidRPr="004264F7">
        <w:rPr>
          <w:lang w:val="en-GB"/>
        </w:rPr>
        <w:t>(Garrick and Hall, 2014)</w:t>
      </w:r>
      <w:r w:rsidR="00F44145" w:rsidRPr="004264F7">
        <w:fldChar w:fldCharType="end"/>
      </w:r>
      <w:r w:rsidR="00F44145" w:rsidRPr="004264F7">
        <w:rPr>
          <w:lang w:val="en-GB"/>
        </w:rPr>
        <w:t xml:space="preserve"> and to the reputational concerns of business </w:t>
      </w:r>
      <w:r w:rsidR="00F44145" w:rsidRPr="004264F7">
        <w:fldChar w:fldCharType="begin">
          <w:fldData xml:space="preserve">PEVuZE5vdGU+PENpdGU+PEF1dGhvcj5XUkc8L0F1dGhvcj48WWVhcj4yMDEwPC9ZZWFyPjxSZWNO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=
</w:fldData>
        </w:fldChar>
      </w:r>
      <w:r w:rsidR="00F44145" w:rsidRPr="004264F7">
        <w:rPr>
          <w:lang w:val="en-GB"/>
        </w:rPr>
        <w:instrText xml:space="preserve"> ADDIN EN.CITE </w:instrText>
      </w:r>
      <w:r w:rsidR="00F44145" w:rsidRPr="004264F7">
        <w:fldChar w:fldCharType="begin">
          <w:fldData xml:space="preserve">PEVuZE5vdGU+PENpdGU+PEF1dGhvcj5XUkc8L0F1dGhvcj48WWVhcj4yMDEwPC9ZZWFyPjxSZWNO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=
</w:fldData>
        </w:fldChar>
      </w:r>
      <w:r w:rsidR="00F44145" w:rsidRPr="004264F7">
        <w:rPr>
          <w:lang w:val="en-GB"/>
        </w:rPr>
        <w:instrText xml:space="preserve"> ADDIN EN.CITE.DATA </w:instrText>
      </w:r>
      <w:r w:rsidR="00F44145" w:rsidRPr="004264F7">
        <w:fldChar w:fldCharType="end"/>
      </w:r>
      <w:r w:rsidR="00F44145" w:rsidRPr="004264F7">
        <w:fldChar w:fldCharType="separate"/>
      </w:r>
      <w:r w:rsidR="00F44145" w:rsidRPr="004264F7">
        <w:rPr>
          <w:lang w:val="en-GB"/>
        </w:rPr>
        <w:t>(e.g. Kelly, 2014; WEF, 2011; WRG, 2010, 2014)</w:t>
      </w:r>
      <w:r w:rsidR="00F44145" w:rsidRPr="004264F7">
        <w:fldChar w:fldCharType="end"/>
      </w:r>
      <w:r w:rsidR="00F44145" w:rsidRPr="004264F7">
        <w:rPr>
          <w:lang w:val="en-GB"/>
        </w:rPr>
        <w:t xml:space="preserve">. It also allows for re-categorisation of domestic water supply challenges </w:t>
      </w:r>
      <w:r w:rsidR="00F44145" w:rsidRPr="004264F7">
        <w:fldChar w:fldCharType="begin"/>
      </w:r>
      <w:r w:rsidR="00F44145" w:rsidRPr="004264F7">
        <w:rPr>
          <w:lang w:val="en-GB"/>
        </w:rPr>
        <w:instrText xml:space="preserve"> ADDIN EN.CITE &lt;EndNote&gt;&lt;Cite&gt;&lt;Author&gt;Hope&lt;/Author&gt;&lt;Year&gt;2013&lt;/Year&gt;&lt;RecNum&gt;2968&lt;/RecNum&gt;&lt;Prefix&gt;e.g. &lt;/Prefix&gt;&lt;DisplayText&gt;(e.g. Hope and Rouse, 2013; REACH, 2015)&lt;/DisplayText&gt;&lt;record&gt;&lt;rec-number&gt;2968&lt;/rec-number&gt;&lt;foreign-keys&gt;&lt;key app="EN" db-id="zwxtepdswza9wue0esaxaw2rzspaar9z9f2a" timestamp="1414749429"&gt;2968&lt;/key&gt;&lt;/foreign-keys&gt;&lt;ref-type name="Journal Article"&gt;17&lt;/ref-type&gt;&lt;contributors&gt;&lt;authors&gt;&lt;author&gt;Hope, R.&lt;/author&gt;&lt;author&gt;Rouse, M.&lt;/author&gt;&lt;/authors&gt;&lt;/contributors&gt;&lt;titles&gt;&lt;title&gt;Risks and responses to universal drinking water security&lt;/title&gt;&lt;secondary-title&gt;Philosophical Transactions of the Royal Society - A&lt;/secondary-title&gt;&lt;/titles&gt;&lt;periodical&gt;&lt;full-title&gt;Philosophical Transactions of the Royal Society - A&lt;/full-title&gt;&lt;/periodical&gt;&lt;volume&gt;371: 20120417&lt;/volume&gt;&lt;dates&gt;&lt;year&gt;2013&lt;/year&gt;&lt;/dates&gt;&lt;urls&gt;&lt;/urls&gt;&lt;electronic-resource-num&gt;http://dx.doi.org/10.1098/rsta.2012.0417&lt;/electronic-resource-num&gt;&lt;/record&gt;&lt;/Cite&gt;&lt;Cite&gt;&lt;Author&gt;REACH&lt;/Author&gt;&lt;Year&gt;2015&lt;/Year&gt;&lt;RecNum&gt;3564&lt;/RecNum&gt;&lt;record&gt;&lt;rec-number&gt;3564&lt;/rec-number&gt;&lt;foreign-keys&gt;&lt;key app="EN" db-id="zwxtepdswza9wue0esaxaw2rzspaar9z9f2a" timestamp="1454345806"&gt;3564&lt;/key&gt;&lt;/foreign-keys&gt;&lt;ref-type name="Report"&gt;27&lt;/ref-type&gt;&lt;contributors&gt;&lt;authors&gt;&lt;author&gt;REACH,&lt;/author&gt;&lt;/authors&gt;&lt;/contributors&gt;&lt;titles&gt;&lt;title&gt;Country Diganostic Report, Ethiopia&lt;/title&gt;&lt;secondary-title&gt;REACH Working Paper 2&lt;/secondary-title&gt;&lt;/titles&gt;&lt;dates&gt;&lt;year&gt;2015&lt;/year&gt;&lt;/dates&gt;&lt;pub-location&gt;Oxford&lt;/pub-location&gt;&lt;publisher&gt;University of Oxford&lt;/publisher&gt;&lt;urls&gt;&lt;/urls&gt;&lt;/record&gt;&lt;/Cite&gt;&lt;/EndNote&gt;</w:instrText>
      </w:r>
      <w:r w:rsidR="00F44145" w:rsidRPr="004264F7">
        <w:fldChar w:fldCharType="separate"/>
      </w:r>
      <w:r w:rsidR="00F44145" w:rsidRPr="004264F7">
        <w:rPr>
          <w:lang w:val="en-GB"/>
        </w:rPr>
        <w:t>(e.g. Hope and Rouse, 2013; REACH, 2015)</w:t>
      </w:r>
      <w:r w:rsidR="00F44145" w:rsidRPr="004264F7">
        <w:fldChar w:fldCharType="end"/>
      </w:r>
      <w:r w:rsidR="00F44145" w:rsidRPr="004264F7">
        <w:rPr>
          <w:lang w:val="en-GB"/>
        </w:rPr>
        <w:t xml:space="preserve">, and ‘speaks’ to water decision-makers </w:t>
      </w:r>
      <w:r w:rsidR="00C61C61">
        <w:rPr>
          <w:lang w:val="en-GB"/>
        </w:rPr>
        <w:t xml:space="preserve">who must </w:t>
      </w:r>
      <w:r w:rsidR="00F44145" w:rsidRPr="004264F7">
        <w:rPr>
          <w:lang w:val="en-GB"/>
        </w:rPr>
        <w:t xml:space="preserve">justify </w:t>
      </w:r>
      <w:r w:rsidR="00C61C61">
        <w:rPr>
          <w:lang w:val="en-GB"/>
        </w:rPr>
        <w:t xml:space="preserve">their </w:t>
      </w:r>
      <w:r w:rsidR="00F44145" w:rsidRPr="004264F7">
        <w:rPr>
          <w:lang w:val="en-GB"/>
        </w:rPr>
        <w:t xml:space="preserve">budgets </w:t>
      </w:r>
      <w:r w:rsidR="00F44145" w:rsidRPr="004264F7">
        <w:fldChar w:fldCharType="begin"/>
      </w:r>
      <w:r w:rsidR="00F44145" w:rsidRPr="004264F7">
        <w:rPr>
          <w:lang w:val="en-GB"/>
        </w:rPr>
        <w:instrText xml:space="preserve"> ADDIN EN.CITE &lt;EndNote&gt;&lt;Cite&gt;&lt;Author&gt;Coates&lt;/Author&gt;&lt;Year&gt;2012&lt;/Year&gt;&lt;RecNum&gt;2934&lt;/RecNum&gt;&lt;Suffix&gt;: 240&lt;/Suffix&gt;&lt;DisplayText&gt;(Coates et al., 2012: 240)&lt;/DisplayText&gt;&lt;record&gt;&lt;rec-number&gt;2934&lt;/rec-number&gt;&lt;foreign-keys&gt;&lt;key app="EN" db-id="zwxtepdswza9wue0esaxaw2rzspaar9z9f2a" timestamp="1414522120"&gt;2934&lt;/key&gt;&lt;/foreign-keys&gt;&lt;ref-type name="Book Section"&gt;5&lt;/ref-type&gt;&lt;contributors&gt;&lt;authors&gt;&lt;author&gt;Coates, David&lt;/author&gt;&lt;author&gt;Loucks, Daniel P.&lt;/author&gt;&lt;author&gt;Aerts, Jeroen&lt;/author&gt;&lt;author&gt;van&amp;apos;t Klooster, Susan&lt;/author&gt;&lt;/authors&gt;&lt;secondary-authors&gt;&lt;author&gt;UN-Water&lt;/author&gt;&lt;/secondary-authors&gt;&lt;/contributors&gt;&lt;titles&gt;&lt;title&gt;Working under uncertainty and managing risk&lt;/title&gt;&lt;secondary-title&gt;The United Nations World Water Development Report 4&lt;/secondary-title&gt;&lt;/titles&gt;&lt;dates&gt;&lt;year&gt;2012&lt;/year&gt;&lt;/dates&gt;&lt;pub-location&gt;Paris&lt;/pub-location&gt;&lt;publisher&gt;UNESCO&lt;/publisher&gt;&lt;urls&gt;&lt;/urls&gt;&lt;/record&gt;&lt;/Cite&gt;&lt;/EndNote&gt;</w:instrText>
      </w:r>
      <w:r w:rsidR="00F44145" w:rsidRPr="004264F7">
        <w:fldChar w:fldCharType="separate"/>
      </w:r>
      <w:r w:rsidR="00F44145" w:rsidRPr="004264F7">
        <w:rPr>
          <w:lang w:val="en-GB"/>
        </w:rPr>
        <w:t>(Coates et al., 2012: 240)</w:t>
      </w:r>
      <w:r w:rsidR="00F44145" w:rsidRPr="004264F7">
        <w:fldChar w:fldCharType="end"/>
      </w:r>
      <w:r w:rsidR="00F44145" w:rsidRPr="004264F7">
        <w:rPr>
          <w:lang w:val="en-GB"/>
        </w:rPr>
        <w:t xml:space="preserve">. </w:t>
      </w:r>
      <w:r w:rsidR="004A0914">
        <w:rPr>
          <w:lang w:val="en-GB"/>
        </w:rPr>
        <w:t xml:space="preserve">The </w:t>
      </w:r>
      <w:r w:rsidR="004B5DAE">
        <w:rPr>
          <w:lang w:val="en-GB"/>
        </w:rPr>
        <w:t>problem</w:t>
      </w:r>
      <w:r w:rsidR="00F44145">
        <w:rPr>
          <w:lang w:val="en-GB"/>
        </w:rPr>
        <w:t>s</w:t>
      </w:r>
      <w:r w:rsidR="004B5DAE">
        <w:rPr>
          <w:lang w:val="en-GB"/>
        </w:rPr>
        <w:t xml:space="preserve"> arise </w:t>
      </w:r>
      <w:r w:rsidR="00795A5B">
        <w:rPr>
          <w:lang w:val="en-GB"/>
        </w:rPr>
        <w:t xml:space="preserve">when the logic of </w:t>
      </w:r>
      <w:r w:rsidR="00795A5B" w:rsidRPr="00795A5B">
        <w:rPr>
          <w:lang w:val="en-GB"/>
        </w:rPr>
        <w:t>qualitative</w:t>
      </w:r>
      <w:r w:rsidR="00795A5B">
        <w:rPr>
          <w:lang w:val="en-GB"/>
        </w:rPr>
        <w:t xml:space="preserve"> risk framing does not support the conclusions reached, or </w:t>
      </w:r>
      <w:r w:rsidR="00DB2F57">
        <w:rPr>
          <w:lang w:val="en-GB"/>
        </w:rPr>
        <w:t xml:space="preserve">when the degree of certainty </w:t>
      </w:r>
      <w:r w:rsidR="009A1F9F">
        <w:rPr>
          <w:lang w:val="en-GB"/>
        </w:rPr>
        <w:t>produced</w:t>
      </w:r>
      <w:r w:rsidR="00DB2F57">
        <w:rPr>
          <w:lang w:val="en-GB"/>
        </w:rPr>
        <w:t xml:space="preserve"> </w:t>
      </w:r>
      <w:r w:rsidR="004F039B">
        <w:rPr>
          <w:lang w:val="en-GB"/>
        </w:rPr>
        <w:t xml:space="preserve">by </w:t>
      </w:r>
      <w:r w:rsidR="004F039B" w:rsidRPr="004F039B">
        <w:rPr>
          <w:lang w:val="en-GB"/>
        </w:rPr>
        <w:t>quantitative</w:t>
      </w:r>
      <w:r w:rsidR="004F039B">
        <w:rPr>
          <w:lang w:val="en-GB"/>
        </w:rPr>
        <w:t xml:space="preserve"> risk </w:t>
      </w:r>
      <w:r w:rsidR="004F039B" w:rsidRPr="004F039B">
        <w:rPr>
          <w:lang w:val="en-GB"/>
        </w:rPr>
        <w:t>analysis</w:t>
      </w:r>
      <w:r w:rsidR="004F039B">
        <w:rPr>
          <w:lang w:val="en-GB"/>
        </w:rPr>
        <w:t xml:space="preserve"> is </w:t>
      </w:r>
      <w:r w:rsidR="00657E8D">
        <w:rPr>
          <w:lang w:val="en-GB"/>
        </w:rPr>
        <w:t xml:space="preserve">undermined by </w:t>
      </w:r>
      <w:r w:rsidR="004F039B">
        <w:rPr>
          <w:lang w:val="en-GB"/>
        </w:rPr>
        <w:t xml:space="preserve">its </w:t>
      </w:r>
      <w:r w:rsidR="000A2AA6">
        <w:rPr>
          <w:lang w:val="en-GB"/>
        </w:rPr>
        <w:t>own</w:t>
      </w:r>
      <w:r w:rsidR="004F039B">
        <w:rPr>
          <w:lang w:val="en-GB"/>
        </w:rPr>
        <w:t xml:space="preserve"> methods and assumptions. </w:t>
      </w:r>
    </w:p>
    <w:p w14:paraId="676FFE20" w14:textId="0981B453" w:rsidR="00FA4A33" w:rsidRDefault="00F44145" w:rsidP="004264F7">
      <w:pPr>
        <w:pStyle w:val="Para"/>
        <w:jc w:val="left"/>
        <w:rPr>
          <w:lang w:val="en-GB"/>
        </w:rPr>
      </w:pPr>
      <w:r>
        <w:rPr>
          <w:lang w:val="en-GB"/>
        </w:rPr>
        <w:t xml:space="preserve">An example of the </w:t>
      </w:r>
      <w:r w:rsidR="004264F7">
        <w:rPr>
          <w:lang w:val="en-GB"/>
        </w:rPr>
        <w:t xml:space="preserve">logic of </w:t>
      </w:r>
      <w:r>
        <w:rPr>
          <w:lang w:val="en-GB"/>
        </w:rPr>
        <w:t xml:space="preserve">a risk </w:t>
      </w:r>
      <w:r w:rsidR="004264F7">
        <w:rPr>
          <w:lang w:val="en-GB"/>
        </w:rPr>
        <w:t xml:space="preserve">framing </w:t>
      </w:r>
      <w:r>
        <w:rPr>
          <w:lang w:val="en-GB"/>
        </w:rPr>
        <w:t xml:space="preserve">being </w:t>
      </w:r>
      <w:r w:rsidR="004264F7">
        <w:rPr>
          <w:lang w:val="en-GB"/>
        </w:rPr>
        <w:t>pushed too far</w:t>
      </w:r>
      <w:r>
        <w:rPr>
          <w:lang w:val="en-GB"/>
        </w:rPr>
        <w:t xml:space="preserve"> </w:t>
      </w:r>
      <w:r w:rsidR="00EA2993">
        <w:rPr>
          <w:lang w:val="en-GB"/>
        </w:rPr>
        <w:t xml:space="preserve">is </w:t>
      </w:r>
      <w:r w:rsidR="004264F7">
        <w:rPr>
          <w:lang w:val="en-GB"/>
        </w:rPr>
        <w:t xml:space="preserve">with the assertion </w:t>
      </w:r>
      <w:r w:rsidR="00D03791" w:rsidRPr="00F4569A">
        <w:rPr>
          <w:lang w:val="en-GB"/>
        </w:rPr>
        <w:t xml:space="preserve">that </w:t>
      </w:r>
      <w:r w:rsidR="00C61C61">
        <w:rPr>
          <w:lang w:val="en-GB"/>
        </w:rPr>
        <w:t xml:space="preserve">the economies of </w:t>
      </w:r>
      <w:r w:rsidR="00EC6233">
        <w:rPr>
          <w:lang w:val="en-GB"/>
        </w:rPr>
        <w:t>countries</w:t>
      </w:r>
      <w:r w:rsidR="00EC6233" w:rsidRPr="00F4569A">
        <w:rPr>
          <w:lang w:val="en-GB"/>
        </w:rPr>
        <w:t xml:space="preserve"> </w:t>
      </w:r>
      <w:r w:rsidR="00D03791" w:rsidRPr="00F4569A">
        <w:rPr>
          <w:lang w:val="en-GB"/>
        </w:rPr>
        <w:t xml:space="preserve">with </w:t>
      </w:r>
      <w:r w:rsidR="009A040F" w:rsidRPr="00F4569A">
        <w:rPr>
          <w:lang w:val="en-GB"/>
        </w:rPr>
        <w:t xml:space="preserve">relatively </w:t>
      </w:r>
      <w:r w:rsidR="003A1AB1">
        <w:rPr>
          <w:lang w:val="en-GB"/>
        </w:rPr>
        <w:t>little</w:t>
      </w:r>
      <w:r w:rsidR="003A1AB1" w:rsidRPr="00F4569A">
        <w:rPr>
          <w:lang w:val="en-GB"/>
        </w:rPr>
        <w:t xml:space="preserve"> </w:t>
      </w:r>
      <w:r w:rsidR="00412B5B" w:rsidRPr="00F4569A">
        <w:rPr>
          <w:i/>
          <w:lang w:val="en-GB"/>
        </w:rPr>
        <w:t xml:space="preserve">per capita </w:t>
      </w:r>
      <w:r w:rsidR="00555B8F" w:rsidRPr="00F4569A">
        <w:rPr>
          <w:lang w:val="en-GB"/>
        </w:rPr>
        <w:t xml:space="preserve">built </w:t>
      </w:r>
      <w:r w:rsidR="00D03791" w:rsidRPr="00F4569A">
        <w:rPr>
          <w:lang w:val="en-GB"/>
        </w:rPr>
        <w:t xml:space="preserve">water storage </w:t>
      </w:r>
      <w:r w:rsidR="00C61C61">
        <w:rPr>
          <w:lang w:val="en-GB"/>
        </w:rPr>
        <w:t xml:space="preserve">are weak </w:t>
      </w:r>
      <w:r w:rsidR="00FA2596">
        <w:rPr>
          <w:lang w:val="en-GB"/>
        </w:rPr>
        <w:t>in large part</w:t>
      </w:r>
      <w:r w:rsidR="00D03791" w:rsidRPr="00F4569A">
        <w:rPr>
          <w:lang w:val="en-GB"/>
        </w:rPr>
        <w:t xml:space="preserve"> because </w:t>
      </w:r>
      <w:r w:rsidR="00E42C8B" w:rsidRPr="00F4569A">
        <w:rPr>
          <w:lang w:val="en-GB"/>
        </w:rPr>
        <w:t xml:space="preserve">of the risk-averse behaviour </w:t>
      </w:r>
      <w:r w:rsidR="007B1B33" w:rsidRPr="00F4569A">
        <w:rPr>
          <w:lang w:val="en-GB"/>
        </w:rPr>
        <w:t xml:space="preserve">their </w:t>
      </w:r>
      <w:r w:rsidR="00E42C8B" w:rsidRPr="00F4569A">
        <w:rPr>
          <w:lang w:val="en-GB"/>
        </w:rPr>
        <w:t xml:space="preserve">people </w:t>
      </w:r>
      <w:r w:rsidR="007B1B33" w:rsidRPr="00F4569A">
        <w:rPr>
          <w:lang w:val="en-GB"/>
        </w:rPr>
        <w:t>have adopted in face of</w:t>
      </w:r>
      <w:r w:rsidR="00321C67">
        <w:rPr>
          <w:lang w:val="en-GB"/>
        </w:rPr>
        <w:t xml:space="preserve"> highly variable</w:t>
      </w:r>
      <w:r w:rsidR="007B1B33" w:rsidRPr="00F4569A">
        <w:rPr>
          <w:lang w:val="en-GB"/>
        </w:rPr>
        <w:t xml:space="preserve"> </w:t>
      </w:r>
      <w:r w:rsidR="00D03791" w:rsidRPr="00F4569A">
        <w:rPr>
          <w:lang w:val="en-GB"/>
        </w:rPr>
        <w:t xml:space="preserve">rainfall and runoff patterns </w:t>
      </w:r>
      <w:r w:rsidR="005649C6">
        <w:rPr>
          <w:lang w:val="en-GB"/>
        </w:rPr>
        <w:t xml:space="preserve">– see </w:t>
      </w:r>
      <w:r w:rsidR="00D25171">
        <w:rPr>
          <w:lang w:val="en-GB"/>
        </w:rPr>
        <w:t>Table</w:t>
      </w:r>
      <w:r w:rsidR="00321C67">
        <w:rPr>
          <w:lang w:val="en-GB"/>
        </w:rPr>
        <w:t xml:space="preserve"> 2</w:t>
      </w:r>
      <w:r w:rsidR="00D03791" w:rsidRPr="00F4569A">
        <w:rPr>
          <w:lang w:val="en-GB"/>
        </w:rPr>
        <w:t xml:space="preserve">. </w:t>
      </w:r>
      <w:r w:rsidR="0057494A">
        <w:rPr>
          <w:lang w:val="en-GB"/>
        </w:rPr>
        <w:t xml:space="preserve">The </w:t>
      </w:r>
      <w:r w:rsidR="00B23E48">
        <w:rPr>
          <w:lang w:val="en-GB"/>
        </w:rPr>
        <w:t xml:space="preserve">causal </w:t>
      </w:r>
      <w:r w:rsidR="00B23E48" w:rsidRPr="00B23E48">
        <w:rPr>
          <w:lang w:val="en-GB"/>
        </w:rPr>
        <w:t>relationship</w:t>
      </w:r>
      <w:r w:rsidR="00B23E48">
        <w:rPr>
          <w:lang w:val="en-GB"/>
        </w:rPr>
        <w:t xml:space="preserve"> </w:t>
      </w:r>
      <w:r w:rsidR="00827B34">
        <w:rPr>
          <w:lang w:val="en-GB"/>
        </w:rPr>
        <w:t>constructed</w:t>
      </w:r>
      <w:r w:rsidR="00B23E48">
        <w:rPr>
          <w:lang w:val="en-GB"/>
        </w:rPr>
        <w:t xml:space="preserve"> from </w:t>
      </w:r>
      <w:r w:rsidR="00AC5464">
        <w:rPr>
          <w:lang w:val="en-GB"/>
        </w:rPr>
        <w:t xml:space="preserve">the </w:t>
      </w:r>
      <w:r w:rsidR="00B23E48">
        <w:rPr>
          <w:lang w:val="en-GB"/>
        </w:rPr>
        <w:t xml:space="preserve">series of </w:t>
      </w:r>
      <w:r w:rsidR="0057494A">
        <w:rPr>
          <w:lang w:val="en-GB"/>
        </w:rPr>
        <w:t xml:space="preserve">reductions </w:t>
      </w:r>
      <w:r w:rsidR="00AC5464">
        <w:rPr>
          <w:lang w:val="en-GB"/>
        </w:rPr>
        <w:t>review</w:t>
      </w:r>
      <w:r w:rsidR="00E157F9">
        <w:rPr>
          <w:lang w:val="en-GB"/>
        </w:rPr>
        <w:t>e</w:t>
      </w:r>
      <w:r w:rsidR="00AC5464">
        <w:rPr>
          <w:lang w:val="en-GB"/>
        </w:rPr>
        <w:t>d</w:t>
      </w:r>
      <w:r w:rsidR="00E157F9">
        <w:rPr>
          <w:lang w:val="en-GB"/>
        </w:rPr>
        <w:t xml:space="preserve"> there</w:t>
      </w:r>
      <w:r w:rsidR="00AC5464">
        <w:rPr>
          <w:lang w:val="en-GB"/>
        </w:rPr>
        <w:t xml:space="preserve"> </w:t>
      </w:r>
      <w:r w:rsidR="00BE79C8">
        <w:rPr>
          <w:lang w:val="en-GB"/>
        </w:rPr>
        <w:t xml:space="preserve">provides an </w:t>
      </w:r>
      <w:r w:rsidR="00B85746">
        <w:rPr>
          <w:lang w:val="en-GB"/>
        </w:rPr>
        <w:t>unstable</w:t>
      </w:r>
      <w:r w:rsidR="00B85746" w:rsidRPr="00F4569A">
        <w:rPr>
          <w:lang w:val="en-GB"/>
        </w:rPr>
        <w:t xml:space="preserve"> </w:t>
      </w:r>
      <w:r w:rsidR="00BE79C8">
        <w:rPr>
          <w:lang w:val="en-GB"/>
        </w:rPr>
        <w:t xml:space="preserve">foundation </w:t>
      </w:r>
      <w:r w:rsidR="00CE182E">
        <w:rPr>
          <w:lang w:val="en-GB"/>
        </w:rPr>
        <w:t xml:space="preserve">for </w:t>
      </w:r>
      <w:r w:rsidR="006E3171" w:rsidRPr="00F4569A">
        <w:rPr>
          <w:lang w:val="en-GB"/>
        </w:rPr>
        <w:t xml:space="preserve">the policy </w:t>
      </w:r>
      <w:r w:rsidR="008037D2">
        <w:rPr>
          <w:lang w:val="en-GB"/>
        </w:rPr>
        <w:t>logic</w:t>
      </w:r>
      <w:r w:rsidR="008037D2" w:rsidRPr="00F4569A">
        <w:rPr>
          <w:lang w:val="en-GB"/>
        </w:rPr>
        <w:t xml:space="preserve"> </w:t>
      </w:r>
      <w:r w:rsidR="006E3171" w:rsidRPr="00F4569A">
        <w:rPr>
          <w:lang w:val="en-GB"/>
        </w:rPr>
        <w:t>that may</w:t>
      </w:r>
      <w:r w:rsidR="00BB51C4">
        <w:rPr>
          <w:lang w:val="en-GB"/>
        </w:rPr>
        <w:t xml:space="preserve"> be inferred from the message</w:t>
      </w:r>
      <w:r w:rsidR="00F33635">
        <w:rPr>
          <w:lang w:val="en-GB"/>
        </w:rPr>
        <w:t xml:space="preserve">: </w:t>
      </w:r>
      <w:r w:rsidR="00152885">
        <w:rPr>
          <w:lang w:val="en-GB"/>
        </w:rPr>
        <w:t>‘</w:t>
      </w:r>
      <w:r w:rsidR="00F33635">
        <w:rPr>
          <w:lang w:val="en-GB"/>
        </w:rPr>
        <w:t xml:space="preserve">deal with </w:t>
      </w:r>
      <w:r w:rsidR="00E157F9">
        <w:rPr>
          <w:lang w:val="en-GB"/>
        </w:rPr>
        <w:t xml:space="preserve">rainfall and runoff </w:t>
      </w:r>
      <w:r w:rsidR="00F33635">
        <w:rPr>
          <w:lang w:val="en-GB"/>
        </w:rPr>
        <w:t xml:space="preserve">variability by building </w:t>
      </w:r>
      <w:r w:rsidR="006E3171" w:rsidRPr="00F4569A">
        <w:rPr>
          <w:lang w:val="en-GB"/>
        </w:rPr>
        <w:t>more storage</w:t>
      </w:r>
      <w:r w:rsidR="00CD371E">
        <w:rPr>
          <w:lang w:val="en-GB"/>
        </w:rPr>
        <w:t xml:space="preserve"> on-farm</w:t>
      </w:r>
      <w:r w:rsidR="008037D2">
        <w:rPr>
          <w:lang w:val="en-GB"/>
        </w:rPr>
        <w:t>, near cities</w:t>
      </w:r>
      <w:r w:rsidR="00CD371E">
        <w:rPr>
          <w:lang w:val="en-GB"/>
        </w:rPr>
        <w:t xml:space="preserve"> or regionally</w:t>
      </w:r>
      <w:r w:rsidR="00BE79C8">
        <w:rPr>
          <w:lang w:val="en-GB"/>
        </w:rPr>
        <w:t>.</w:t>
      </w:r>
      <w:r w:rsidR="00152885">
        <w:rPr>
          <w:lang w:val="en-GB"/>
        </w:rPr>
        <w:t>’</w:t>
      </w:r>
      <w:r w:rsidR="00BE79C8">
        <w:rPr>
          <w:lang w:val="en-GB"/>
        </w:rPr>
        <w:t xml:space="preserve"> </w:t>
      </w:r>
      <w:r w:rsidR="00F4328D">
        <w:rPr>
          <w:lang w:val="en-GB"/>
        </w:rPr>
        <w:t>The utility</w:t>
      </w:r>
      <w:r w:rsidR="00BB51C4">
        <w:rPr>
          <w:lang w:val="en-GB"/>
        </w:rPr>
        <w:t xml:space="preserve"> of such storage is limited to specific hydrological</w:t>
      </w:r>
      <w:r w:rsidR="00F4328D">
        <w:rPr>
          <w:lang w:val="en-GB"/>
        </w:rPr>
        <w:t>, geological</w:t>
      </w:r>
      <w:r w:rsidR="00BB51C4">
        <w:rPr>
          <w:lang w:val="en-GB"/>
        </w:rPr>
        <w:t xml:space="preserve"> and soil conditions, and so may encourage farmers in some locations </w:t>
      </w:r>
      <w:r w:rsidR="00441882">
        <w:rPr>
          <w:lang w:val="en-GB"/>
        </w:rPr>
        <w:t xml:space="preserve">(of Ethiopia, say) </w:t>
      </w:r>
      <w:r w:rsidR="00BB51C4">
        <w:rPr>
          <w:lang w:val="en-GB"/>
        </w:rPr>
        <w:t xml:space="preserve">to take more </w:t>
      </w:r>
      <w:r w:rsidR="00A86E05" w:rsidRPr="00A86E05">
        <w:rPr>
          <w:lang w:val="en-GB"/>
        </w:rPr>
        <w:t>management</w:t>
      </w:r>
      <w:r w:rsidR="00A86E05">
        <w:rPr>
          <w:lang w:val="en-GB"/>
        </w:rPr>
        <w:t xml:space="preserve"> </w:t>
      </w:r>
      <w:r w:rsidR="00BB51C4">
        <w:rPr>
          <w:lang w:val="en-GB"/>
        </w:rPr>
        <w:t>risk</w:t>
      </w:r>
      <w:r w:rsidR="00A86E05">
        <w:rPr>
          <w:lang w:val="en-GB"/>
        </w:rPr>
        <w:t xml:space="preserve">s. </w:t>
      </w:r>
      <w:r w:rsidR="00CD371E">
        <w:rPr>
          <w:lang w:val="en-GB"/>
        </w:rPr>
        <w:t xml:space="preserve">The policy option </w:t>
      </w:r>
      <w:r w:rsidR="005939F7">
        <w:rPr>
          <w:lang w:val="en-GB"/>
        </w:rPr>
        <w:t xml:space="preserve">is less practical </w:t>
      </w:r>
      <w:r w:rsidR="003D506C">
        <w:rPr>
          <w:lang w:val="en-GB"/>
        </w:rPr>
        <w:t xml:space="preserve">where </w:t>
      </w:r>
      <w:r w:rsidR="00E157F9">
        <w:rPr>
          <w:lang w:val="en-GB"/>
        </w:rPr>
        <w:t xml:space="preserve">weather </w:t>
      </w:r>
      <w:r w:rsidR="003D506C">
        <w:rPr>
          <w:lang w:val="en-GB"/>
        </w:rPr>
        <w:t xml:space="preserve">conditions are different </w:t>
      </w:r>
      <w:r w:rsidR="005939F7">
        <w:rPr>
          <w:lang w:val="en-GB"/>
        </w:rPr>
        <w:t>in othe</w:t>
      </w:r>
      <w:r w:rsidR="00F33635">
        <w:rPr>
          <w:lang w:val="en-GB"/>
        </w:rPr>
        <w:t>r parts of the country, however</w:t>
      </w:r>
      <w:r w:rsidR="005939F7">
        <w:rPr>
          <w:lang w:val="en-GB"/>
        </w:rPr>
        <w:t xml:space="preserve">, and </w:t>
      </w:r>
      <w:r w:rsidR="003D506C">
        <w:rPr>
          <w:lang w:val="en-GB"/>
        </w:rPr>
        <w:t xml:space="preserve">is </w:t>
      </w:r>
      <w:proofErr w:type="gramStart"/>
      <w:r w:rsidR="003D506C">
        <w:rPr>
          <w:lang w:val="en-GB"/>
        </w:rPr>
        <w:t>ill-suited</w:t>
      </w:r>
      <w:proofErr w:type="gramEnd"/>
      <w:r w:rsidR="003D506C">
        <w:rPr>
          <w:lang w:val="en-GB"/>
        </w:rPr>
        <w:t xml:space="preserve"> to </w:t>
      </w:r>
      <w:r w:rsidR="005939F7">
        <w:rPr>
          <w:lang w:val="en-GB"/>
        </w:rPr>
        <w:t xml:space="preserve">confront </w:t>
      </w:r>
      <w:r w:rsidR="00B85746">
        <w:rPr>
          <w:lang w:val="en-GB"/>
        </w:rPr>
        <w:t>unpredictable</w:t>
      </w:r>
      <w:r w:rsidR="00B85746" w:rsidRPr="00F4569A">
        <w:rPr>
          <w:lang w:val="en-GB"/>
        </w:rPr>
        <w:t xml:space="preserve"> </w:t>
      </w:r>
      <w:r w:rsidR="00D17E6E" w:rsidRPr="00F4569A">
        <w:rPr>
          <w:lang w:val="en-GB"/>
        </w:rPr>
        <w:t>changes in society or climate</w:t>
      </w:r>
      <w:r w:rsidR="005939F7">
        <w:rPr>
          <w:lang w:val="en-GB"/>
        </w:rPr>
        <w:t xml:space="preserve"> </w:t>
      </w:r>
      <w:r w:rsidR="005D6485" w:rsidRPr="00F4569A">
        <w:rPr>
          <w:lang w:val="en-GB"/>
        </w:rPr>
        <w:t>such as</w:t>
      </w:r>
      <w:r w:rsidR="00274CFA" w:rsidRPr="00F4569A">
        <w:rPr>
          <w:lang w:val="en-GB"/>
        </w:rPr>
        <w:t xml:space="preserve"> </w:t>
      </w:r>
      <w:r w:rsidR="00C46632" w:rsidRPr="00F4569A">
        <w:rPr>
          <w:lang w:val="en-GB"/>
        </w:rPr>
        <w:t xml:space="preserve">rapid increases </w:t>
      </w:r>
      <w:r w:rsidR="00274CFA" w:rsidRPr="00F4569A">
        <w:rPr>
          <w:lang w:val="en-GB"/>
        </w:rPr>
        <w:t xml:space="preserve">in water demand, a </w:t>
      </w:r>
      <w:r w:rsidR="00291E3A">
        <w:rPr>
          <w:lang w:val="en-GB"/>
        </w:rPr>
        <w:t>five</w:t>
      </w:r>
      <w:r w:rsidR="00CD3E45">
        <w:rPr>
          <w:lang w:val="en-GB"/>
        </w:rPr>
        <w:t>-</w:t>
      </w:r>
      <w:r w:rsidR="00274CFA" w:rsidRPr="00F4569A">
        <w:rPr>
          <w:lang w:val="en-GB"/>
        </w:rPr>
        <w:t>year drought</w:t>
      </w:r>
      <w:r w:rsidR="005D6485" w:rsidRPr="00F4569A">
        <w:rPr>
          <w:lang w:val="en-GB"/>
        </w:rPr>
        <w:t xml:space="preserve">, or other uncertainties </w:t>
      </w:r>
      <w:r w:rsidR="0026608B" w:rsidRPr="00F4569A">
        <w:rPr>
          <w:lang w:val="en-GB"/>
        </w:rPr>
        <w:t xml:space="preserve">that </w:t>
      </w:r>
      <w:r w:rsidR="00C401A1">
        <w:rPr>
          <w:lang w:val="en-GB"/>
        </w:rPr>
        <w:t xml:space="preserve">escape </w:t>
      </w:r>
      <w:r w:rsidR="005D6485" w:rsidRPr="00F4569A">
        <w:rPr>
          <w:lang w:val="en-GB"/>
        </w:rPr>
        <w:t>the risk radar</w:t>
      </w:r>
      <w:r w:rsidR="00CB1544" w:rsidRPr="00F4569A">
        <w:rPr>
          <w:lang w:val="en-GB"/>
        </w:rPr>
        <w:t xml:space="preserve">. </w:t>
      </w:r>
    </w:p>
    <w:p w14:paraId="001C1223" w14:textId="77777777" w:rsidR="007572B8" w:rsidRDefault="007572B8">
      <w:pPr>
        <w:spacing w:before="0" w:after="0"/>
        <w:jc w:val="left"/>
        <w:rPr>
          <w:rFonts w:ascii="Calibri" w:eastAsia="Calibri" w:hAnsi="Calibri" w:cs="Calibri"/>
          <w:lang w:eastAsia="en-US"/>
        </w:rPr>
      </w:pPr>
      <w:r>
        <w:br w:type="page"/>
      </w:r>
    </w:p>
    <w:p w14:paraId="40A445E5" w14:textId="0DFA5738" w:rsidR="000E2C14" w:rsidRDefault="00D86E54" w:rsidP="004264F7">
      <w:pPr>
        <w:pStyle w:val="Para"/>
        <w:jc w:val="left"/>
        <w:rPr>
          <w:lang w:val="en-GB"/>
        </w:rPr>
      </w:pPr>
      <w:r>
        <w:rPr>
          <w:lang w:val="en-GB"/>
        </w:rPr>
        <w:lastRenderedPageBreak/>
        <w:t>Table 2</w:t>
      </w:r>
      <w:r w:rsidR="000E2C14">
        <w:rPr>
          <w:lang w:val="en-GB"/>
        </w:rPr>
        <w:t xml:space="preserve">. </w:t>
      </w:r>
      <w:r w:rsidR="0050576B" w:rsidRPr="00C36400">
        <w:rPr>
          <w:highlight w:val="cyan"/>
          <w:lang w:val="en-GB"/>
        </w:rPr>
        <w:t>Questionning complexity out of certainty</w:t>
      </w:r>
      <w:r w:rsidR="0050576B">
        <w:rPr>
          <w:lang w:val="en-GB"/>
        </w:rPr>
        <w:t xml:space="preserve"> </w:t>
      </w:r>
      <w:r w:rsidR="00CE11A4">
        <w:rPr>
          <w:lang w:val="en-GB"/>
        </w:rPr>
        <w:t xml:space="preserve">1: </w:t>
      </w:r>
      <w:r w:rsidR="001D7312">
        <w:rPr>
          <w:lang w:val="en-GB"/>
        </w:rPr>
        <w:t>r</w:t>
      </w:r>
      <w:r w:rsidR="000E2C14">
        <w:rPr>
          <w:lang w:val="en-GB"/>
        </w:rPr>
        <w:t>isk-mitigation throug</w:t>
      </w:r>
      <w:r w:rsidR="001D7312">
        <w:rPr>
          <w:lang w:val="en-GB"/>
        </w:rPr>
        <w:t>h water storage leads to wealth</w:t>
      </w:r>
      <w:r w:rsidR="0050576B">
        <w:rPr>
          <w:lang w:val="en-GB"/>
        </w:rPr>
        <w:t>.</w:t>
      </w:r>
    </w:p>
    <w:tbl>
      <w:tblPr>
        <w:tblStyle w:val="TableGrid"/>
        <w:tblW w:w="9322" w:type="dxa"/>
        <w:tblLayout w:type="fixed"/>
        <w:tblLook w:val="04A0" w:firstRow="1" w:lastRow="0" w:firstColumn="1" w:lastColumn="0" w:noHBand="0" w:noVBand="1"/>
      </w:tblPr>
      <w:tblGrid>
        <w:gridCol w:w="2093"/>
        <w:gridCol w:w="3118"/>
        <w:gridCol w:w="4111"/>
      </w:tblGrid>
      <w:tr w:rsidR="000E2C14" w14:paraId="516F1A12" w14:textId="77777777" w:rsidTr="00A37440">
        <w:tc>
          <w:tcPr>
            <w:tcW w:w="2093" w:type="dxa"/>
            <w:shd w:val="clear" w:color="auto" w:fill="E6E6E6"/>
            <w:vAlign w:val="bottom"/>
          </w:tcPr>
          <w:p w14:paraId="6EF38C41" w14:textId="77777777" w:rsidR="000E2C14" w:rsidRDefault="000E2C14" w:rsidP="006B1834">
            <w:pPr>
              <w:spacing w:line="276" w:lineRule="auto"/>
              <w:jc w:val="center"/>
            </w:pPr>
            <w:r>
              <w:t>Introduction</w:t>
            </w:r>
          </w:p>
        </w:tc>
        <w:tc>
          <w:tcPr>
            <w:tcW w:w="3118" w:type="dxa"/>
            <w:shd w:val="clear" w:color="auto" w:fill="E6E6E6"/>
            <w:vAlign w:val="bottom"/>
          </w:tcPr>
          <w:p w14:paraId="10589626" w14:textId="77777777" w:rsidR="000E2C14" w:rsidRDefault="000E2C14" w:rsidP="006B1834">
            <w:pPr>
              <w:spacing w:line="276" w:lineRule="auto"/>
              <w:jc w:val="center"/>
            </w:pPr>
            <w:r>
              <w:t>Premise</w:t>
            </w:r>
          </w:p>
        </w:tc>
        <w:tc>
          <w:tcPr>
            <w:tcW w:w="4111" w:type="dxa"/>
            <w:shd w:val="clear" w:color="auto" w:fill="E6E6E6"/>
            <w:vAlign w:val="bottom"/>
          </w:tcPr>
          <w:p w14:paraId="3184DF16" w14:textId="77777777" w:rsidR="000E2C14" w:rsidRDefault="000E2C14" w:rsidP="006B1834">
            <w:pPr>
              <w:spacing w:line="276" w:lineRule="auto"/>
              <w:jc w:val="center"/>
            </w:pPr>
            <w:r>
              <w:t>Concerns</w:t>
            </w:r>
          </w:p>
        </w:tc>
      </w:tr>
      <w:tr w:rsidR="000E2C14" w14:paraId="38DC9BE7" w14:textId="77777777" w:rsidTr="00A37440">
        <w:tc>
          <w:tcPr>
            <w:tcW w:w="2093" w:type="dxa"/>
          </w:tcPr>
          <w:p w14:paraId="2E47FE88" w14:textId="03548D37" w:rsidR="000E2C14" w:rsidRDefault="000E2C14" w:rsidP="00A37440">
            <w:r w:rsidRPr="00F4569A">
              <w:rPr>
                <w:sz w:val="20"/>
                <w:szCs w:val="20"/>
              </w:rPr>
              <w:t xml:space="preserve">When scientists actively </w:t>
            </w:r>
            <w:r>
              <w:rPr>
                <w:sz w:val="20"/>
                <w:szCs w:val="20"/>
              </w:rPr>
              <w:t>seek</w:t>
            </w:r>
            <w:r w:rsidRPr="00F4569A">
              <w:rPr>
                <w:sz w:val="20"/>
                <w:szCs w:val="20"/>
              </w:rPr>
              <w:t xml:space="preserve"> to inform policy, they </w:t>
            </w:r>
            <w:r>
              <w:rPr>
                <w:sz w:val="20"/>
                <w:szCs w:val="20"/>
              </w:rPr>
              <w:t>attempt to distil down ideas</w:t>
            </w:r>
            <w:r w:rsidRPr="00F4569A">
              <w:rPr>
                <w:sz w:val="20"/>
                <w:szCs w:val="20"/>
              </w:rPr>
              <w:t xml:space="preserve"> and simplify intricacies</w:t>
            </w:r>
            <w:r>
              <w:rPr>
                <w:sz w:val="20"/>
                <w:szCs w:val="20"/>
              </w:rPr>
              <w:t xml:space="preserve"> – at the danger of boiling </w:t>
            </w:r>
            <w:r w:rsidRPr="00F4569A">
              <w:rPr>
                <w:sz w:val="20"/>
                <w:szCs w:val="20"/>
              </w:rPr>
              <w:t>away the substance</w:t>
            </w:r>
            <w:r>
              <w:rPr>
                <w:sz w:val="20"/>
                <w:szCs w:val="20"/>
              </w:rPr>
              <w:t xml:space="preserve"> or becoming overly deterministic, as in the following figures. </w:t>
            </w:r>
            <w:r w:rsidRPr="00F4569A">
              <w:rPr>
                <w:sz w:val="20"/>
                <w:szCs w:val="20"/>
              </w:rPr>
              <w:t xml:space="preserve">A variation of World Bank </w:t>
            </w:r>
            <w:r w:rsidRPr="00F4569A">
              <w:rPr>
                <w:sz w:val="20"/>
                <w:szCs w:val="20"/>
              </w:rPr>
              <w:fldChar w:fldCharType="begin"/>
            </w:r>
            <w:r w:rsidRPr="00F4569A">
              <w:rPr>
                <w:sz w:val="20"/>
                <w:szCs w:val="20"/>
              </w:rPr>
              <w:instrText xml:space="preserve"> ADDIN EN.CITE &lt;EndNote&gt;&lt;Cite ExcludeAuth="1"&gt;&lt;Author&gt;World Bank&lt;/Author&gt;&lt;Year&gt;2004&lt;/Year&gt;&lt;RecNum&gt;3156&lt;/RecNum&gt;&lt;Suffix&gt;: Fig 4.2&lt;/Suffix&gt;&lt;DisplayText&gt;(2004: Fig 4.2)&lt;/DisplayText&gt;&lt;record&gt;&lt;rec-number&gt;3156&lt;/rec-number&gt;&lt;foreign-keys&gt;&lt;key app="EN" db-id="zwxtepdswza9wue0esaxaw2rzspaar9z9f2a" timestamp="1426266308"&gt;3156&lt;/key&gt;&lt;/foreign-keys&gt;&lt;ref-type name="Report"&gt;27&lt;/ref-type&gt;&lt;contributors&gt;&lt;authors&gt;&lt;author&gt;World Bank,&lt;/author&gt;&lt;/authors&gt;&lt;/contributors&gt;&lt;titles&gt;&lt;title&gt;Towards a Water-Secure Kenya: Water Resources Sector Memorandum&lt;/title&gt;&lt;secondary-title&gt;Water and Urban I - Africa Region, Report No. 28398-KE&lt;/secondary-title&gt;&lt;/titles&gt;&lt;dates&gt;&lt;year&gt;2004&lt;/year&gt;&lt;/dates&gt;&lt;publisher&gt;The World Bank, &lt;/publisher&gt;&lt;urls&gt;&lt;/urls&gt;&lt;/record&gt;&lt;/Cite&gt;&lt;/EndNote&gt;</w:instrText>
            </w:r>
            <w:r w:rsidRPr="00F4569A">
              <w:rPr>
                <w:sz w:val="20"/>
                <w:szCs w:val="20"/>
              </w:rPr>
              <w:fldChar w:fldCharType="separate"/>
            </w:r>
            <w:r w:rsidRPr="00F4569A">
              <w:rPr>
                <w:noProof/>
                <w:sz w:val="20"/>
                <w:szCs w:val="20"/>
              </w:rPr>
              <w:t>(2004: Fig 4.2)</w:t>
            </w:r>
            <w:r w:rsidRPr="00F4569A">
              <w:rPr>
                <w:sz w:val="20"/>
                <w:szCs w:val="20"/>
              </w:rPr>
              <w:fldChar w:fldCharType="end"/>
            </w:r>
            <w:r w:rsidRPr="00F4569A">
              <w:rPr>
                <w:sz w:val="20"/>
                <w:szCs w:val="20"/>
              </w:rPr>
              <w:t xml:space="preserve">, the first figure is reproduced </w:t>
            </w:r>
            <w:r>
              <w:rPr>
                <w:sz w:val="20"/>
                <w:szCs w:val="20"/>
              </w:rPr>
              <w:t xml:space="preserve">or adapted </w:t>
            </w:r>
            <w:r w:rsidRPr="00F4569A">
              <w:rPr>
                <w:sz w:val="20"/>
                <w:szCs w:val="20"/>
              </w:rPr>
              <w:t>in a number of</w:t>
            </w:r>
            <w:r>
              <w:rPr>
                <w:sz w:val="20"/>
                <w:szCs w:val="20"/>
              </w:rPr>
              <w:t xml:space="preserve"> </w:t>
            </w:r>
            <w:r w:rsidRPr="00F4569A">
              <w:rPr>
                <w:sz w:val="20"/>
                <w:szCs w:val="20"/>
              </w:rPr>
              <w:t>articles</w:t>
            </w:r>
            <w:r w:rsidR="00EA07F7">
              <w:rPr>
                <w:sz w:val="20"/>
                <w:szCs w:val="20"/>
              </w:rPr>
              <w:t>, presentations</w:t>
            </w:r>
            <w:r w:rsidRPr="00F4569A">
              <w:rPr>
                <w:sz w:val="20"/>
                <w:szCs w:val="20"/>
              </w:rPr>
              <w:t xml:space="preserve"> and reports </w:t>
            </w:r>
            <w:r w:rsidRPr="00F4569A">
              <w:rPr>
                <w:sz w:val="20"/>
                <w:szCs w:val="20"/>
              </w:rPr>
              <w:fldChar w:fldCharType="begin">
                <w:fldData xml:space="preserve">PEVuZE5vdGU+PENpdGU+PEF1dGhvcj5VTkVQPC9BdXRob3I+PFllYXI+MjAwODwvWWVhcj48UmVj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</w:fldData>
              </w:fldChar>
            </w:r>
            <w:r w:rsidR="00A37440">
              <w:rPr>
                <w:sz w:val="20"/>
                <w:szCs w:val="20"/>
              </w:rPr>
              <w:instrText xml:space="preserve"> ADDIN EN.CITE </w:instrText>
            </w:r>
            <w:r w:rsidR="00A37440">
              <w:rPr>
                <w:sz w:val="20"/>
                <w:szCs w:val="20"/>
              </w:rPr>
              <w:fldChar w:fldCharType="begin">
                <w:fldData xml:space="preserve">PEVuZE5vdGU+PENpdGU+PEF1dGhvcj5VTkVQPC9BdXRob3I+PFllYXI+MjAwODwvWWVhcj48UmVj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</w:fldData>
              </w:fldChar>
            </w:r>
            <w:r w:rsidR="00A37440">
              <w:rPr>
                <w:sz w:val="20"/>
                <w:szCs w:val="20"/>
              </w:rPr>
              <w:instrText xml:space="preserve"> ADDIN EN.CITE.DATA </w:instrText>
            </w:r>
            <w:r w:rsidR="00A37440">
              <w:rPr>
                <w:sz w:val="20"/>
                <w:szCs w:val="20"/>
              </w:rPr>
            </w:r>
            <w:r w:rsidR="00A37440">
              <w:rPr>
                <w:sz w:val="20"/>
                <w:szCs w:val="20"/>
              </w:rPr>
              <w:fldChar w:fldCharType="end"/>
            </w:r>
            <w:r w:rsidRPr="00F4569A">
              <w:rPr>
                <w:sz w:val="20"/>
                <w:szCs w:val="20"/>
              </w:rPr>
            </w:r>
            <w:r w:rsidRPr="00F4569A">
              <w:rPr>
                <w:sz w:val="20"/>
                <w:szCs w:val="20"/>
              </w:rPr>
              <w:fldChar w:fldCharType="separate"/>
            </w:r>
            <w:r w:rsidR="00A37440">
              <w:rPr>
                <w:noProof/>
                <w:sz w:val="20"/>
                <w:szCs w:val="20"/>
              </w:rPr>
              <w:t>(e.g. Briscoe, 2009; Grey, 2012; Salzberg, 2009; UNEP, 2008; Whittington et al., 2009)</w:t>
            </w:r>
            <w:r w:rsidRPr="00F4569A">
              <w:rPr>
                <w:sz w:val="20"/>
                <w:szCs w:val="20"/>
              </w:rPr>
              <w:fldChar w:fldCharType="end"/>
            </w:r>
            <w:r w:rsidRPr="00F4569A">
              <w:rPr>
                <w:sz w:val="20"/>
                <w:szCs w:val="20"/>
              </w:rPr>
              <w:t xml:space="preserve">, while the second has been taken up in Sadoff </w:t>
            </w:r>
            <w:r w:rsidRPr="00F4569A">
              <w:rPr>
                <w:i/>
                <w:sz w:val="20"/>
                <w:szCs w:val="20"/>
              </w:rPr>
              <w:t xml:space="preserve">et al </w:t>
            </w:r>
            <w:r w:rsidRPr="00F4569A">
              <w:rPr>
                <w:sz w:val="20"/>
                <w:szCs w:val="20"/>
              </w:rPr>
              <w:t>(2015</w:t>
            </w:r>
            <w:r w:rsidR="00362BBF">
              <w:rPr>
                <w:sz w:val="20"/>
                <w:szCs w:val="20"/>
              </w:rPr>
              <w:t>: Box 1</w:t>
            </w:r>
            <w:r w:rsidRPr="00F4569A">
              <w:rPr>
                <w:sz w:val="20"/>
                <w:szCs w:val="20"/>
              </w:rPr>
              <w:t>).</w:t>
            </w:r>
          </w:p>
        </w:tc>
        <w:tc>
          <w:tcPr>
            <w:tcW w:w="3118" w:type="dxa"/>
          </w:tcPr>
          <w:p w14:paraId="1AFC60A7" w14:textId="23AEF1C1" w:rsidR="000E2C14" w:rsidRDefault="000E2C14" w:rsidP="00D86E54">
            <w:r>
              <w:rPr>
                <w:sz w:val="20"/>
                <w:szCs w:val="20"/>
              </w:rPr>
              <w:t xml:space="preserve">The first figure </w:t>
            </w:r>
            <w:r w:rsidRPr="00F4569A">
              <w:rPr>
                <w:sz w:val="20"/>
                <w:szCs w:val="20"/>
              </w:rPr>
              <w:t>compares the ‘built reservoir capacity per capita’ of Ethiopia (38</w:t>
            </w:r>
            <w:r>
              <w:rPr>
                <w:sz w:val="20"/>
                <w:szCs w:val="20"/>
              </w:rPr>
              <w:t xml:space="preserve"> </w:t>
            </w:r>
            <w:r w:rsidRPr="00F4569A">
              <w:rPr>
                <w:sz w:val="20"/>
                <w:szCs w:val="20"/>
              </w:rPr>
              <w:t>m</w:t>
            </w:r>
            <w:r w:rsidRPr="00F4569A">
              <w:rPr>
                <w:sz w:val="20"/>
                <w:szCs w:val="20"/>
                <w:vertAlign w:val="superscript"/>
              </w:rPr>
              <w:t>3</w:t>
            </w:r>
            <w:r w:rsidRPr="00F4569A">
              <w:rPr>
                <w:sz w:val="20"/>
                <w:szCs w:val="20"/>
              </w:rPr>
              <w:t>/person) with other countries, and North America (5,961 m</w:t>
            </w:r>
            <w:r w:rsidRPr="00F4569A">
              <w:rPr>
                <w:sz w:val="20"/>
                <w:szCs w:val="20"/>
                <w:vertAlign w:val="superscript"/>
              </w:rPr>
              <w:t>3</w:t>
            </w:r>
            <w:r w:rsidRPr="00F4569A">
              <w:rPr>
                <w:sz w:val="20"/>
                <w:szCs w:val="20"/>
              </w:rPr>
              <w:t>/person). While the</w:t>
            </w:r>
            <w:r w:rsidR="00D86E54">
              <w:rPr>
                <w:sz w:val="20"/>
                <w:szCs w:val="20"/>
              </w:rPr>
              <w:t xml:space="preserve"> paper acknowledges the</w:t>
            </w:r>
            <w:r w:rsidRPr="00F4569A">
              <w:rPr>
                <w:sz w:val="20"/>
                <w:szCs w:val="20"/>
              </w:rPr>
              <w:t xml:space="preserve"> substantial social and environmental costs of the hydraulic infrastructure required to provide </w:t>
            </w:r>
            <w:r>
              <w:rPr>
                <w:sz w:val="20"/>
                <w:szCs w:val="20"/>
              </w:rPr>
              <w:t>water</w:t>
            </w:r>
            <w:r w:rsidR="00D86E54">
              <w:rPr>
                <w:sz w:val="20"/>
                <w:szCs w:val="20"/>
              </w:rPr>
              <w:t xml:space="preserve"> storage</w:t>
            </w:r>
            <w:r w:rsidRPr="00F4569A">
              <w:rPr>
                <w:sz w:val="20"/>
                <w:szCs w:val="20"/>
              </w:rPr>
              <w:t>, the suggestion is that the predictability provided by the protection against flood and drought enable</w:t>
            </w:r>
            <w:r>
              <w:rPr>
                <w:sz w:val="20"/>
                <w:szCs w:val="20"/>
              </w:rPr>
              <w:t xml:space="preserve">s </w:t>
            </w:r>
            <w:r w:rsidRPr="00F4569A">
              <w:rPr>
                <w:sz w:val="20"/>
                <w:szCs w:val="20"/>
              </w:rPr>
              <w:t xml:space="preserve">economies to flourish. </w:t>
            </w:r>
            <w:r>
              <w:rPr>
                <w:sz w:val="20"/>
                <w:szCs w:val="20"/>
              </w:rPr>
              <w:t xml:space="preserve">The second figure </w:t>
            </w:r>
            <w:r w:rsidRPr="00F4569A">
              <w:rPr>
                <w:sz w:val="20"/>
                <w:szCs w:val="20"/>
              </w:rPr>
              <w:t>tests the idea on large river basins, t</w:t>
            </w:r>
            <w:r>
              <w:rPr>
                <w:sz w:val="20"/>
                <w:szCs w:val="20"/>
              </w:rPr>
              <w:t>yi</w:t>
            </w:r>
            <w:r w:rsidRPr="00F4569A">
              <w:rPr>
                <w:sz w:val="20"/>
                <w:szCs w:val="20"/>
              </w:rPr>
              <w:t xml:space="preserve">ng built storage with institutional capacity, and </w:t>
            </w:r>
            <w:r>
              <w:rPr>
                <w:sz w:val="20"/>
                <w:szCs w:val="20"/>
              </w:rPr>
              <w:t xml:space="preserve">using </w:t>
            </w:r>
            <w:r w:rsidRPr="00F4569A">
              <w:rPr>
                <w:sz w:val="20"/>
                <w:szCs w:val="20"/>
              </w:rPr>
              <w:t xml:space="preserve">variation in runoff as an indicator of ‘hydrologic variability’. Countries that form part of basins benefitting from high investment to reduce or manage water-related risk have a greater GDP, it is suggested, even if they have more hydrological variability. </w:t>
            </w:r>
            <w:r w:rsidR="00D86E54">
              <w:rPr>
                <w:sz w:val="20"/>
                <w:szCs w:val="20"/>
              </w:rPr>
              <w:t>R</w:t>
            </w:r>
            <w:r>
              <w:rPr>
                <w:sz w:val="20"/>
                <w:szCs w:val="20"/>
              </w:rPr>
              <w:t xml:space="preserve">isk framing steers the </w:t>
            </w:r>
            <w:r w:rsidRPr="00F4569A">
              <w:rPr>
                <w:sz w:val="20"/>
                <w:szCs w:val="20"/>
              </w:rPr>
              <w:t>reasoning behind both figures</w:t>
            </w:r>
            <w:r>
              <w:rPr>
                <w:sz w:val="20"/>
                <w:szCs w:val="20"/>
              </w:rPr>
              <w:t xml:space="preserve">: </w:t>
            </w:r>
            <w:r w:rsidRPr="00F4569A">
              <w:rPr>
                <w:sz w:val="20"/>
                <w:szCs w:val="20"/>
              </w:rPr>
              <w:t xml:space="preserve">unpredictable variability in rainfall and runoff leads to “risk-averse behaviour” </w:t>
            </w:r>
            <w:r w:rsidRPr="00F4569A">
              <w:rPr>
                <w:sz w:val="20"/>
                <w:szCs w:val="20"/>
              </w:rPr>
              <w:fldChar w:fldCharType="begin"/>
            </w:r>
            <w:r>
              <w:rPr>
                <w:sz w:val="20"/>
                <w:szCs w:val="20"/>
              </w:rPr>
              <w:instrText xml:space="preserve"> ADDIN EN.CITE &lt;EndNote&gt;&lt;Cite&gt;&lt;Author&gt;Grey&lt;/Author&gt;&lt;Year&gt;2007&lt;/Year&gt;&lt;RecNum&gt;1228&lt;/RecNum&gt;&lt;Suffix&gt;: 551&lt;/Suffix&gt;&lt;DisplayText&gt;(Grey and Sadoff, 2007: 551)&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Pr="00F4569A">
              <w:rPr>
                <w:sz w:val="20"/>
                <w:szCs w:val="20"/>
              </w:rPr>
              <w:fldChar w:fldCharType="separate"/>
            </w:r>
            <w:r>
              <w:rPr>
                <w:noProof/>
                <w:sz w:val="20"/>
                <w:szCs w:val="20"/>
              </w:rPr>
              <w:t>(Grey and Sadoff, 2007: 551)</w:t>
            </w:r>
            <w:r w:rsidRPr="00F4569A">
              <w:rPr>
                <w:sz w:val="20"/>
                <w:szCs w:val="20"/>
              </w:rPr>
              <w:fldChar w:fldCharType="end"/>
            </w:r>
            <w:r w:rsidRPr="00F4569A">
              <w:rPr>
                <w:sz w:val="20"/>
                <w:szCs w:val="20"/>
              </w:rPr>
              <w:t>, which constrains national economic growth.</w:t>
            </w:r>
          </w:p>
        </w:tc>
        <w:tc>
          <w:tcPr>
            <w:tcW w:w="4111" w:type="dxa"/>
          </w:tcPr>
          <w:p w14:paraId="5F14B7D0" w14:textId="6900DA93" w:rsidR="000E2C14" w:rsidRDefault="000E2C14" w:rsidP="003E568E">
            <w:r w:rsidRPr="00F4569A">
              <w:rPr>
                <w:sz w:val="20"/>
                <w:szCs w:val="20"/>
              </w:rPr>
              <w:t xml:space="preserve">Farmers benefit from more reliable and predictable supplies of water, of course, and if an entire economy can be ‘climate-proofed’ against variability, it certainly has an opportunity to thrive. </w:t>
            </w:r>
            <w:r>
              <w:rPr>
                <w:sz w:val="20"/>
                <w:szCs w:val="20"/>
              </w:rPr>
              <w:t xml:space="preserve">However, a number of issues with the figures call </w:t>
            </w:r>
            <w:r w:rsidR="00D86E54">
              <w:rPr>
                <w:sz w:val="20"/>
                <w:szCs w:val="20"/>
              </w:rPr>
              <w:t>the reasoning provided into question</w:t>
            </w:r>
            <w:r>
              <w:rPr>
                <w:sz w:val="20"/>
                <w:szCs w:val="20"/>
              </w:rPr>
              <w:t xml:space="preserve">: </w:t>
            </w:r>
            <w:r w:rsidR="00D86E54">
              <w:rPr>
                <w:sz w:val="20"/>
                <w:szCs w:val="20"/>
              </w:rPr>
              <w:t>T</w:t>
            </w:r>
            <w:r>
              <w:rPr>
                <w:sz w:val="20"/>
                <w:szCs w:val="20"/>
              </w:rPr>
              <w:t xml:space="preserve">he omission of countries that would belie the trend suggested </w:t>
            </w:r>
            <w:r w:rsidRPr="004929A7">
              <w:rPr>
                <w:sz w:val="20"/>
                <w:szCs w:val="20"/>
              </w:rPr>
              <w:t>(</w:t>
            </w:r>
            <w:r w:rsidR="00D86E54">
              <w:rPr>
                <w:sz w:val="20"/>
                <w:szCs w:val="20"/>
              </w:rPr>
              <w:t xml:space="preserve">where would low per capita Singapore be </w:t>
            </w:r>
            <w:r w:rsidR="003E568E">
              <w:rPr>
                <w:sz w:val="20"/>
                <w:szCs w:val="20"/>
              </w:rPr>
              <w:t>placed? high per capita Ghana?)</w:t>
            </w:r>
            <w:r w:rsidRPr="004929A7">
              <w:rPr>
                <w:sz w:val="20"/>
                <w:szCs w:val="20"/>
              </w:rPr>
              <w:t>;</w:t>
            </w:r>
            <w:r>
              <w:rPr>
                <w:sz w:val="20"/>
                <w:szCs w:val="20"/>
              </w:rPr>
              <w:t xml:space="preserve"> the lack of consideration of </w:t>
            </w:r>
            <w:r w:rsidRPr="004929A7">
              <w:rPr>
                <w:sz w:val="20"/>
                <w:szCs w:val="20"/>
              </w:rPr>
              <w:t>in-country rainfall and flooding patte</w:t>
            </w:r>
            <w:r w:rsidR="001E552B">
              <w:rPr>
                <w:sz w:val="20"/>
                <w:szCs w:val="20"/>
              </w:rPr>
              <w:t xml:space="preserve">rns, and natural flood defences or </w:t>
            </w:r>
            <w:r w:rsidRPr="004929A7">
              <w:rPr>
                <w:sz w:val="20"/>
                <w:szCs w:val="20"/>
              </w:rPr>
              <w:t>adaptation;</w:t>
            </w:r>
            <w:r>
              <w:rPr>
                <w:sz w:val="20"/>
                <w:szCs w:val="20"/>
              </w:rPr>
              <w:t xml:space="preserve"> the neglect </w:t>
            </w:r>
            <w:r w:rsidRPr="004929A7">
              <w:rPr>
                <w:sz w:val="20"/>
                <w:szCs w:val="20"/>
              </w:rPr>
              <w:t>of the multiple non-water ecosystem functions provided by healthy freshwater systems, including fish protein, floodplain sediment replen</w:t>
            </w:r>
            <w:r>
              <w:rPr>
                <w:sz w:val="20"/>
                <w:szCs w:val="20"/>
              </w:rPr>
              <w:t xml:space="preserve">ishment or carbon sequestration; the inclusion of </w:t>
            </w:r>
            <w:r w:rsidRPr="004929A7">
              <w:rPr>
                <w:sz w:val="20"/>
                <w:szCs w:val="20"/>
              </w:rPr>
              <w:t>large amounts of ‘dead’ storage from extremely large hydropower dams that serve no flood ‘buffer’ or drought prevention purpose;</w:t>
            </w:r>
            <w:r>
              <w:rPr>
                <w:sz w:val="20"/>
                <w:szCs w:val="20"/>
              </w:rPr>
              <w:t xml:space="preserve"> and the apparent reconciliation of irreconcilable national political borders and river basin boundaries. Even the data themselves are belied by different analyses </w:t>
            </w:r>
            <w:r>
              <w:rPr>
                <w:sz w:val="20"/>
                <w:szCs w:val="20"/>
              </w:rPr>
              <w:fldChar w:fldCharType="begin"/>
            </w:r>
            <w:r>
              <w:rPr>
                <w:sz w:val="20"/>
                <w:szCs w:val="20"/>
              </w:rPr>
              <w:instrText xml:space="preserve"> ADDIN EN.CITE &lt;EndNote&gt;&lt;Cite&gt;&lt;Author&gt;McCartney&lt;/Author&gt;&lt;Year&gt;2010&lt;/Year&gt;&lt;RecNum&gt;3529&lt;/RecNum&gt;&lt;Prefix&gt;see &lt;/Prefix&gt;&lt;Suffix&gt;: Box 1&lt;/Suffix&gt;&lt;DisplayText&gt;(see McCartney and Smakhtin, 2010: Box 1)&lt;/DisplayText&gt;&lt;record&gt;&lt;rec-number&gt;3529&lt;/rec-number&gt;&lt;foreign-keys&gt;&lt;key app="EN" db-id="zwxtepdswza9wue0esaxaw2rzspaar9z9f2a" timestamp="1452788386"&gt;3529&lt;/key&gt;&lt;/foreign-keys&gt;&lt;ref-type name="Report"&gt;27&lt;/ref-type&gt;&lt;contributors&gt;&lt;authors&gt;&lt;author&gt;McCartney, Matthew&lt;/author&gt;&lt;author&gt;Smakhtin, Vladimir&lt;/author&gt;&lt;/authors&gt;&lt;/contributors&gt;&lt;titles&gt;&lt;title&gt;Water Storage in an Era of Climate Change: Addressing the Challenge of Increasing Rainfall Variability&lt;/title&gt;&lt;secondary-title&gt;Blue Paper&lt;/secondary-title&gt;&lt;/titles&gt;&lt;dates&gt;&lt;year&gt;2010&lt;/year&gt;&lt;/dates&gt;&lt;pub-location&gt;International Water Management Institute&lt;/pub-location&gt;&lt;urls&gt;&lt;/urls&gt;&lt;/record&gt;&lt;/Cite&gt;&lt;/EndNote&gt;</w:instrText>
            </w:r>
            <w:r>
              <w:rPr>
                <w:sz w:val="20"/>
                <w:szCs w:val="20"/>
              </w:rPr>
              <w:fldChar w:fldCharType="separate"/>
            </w:r>
            <w:r>
              <w:rPr>
                <w:noProof/>
                <w:sz w:val="20"/>
                <w:szCs w:val="20"/>
              </w:rPr>
              <w:t>(see McCartney and Smakhtin, 2010: Box 1)</w:t>
            </w:r>
            <w:r>
              <w:rPr>
                <w:sz w:val="20"/>
                <w:szCs w:val="20"/>
              </w:rPr>
              <w:fldChar w:fldCharType="end"/>
            </w:r>
            <w:r>
              <w:rPr>
                <w:sz w:val="20"/>
                <w:szCs w:val="20"/>
              </w:rPr>
              <w:t xml:space="preserve">. </w:t>
            </w:r>
            <w:r w:rsidRPr="00B95878">
              <w:rPr>
                <w:sz w:val="20"/>
                <w:szCs w:val="20"/>
              </w:rPr>
              <w:t xml:space="preserve">The message that economic wealth is derived from increased water storage </w:t>
            </w:r>
            <w:r w:rsidR="003E568E">
              <w:rPr>
                <w:sz w:val="20"/>
                <w:szCs w:val="20"/>
              </w:rPr>
              <w:t>or</w:t>
            </w:r>
            <w:r w:rsidR="0079678F">
              <w:rPr>
                <w:sz w:val="20"/>
                <w:szCs w:val="20"/>
              </w:rPr>
              <w:t xml:space="preserve"> </w:t>
            </w:r>
            <w:r w:rsidR="003E568E">
              <w:rPr>
                <w:sz w:val="20"/>
                <w:szCs w:val="20"/>
              </w:rPr>
              <w:t xml:space="preserve">low run off </w:t>
            </w:r>
            <w:r w:rsidRPr="00B95878">
              <w:rPr>
                <w:sz w:val="20"/>
                <w:szCs w:val="20"/>
              </w:rPr>
              <w:t xml:space="preserve">because </w:t>
            </w:r>
            <w:r w:rsidR="003E568E">
              <w:rPr>
                <w:sz w:val="20"/>
                <w:szCs w:val="20"/>
              </w:rPr>
              <w:t>these mitigate</w:t>
            </w:r>
            <w:r w:rsidRPr="00B95878">
              <w:rPr>
                <w:sz w:val="20"/>
                <w:szCs w:val="20"/>
              </w:rPr>
              <w:t xml:space="preserve"> </w:t>
            </w:r>
            <w:r>
              <w:rPr>
                <w:sz w:val="20"/>
                <w:szCs w:val="20"/>
              </w:rPr>
              <w:t xml:space="preserve">individual </w:t>
            </w:r>
            <w:r w:rsidRPr="00B95878">
              <w:rPr>
                <w:sz w:val="20"/>
                <w:szCs w:val="20"/>
              </w:rPr>
              <w:t xml:space="preserve">risk </w:t>
            </w:r>
            <w:r>
              <w:rPr>
                <w:sz w:val="20"/>
                <w:szCs w:val="20"/>
              </w:rPr>
              <w:t xml:space="preserve">leads to firm recommendations </w:t>
            </w:r>
            <w:r w:rsidRPr="00B95878">
              <w:rPr>
                <w:sz w:val="20"/>
                <w:szCs w:val="20"/>
              </w:rPr>
              <w:t>(</w:t>
            </w:r>
            <w:r w:rsidRPr="00EA13B7">
              <w:rPr>
                <w:sz w:val="20"/>
                <w:szCs w:val="20"/>
              </w:rPr>
              <w:t xml:space="preserve">i.e. build more </w:t>
            </w:r>
            <w:r>
              <w:rPr>
                <w:sz w:val="20"/>
                <w:szCs w:val="20"/>
              </w:rPr>
              <w:t xml:space="preserve">storage, improve institutions), but the foundation upon which </w:t>
            </w:r>
            <w:r w:rsidR="003E568E">
              <w:rPr>
                <w:sz w:val="20"/>
                <w:szCs w:val="20"/>
              </w:rPr>
              <w:t xml:space="preserve">it </w:t>
            </w:r>
            <w:r>
              <w:rPr>
                <w:sz w:val="20"/>
                <w:szCs w:val="20"/>
              </w:rPr>
              <w:t>rest</w:t>
            </w:r>
            <w:r w:rsidR="003E568E">
              <w:rPr>
                <w:sz w:val="20"/>
                <w:szCs w:val="20"/>
              </w:rPr>
              <w:t>s</w:t>
            </w:r>
            <w:r>
              <w:rPr>
                <w:sz w:val="20"/>
                <w:szCs w:val="20"/>
              </w:rPr>
              <w:t xml:space="preserve"> is not secure. </w:t>
            </w:r>
          </w:p>
        </w:tc>
      </w:tr>
      <w:tr w:rsidR="000E2C14" w14:paraId="2AD8DB53" w14:textId="77777777" w:rsidTr="006B1834">
        <w:tc>
          <w:tcPr>
            <w:tcW w:w="9322" w:type="dxa"/>
            <w:gridSpan w:val="3"/>
          </w:tcPr>
          <w:p w14:paraId="0255B1A2" w14:textId="77777777" w:rsidR="000E2C14" w:rsidRDefault="000E2C14" w:rsidP="006B1834">
            <w:pPr>
              <w:jc w:val="left"/>
              <w:rPr>
                <w:sz w:val="20"/>
                <w:szCs w:val="20"/>
              </w:rPr>
            </w:pPr>
            <w:r w:rsidRPr="00F4569A">
              <w:rPr>
                <w:sz w:val="20"/>
                <w:szCs w:val="20"/>
              </w:rPr>
              <w:t xml:space="preserve">Built reservoir capacity </w:t>
            </w:r>
            <w:r>
              <w:rPr>
                <w:sz w:val="20"/>
                <w:szCs w:val="20"/>
              </w:rPr>
              <w:t>in 2003 (</w:t>
            </w:r>
            <w:r>
              <w:rPr>
                <w:i/>
                <w:sz w:val="20"/>
                <w:szCs w:val="20"/>
              </w:rPr>
              <w:t xml:space="preserve">y </w:t>
            </w:r>
            <w:r>
              <w:rPr>
                <w:sz w:val="20"/>
                <w:szCs w:val="20"/>
              </w:rPr>
              <w:t xml:space="preserve">axis, </w:t>
            </w:r>
            <w:r w:rsidRPr="00F4569A">
              <w:rPr>
                <w:sz w:val="20"/>
                <w:szCs w:val="20"/>
              </w:rPr>
              <w:t>m</w:t>
            </w:r>
            <w:r w:rsidRPr="00F4569A">
              <w:rPr>
                <w:sz w:val="20"/>
                <w:szCs w:val="20"/>
                <w:vertAlign w:val="superscript"/>
              </w:rPr>
              <w:t>3</w:t>
            </w:r>
            <w:r w:rsidRPr="00F4569A">
              <w:rPr>
                <w:sz w:val="20"/>
                <w:szCs w:val="20"/>
              </w:rPr>
              <w:t xml:space="preserve"> per capita</w:t>
            </w:r>
            <w:r>
              <w:rPr>
                <w:sz w:val="20"/>
                <w:szCs w:val="20"/>
              </w:rPr>
              <w:t>)</w:t>
            </w:r>
            <w:r w:rsidRPr="00F4569A">
              <w:rPr>
                <w:sz w:val="20"/>
                <w:szCs w:val="20"/>
              </w:rPr>
              <w:t xml:space="preserve"> in select countries (and one continent) </w:t>
            </w:r>
            <w:r w:rsidRPr="00F4569A">
              <w:rPr>
                <w:sz w:val="20"/>
                <w:szCs w:val="20"/>
              </w:rPr>
              <w:fldChar w:fldCharType="begin"/>
            </w:r>
            <w:r>
              <w:rPr>
                <w:sz w:val="20"/>
                <w:szCs w:val="20"/>
              </w:rPr>
              <w:instrText xml:space="preserve"> ADDIN EN.CITE &lt;EndNote&gt;&lt;Cite&gt;&lt;Author&gt;Grey&lt;/Author&gt;&lt;Year&gt;2007&lt;/Year&gt;&lt;RecNum&gt;1228&lt;/RecNum&gt;&lt;Suffix&gt;: Fig 3&lt;/Suffix&gt;&lt;DisplayText&gt;(Grey and Sadoff, 2007: Fig 3)&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Pr="00F4569A">
              <w:rPr>
                <w:sz w:val="20"/>
                <w:szCs w:val="20"/>
              </w:rPr>
              <w:fldChar w:fldCharType="separate"/>
            </w:r>
            <w:r>
              <w:rPr>
                <w:noProof/>
                <w:sz w:val="20"/>
                <w:szCs w:val="20"/>
              </w:rPr>
              <w:t>(Grey and Sadoff, 2007: Fig 3)</w:t>
            </w:r>
            <w:r w:rsidRPr="00F4569A">
              <w:rPr>
                <w:sz w:val="20"/>
                <w:szCs w:val="20"/>
              </w:rPr>
              <w:fldChar w:fldCharType="end"/>
            </w:r>
            <w:r>
              <w:rPr>
                <w:sz w:val="20"/>
                <w:szCs w:val="20"/>
              </w:rPr>
              <w:t xml:space="preserve">. </w:t>
            </w:r>
            <w:r w:rsidRPr="008D5E85">
              <w:rPr>
                <w:color w:val="0000FF"/>
                <w:sz w:val="20"/>
                <w:szCs w:val="20"/>
              </w:rPr>
              <w:t xml:space="preserve">Permission to reproduce to be sought. </w:t>
            </w:r>
          </w:p>
          <w:p w14:paraId="2C8C369F" w14:textId="77777777" w:rsidR="000E2C14" w:rsidRDefault="000E2C14" w:rsidP="006B1834">
            <w:pPr>
              <w:jc w:val="center"/>
              <w:rPr>
                <w:sz w:val="20"/>
                <w:szCs w:val="20"/>
              </w:rPr>
            </w:pPr>
            <w:r w:rsidRPr="00F4569A">
              <w:rPr>
                <w:sz w:val="20"/>
                <w:szCs w:val="20"/>
              </w:rPr>
              <w:t xml:space="preserve"> </w:t>
            </w:r>
            <w:r w:rsidRPr="00F4569A">
              <w:rPr>
                <w:noProof/>
                <w:sz w:val="20"/>
                <w:szCs w:val="20"/>
                <w:lang w:val="en-US" w:eastAsia="en-US"/>
              </w:rPr>
              <w:drawing>
                <wp:inline distT="0" distB="0" distL="0" distR="0" wp14:anchorId="5C62B76C" wp14:editId="522393E2">
                  <wp:extent cx="3134906" cy="2117188"/>
                  <wp:effectExtent l="25400" t="25400" r="15240"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34906" cy="2117188"/>
                          </a:xfrm>
                          <a:prstGeom prst="rect">
                            <a:avLst/>
                          </a:prstGeom>
                          <a:noFill/>
                          <a:ln>
                            <a:solidFill>
                              <a:schemeClr val="bg1">
                                <a:lumMod val="75000"/>
                              </a:schemeClr>
                            </a:solidFill>
                          </a:ln>
                          <a:extLst>
                            <a:ext uri="{FAA26D3D-D897-4be2-8F04-BA451C77F1D7}">
                              <ma14:placeholderFlag xmlns:ma14="http://schemas.microsoft.com/office/mac/drawingml/2011/main"/>
                            </a:ext>
                          </a:extLst>
                        </pic:spPr>
                      </pic:pic>
                    </a:graphicData>
                  </a:graphic>
                </wp:inline>
              </w:drawing>
            </w:r>
          </w:p>
          <w:p w14:paraId="1A183008" w14:textId="4D697C79" w:rsidR="000E2C14" w:rsidRDefault="000E2C14" w:rsidP="006B1834">
            <w:pPr>
              <w:jc w:val="left"/>
            </w:pPr>
            <w:r>
              <w:rPr>
                <w:sz w:val="20"/>
                <w:szCs w:val="20"/>
              </w:rPr>
              <w:t>B</w:t>
            </w:r>
            <w:r w:rsidRPr="00F4569A">
              <w:rPr>
                <w:sz w:val="20"/>
                <w:szCs w:val="20"/>
              </w:rPr>
              <w:t xml:space="preserve">uilt reservoir capacity and institutional capacity </w:t>
            </w:r>
            <w:r w:rsidRPr="00F4569A">
              <w:rPr>
                <w:i/>
                <w:sz w:val="20"/>
                <w:szCs w:val="20"/>
              </w:rPr>
              <w:t>vs.</w:t>
            </w:r>
            <w:r w:rsidRPr="00F4569A">
              <w:rPr>
                <w:sz w:val="20"/>
                <w:szCs w:val="20"/>
              </w:rPr>
              <w:t xml:space="preserve"> variation in monthly runoff, for populous river basins </w:t>
            </w:r>
            <w:r w:rsidRPr="00F4569A">
              <w:rPr>
                <w:sz w:val="20"/>
                <w:szCs w:val="20"/>
              </w:rPr>
              <w:fldChar w:fldCharType="begin"/>
            </w:r>
            <w:r w:rsidR="00362BBF">
              <w:rPr>
                <w:sz w:val="20"/>
                <w:szCs w:val="20"/>
              </w:rPr>
              <w:instrText xml:space="preserve"> ADDIN EN.CITE &lt;EndNote&gt;&lt;Cite&gt;&lt;Author&gt;Hall&lt;/Author&gt;&lt;Year&gt;2014&lt;/Year&gt;&lt;RecNum&gt;2987&lt;/RecNum&gt;&lt;Suffix&gt;: Fig 2&lt;/Suffix&gt;&lt;DisplayText&gt;(Hall et al., 2014: Fig 2)&lt;/DisplayText&gt;&lt;record&gt;&lt;rec-number&gt;2987&lt;/rec-number&gt;&lt;foreign-keys&gt;&lt;key app="EN" db-id="zwxtepdswza9wue0esaxaw2rzspaar9z9f2a" timestamp="1414767123"&gt;2987&lt;/key&gt;&lt;/foreign-keys&gt;&lt;ref-type name="Journal Article"&gt;17&lt;/ref-type&gt;&lt;contributors&gt;&lt;authors&gt;&lt;author&gt;Hall, J.W.&lt;/author&gt;&lt;author&gt;Grey, D.&lt;/author&gt;&lt;author&gt;Garrick, D.&lt;/author&gt;&lt;author&gt;Fung, F.&lt;/author&gt;&lt;author&gt;Brown, C. &lt;/author&gt;&lt;author&gt;Dadson, S.J.&lt;/author&gt;&lt;author&gt;Sadoff, C.W.&lt;/author&gt;&lt;/authors&gt;&lt;/contributors&gt;&lt;titles&gt;&lt;title&gt;Coping with the curse of freshwater variability: Institutions, infrastructure, and information for adaptation&lt;/title&gt;&lt;secondary-title&gt;Science&lt;/secondary-title&gt;&lt;/titles&gt;&lt;periodical&gt;&lt;full-title&gt;Science&lt;/full-title&gt;&lt;/periodical&gt;&lt;pages&gt;429 - 430&lt;/pages&gt;&lt;volume&gt;346&lt;/volume&gt;&lt;number&gt;6208&lt;/number&gt;&lt;dates&gt;&lt;year&gt;2014&lt;/year&gt;&lt;/dates&gt;&lt;urls&gt;&lt;/urls&gt;&lt;/record&gt;&lt;/Cite&gt;&lt;/EndNote&gt;</w:instrText>
            </w:r>
            <w:r w:rsidRPr="00F4569A">
              <w:rPr>
                <w:sz w:val="20"/>
                <w:szCs w:val="20"/>
              </w:rPr>
              <w:fldChar w:fldCharType="separate"/>
            </w:r>
            <w:r w:rsidR="00362BBF">
              <w:rPr>
                <w:noProof/>
                <w:sz w:val="20"/>
                <w:szCs w:val="20"/>
              </w:rPr>
              <w:t>(Hall et al., 2014: Fig 2)</w:t>
            </w:r>
            <w:r w:rsidRPr="00F4569A">
              <w:rPr>
                <w:sz w:val="20"/>
                <w:szCs w:val="20"/>
              </w:rPr>
              <w:fldChar w:fldCharType="end"/>
            </w:r>
            <w:r w:rsidRPr="00F4569A">
              <w:rPr>
                <w:sz w:val="20"/>
                <w:szCs w:val="20"/>
              </w:rPr>
              <w:t xml:space="preserve">. </w:t>
            </w:r>
            <w:r w:rsidRPr="008D5E85">
              <w:rPr>
                <w:color w:val="0000FF"/>
                <w:sz w:val="20"/>
                <w:szCs w:val="20"/>
              </w:rPr>
              <w:t xml:space="preserve">Permission to reproduce to be sought. </w:t>
            </w:r>
          </w:p>
          <w:p w14:paraId="2CF76B37" w14:textId="77777777" w:rsidR="000E2C14" w:rsidRDefault="000E2C14" w:rsidP="006B1834">
            <w:pPr>
              <w:jc w:val="center"/>
            </w:pPr>
            <w:r w:rsidRPr="00F4569A">
              <w:rPr>
                <w:noProof/>
                <w:sz w:val="20"/>
                <w:szCs w:val="20"/>
                <w:lang w:val="en-US" w:eastAsia="en-US"/>
              </w:rPr>
              <w:lastRenderedPageBreak/>
              <w:drawing>
                <wp:inline distT="0" distB="0" distL="0" distR="0" wp14:anchorId="39ED234A" wp14:editId="596F8DB8">
                  <wp:extent cx="3651488" cy="2717988"/>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4020" cy="2719873"/>
                          </a:xfrm>
                          <a:prstGeom prst="rect">
                            <a:avLst/>
                          </a:prstGeom>
                          <a:noFill/>
                          <a:ln>
                            <a:noFill/>
                          </a:ln>
                        </pic:spPr>
                      </pic:pic>
                    </a:graphicData>
                  </a:graphic>
                </wp:inline>
              </w:drawing>
            </w:r>
          </w:p>
        </w:tc>
      </w:tr>
    </w:tbl>
    <w:p w14:paraId="4FB5E596" w14:textId="4E11D052" w:rsidR="00A65AC5" w:rsidRPr="00F4569A" w:rsidRDefault="000D571E" w:rsidP="000D571E">
      <w:pPr>
        <w:pStyle w:val="Para"/>
        <w:jc w:val="left"/>
        <w:rPr>
          <w:lang w:val="en-GB"/>
        </w:rPr>
      </w:pPr>
      <w:r>
        <w:rPr>
          <w:lang w:val="en-GB"/>
        </w:rPr>
        <w:lastRenderedPageBreak/>
        <w:t xml:space="preserve">Policy deriving from </w:t>
      </w:r>
      <w:r w:rsidRPr="00F64F66">
        <w:rPr>
          <w:i/>
          <w:lang w:val="en-GB"/>
        </w:rPr>
        <w:t>quantitative</w:t>
      </w:r>
      <w:r>
        <w:rPr>
          <w:lang w:val="en-GB"/>
        </w:rPr>
        <w:t xml:space="preserve"> </w:t>
      </w:r>
      <w:r w:rsidR="00B92CDF">
        <w:rPr>
          <w:lang w:val="en-GB"/>
        </w:rPr>
        <w:t xml:space="preserve">risk analysis </w:t>
      </w:r>
      <w:r>
        <w:rPr>
          <w:lang w:val="en-GB"/>
        </w:rPr>
        <w:t xml:space="preserve">may be even </w:t>
      </w:r>
      <w:r w:rsidR="004C75EC">
        <w:rPr>
          <w:lang w:val="en-GB"/>
        </w:rPr>
        <w:t>m</w:t>
      </w:r>
      <w:r>
        <w:rPr>
          <w:lang w:val="en-GB"/>
        </w:rPr>
        <w:t xml:space="preserve">ore likely to suffer from over-reach. </w:t>
      </w:r>
      <w:r w:rsidR="00A65AC5">
        <w:rPr>
          <w:lang w:val="en-GB"/>
        </w:rPr>
        <w:t>O</w:t>
      </w:r>
      <w:r w:rsidR="00A65AC5" w:rsidRPr="00F4569A">
        <w:rPr>
          <w:lang w:val="en-GB"/>
        </w:rPr>
        <w:t>ver-simplification of complex challenges through an inappropriately narrow focus on probability as part of the formal risk framing is an inadequate respon</w:t>
      </w:r>
      <w:r w:rsidR="00A65AC5">
        <w:rPr>
          <w:lang w:val="en-GB"/>
        </w:rPr>
        <w:t xml:space="preserve">se to incomplete knowledge, yet, as Stirling </w:t>
      </w:r>
      <w:r w:rsidR="00A65AC5">
        <w:rPr>
          <w:lang w:val="en-GB"/>
        </w:rPr>
        <w:fldChar w:fldCharType="begin"/>
      </w:r>
      <w:r w:rsidR="00A65AC5">
        <w:rPr>
          <w:lang w:val="en-GB"/>
        </w:rPr>
        <w:instrText xml:space="preserve"> ADDIN EN.CITE &lt;EndNote&gt;&lt;Cite ExcludeAuth="1"&gt;&lt;Author&gt;Stirling&lt;/Author&gt;&lt;Year&gt;2010&lt;/Year&gt;&lt;RecNum&gt;2959&lt;/RecNum&gt;&lt;Suffix&gt;: 1029&lt;/Suffix&gt;&lt;DisplayText&gt;(2010: 1029)&lt;/DisplayText&gt;&lt;record&gt;&lt;rec-number&gt;2959&lt;/rec-number&gt;&lt;foreign-keys&gt;&lt;key app="EN" db-id="zwxtepdswza9wue0esaxaw2rzspaar9z9f2a" timestamp="1414664385"&gt;2959&lt;/key&gt;&lt;/foreign-keys&gt;&lt;ref-type name="Journal Article"&gt;17&lt;/ref-type&gt;&lt;contributors&gt;&lt;authors&gt;&lt;author&gt;Stirling, Andy&lt;/author&gt;&lt;/authors&gt;&lt;/contributors&gt;&lt;titles&gt;&lt;title&gt;Keep it complex: When knowledge is uncertain, experts should avoid pressures to simplify their advice&lt;/title&gt;&lt;secondary-title&gt;Nature&lt;/secondary-title&gt;&lt;/titles&gt;&lt;periodical&gt;&lt;full-title&gt;Nature&lt;/full-title&gt;&lt;/periodical&gt;&lt;pages&gt;1029 - 1031&lt;/pages&gt;&lt;volume&gt;468&lt;/volume&gt;&lt;dates&gt;&lt;year&gt;2010&lt;/year&gt;&lt;/dates&gt;&lt;urls&gt;&lt;/urls&gt;&lt;/record&gt;&lt;/Cite&gt;&lt;/EndNote&gt;</w:instrText>
      </w:r>
      <w:r w:rsidR="00A65AC5">
        <w:rPr>
          <w:lang w:val="en-GB"/>
        </w:rPr>
        <w:fldChar w:fldCharType="separate"/>
      </w:r>
      <w:r w:rsidR="00A65AC5">
        <w:rPr>
          <w:noProof/>
          <w:lang w:val="en-GB"/>
        </w:rPr>
        <w:t>(2010: 1029)</w:t>
      </w:r>
      <w:r w:rsidR="00A65AC5">
        <w:rPr>
          <w:lang w:val="en-GB"/>
        </w:rPr>
        <w:fldChar w:fldCharType="end"/>
      </w:r>
      <w:r w:rsidR="00A65AC5">
        <w:rPr>
          <w:lang w:val="en-GB"/>
        </w:rPr>
        <w:t xml:space="preserve"> notes, </w:t>
      </w:r>
      <w:r w:rsidR="00A65AC5" w:rsidRPr="00F4569A">
        <w:rPr>
          <w:lang w:val="en-GB"/>
        </w:rPr>
        <w:t xml:space="preserve">encourages “policy-makers to pursue (and claim) ‘science-based’ decisions” </w:t>
      </w:r>
      <w:r w:rsidR="00A65AC5" w:rsidRPr="00F4569A">
        <w:fldChar w:fldCharType="begin">
          <w:fldData xml:space="preserve">PEVuZE5vdGU+PENpdGU+PEF1dGhvcj5OZXc8L0F1dGhvcj48WWVhcj4yMDA3PC9ZZWFyPjxSZWNO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</w:fldData>
        </w:fldChar>
      </w:r>
      <w:r w:rsidR="00A65AC5">
        <w:instrText xml:space="preserve"> ADDIN EN.CITE </w:instrText>
      </w:r>
      <w:r w:rsidR="00A65AC5">
        <w:fldChar w:fldCharType="begin">
          <w:fldData xml:space="preserve">PEVuZE5vdGU+PENpdGU+PEF1dGhvcj5OZXc8L0F1dGhvcj48WWVhcj4yMDA3PC9ZZWFyPjxSZWNO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</w:fldData>
        </w:fldChar>
      </w:r>
      <w:r w:rsidR="00A65AC5">
        <w:instrText xml:space="preserve"> ADDIN EN.CITE.DATA </w:instrText>
      </w:r>
      <w:r w:rsidR="00A65AC5">
        <w:fldChar w:fldCharType="end"/>
      </w:r>
      <w:r w:rsidR="00A65AC5" w:rsidRPr="00F4569A">
        <w:fldChar w:fldCharType="separate"/>
      </w:r>
      <w:r w:rsidR="00A65AC5">
        <w:rPr>
          <w:noProof/>
        </w:rPr>
        <w:t>(see also Beven, 2008; New et al., 2007)</w:t>
      </w:r>
      <w:r w:rsidR="00A65AC5" w:rsidRPr="00F4569A">
        <w:fldChar w:fldCharType="end"/>
      </w:r>
      <w:r w:rsidR="00A65AC5" w:rsidRPr="00F4569A">
        <w:rPr>
          <w:lang w:val="en-GB"/>
        </w:rPr>
        <w:t xml:space="preserve">. </w:t>
      </w:r>
      <w:r>
        <w:rPr>
          <w:lang w:val="en-GB"/>
        </w:rPr>
        <w:t xml:space="preserve">As </w:t>
      </w:r>
      <w:r w:rsidR="00A65AC5" w:rsidRPr="00F4569A">
        <w:rPr>
          <w:lang w:val="en-GB"/>
        </w:rPr>
        <w:t xml:space="preserve">Hall and Borgomeo </w:t>
      </w:r>
      <w:r w:rsidR="00A65AC5" w:rsidRPr="00F4569A">
        <w:rPr>
          <w:lang w:val="en-GB"/>
        </w:rPr>
        <w:fldChar w:fldCharType="begin"/>
      </w:r>
      <w:r w:rsidR="00A65AC5" w:rsidRPr="00F4569A">
        <w:rPr>
          <w:lang w:val="en-GB"/>
        </w:rPr>
        <w:instrText xml:space="preserve"> ADDIN EN.CITE &lt;EndNote&gt;&lt;Cite ExcludeAuth="1"&gt;&lt;Author&gt;Hall&lt;/Author&gt;&lt;Year&gt;2013&lt;/Year&gt;&lt;RecNum&gt;2957&lt;/RecNum&gt;&lt;Suffix&gt;: 18&lt;/Suffix&gt;&lt;DisplayText&gt;(2013: 18)&lt;/DisplayText&gt;&lt;record&gt;&lt;rec-number&gt;2957&lt;/rec-number&gt;&lt;foreign-keys&gt;&lt;key app="EN" db-id="zwxtepdswza9wue0esaxaw2rzspaar9z9f2a" timestamp="1414592978"&gt;2957&lt;/key&gt;&lt;/foreign-keys&gt;&lt;ref-type name="Journal Article"&gt;17&lt;/ref-type&gt;&lt;contributors&gt;&lt;authors&gt;&lt;author&gt;Hall, J.&lt;/author&gt;&lt;author&gt;Borgomeo, E.&lt;/author&gt;&lt;/authors&gt;&lt;/contributors&gt;&lt;titles&gt;&lt;title&gt;Risk-based principles for defining and managing water security&lt;/title&gt;&lt;secondary-title&gt;Philosophical Transactions of the Royal Society - A&lt;/secondary-title&gt;&lt;/titles&gt;&lt;periodical&gt;&lt;full-title&gt;Philosophical Transactions of the Royal Society - A&lt;/full-title&gt;&lt;/periodical&gt;&lt;pages&gt;1 - 23&lt;/pages&gt;&lt;volume&gt;371: 20120407&lt;/volume&gt;&lt;dates&gt;&lt;year&gt;2013&lt;/year&gt;&lt;/dates&gt;&lt;urls&gt;&lt;/urls&gt;&lt;/record&gt;&lt;/Cite&gt;&lt;/EndNote&gt;</w:instrText>
      </w:r>
      <w:r w:rsidR="00A65AC5" w:rsidRPr="00F4569A">
        <w:rPr>
          <w:lang w:val="en-GB"/>
        </w:rPr>
        <w:fldChar w:fldCharType="separate"/>
      </w:r>
      <w:r w:rsidR="00A65AC5" w:rsidRPr="00F4569A">
        <w:rPr>
          <w:noProof/>
          <w:lang w:val="en-GB"/>
        </w:rPr>
        <w:t>(2013: 18)</w:t>
      </w:r>
      <w:r w:rsidR="00A65AC5" w:rsidRPr="00F4569A">
        <w:rPr>
          <w:lang w:val="en-GB"/>
        </w:rPr>
        <w:fldChar w:fldCharType="end"/>
      </w:r>
      <w:r w:rsidR="00A65AC5" w:rsidRPr="00F4569A">
        <w:rPr>
          <w:lang w:val="en-GB"/>
        </w:rPr>
        <w:t xml:space="preserve"> </w:t>
      </w:r>
      <w:r>
        <w:rPr>
          <w:lang w:val="en-GB"/>
        </w:rPr>
        <w:t xml:space="preserve">warn, </w:t>
      </w:r>
      <w:r w:rsidR="00A65AC5" w:rsidRPr="00F4569A">
        <w:rPr>
          <w:lang w:val="en-GB"/>
        </w:rPr>
        <w:t>“[a]dopting a probabilistic representation of uncertainty when it is not warranted by the available evidence can lead to assessments of risk that underestimate the total uncertainty and adoption of management responses that are vulnerable to those uncertainties</w:t>
      </w:r>
      <w:r w:rsidR="00A65AC5">
        <w:rPr>
          <w:lang w:val="en-GB"/>
        </w:rPr>
        <w:t>”</w:t>
      </w:r>
      <w:r w:rsidR="000916C9">
        <w:rPr>
          <w:lang w:val="en-GB"/>
        </w:rPr>
        <w:t xml:space="preserve"> </w:t>
      </w:r>
      <w:r w:rsidR="00657DF8">
        <w:rPr>
          <w:lang w:val="en-GB"/>
        </w:rPr>
        <w:fldChar w:fldCharType="begin"/>
      </w:r>
      <w:r w:rsidR="00657DF8">
        <w:rPr>
          <w:lang w:val="en-GB"/>
        </w:rPr>
        <w:instrText xml:space="preserve"> ADDIN EN.CITE &lt;EndNote&gt;&lt;Cite&gt;&lt;Author&gt;Pahl-Wostl&lt;/Author&gt;&lt;Year&gt;2016&lt;/Year&gt;&lt;RecNum&gt;3619&lt;/RecNum&gt;&lt;Prefix&gt;see also &lt;/Prefix&gt;&lt;Suffix&gt;: Box 6.2&lt;/Suffix&gt;&lt;DisplayText&gt;(see also Pahl-Wostl, 2016: Box 6.2)&lt;/DisplayText&gt;&lt;record&gt;&lt;rec-number&gt;3619&lt;/rec-number&gt;&lt;foreign-keys&gt;&lt;key app="EN" db-id="zwxtepdswza9wue0esaxaw2rzspaar9z9f2a" timestamp="1456924323"&gt;3619&lt;/key&gt;&lt;/foreign-keys&gt;&lt;ref-type name="Book Section"&gt;5&lt;/ref-type&gt;&lt;contributors&gt;&lt;authors&gt;&lt;author&gt;Pahl-Wostl, Claudia&lt;/author&gt;&lt;/authors&gt;&lt;secondary-authors&gt;&lt;author&gt;Pahl-Wostl, Claudia&lt;/author&gt;&lt;author&gt;Bhaduri, Anik&lt;/author&gt;&lt;author&gt;Gupta, Joyeeta&lt;/author&gt;&lt;/secondary-authors&gt;&lt;/contributors&gt;&lt;titles&gt;&lt;title&gt;Water security, systemic risks and adaptive water governance and management&lt;/title&gt;&lt;secondary-title&gt;Handbook on Water Security&lt;/secondary-title&gt;&lt;/titles&gt;&lt;dates&gt;&lt;year&gt;2016&lt;/year&gt;&lt;/dates&gt;&lt;pub-location&gt;Cheltenham&lt;/pub-location&gt;&lt;publisher&gt;Edward Elgar Publishing Limited&lt;/publisher&gt;&lt;urls&gt;&lt;/urls&gt;&lt;/record&gt;&lt;/Cite&gt;&lt;/EndNote&gt;</w:instrText>
      </w:r>
      <w:r w:rsidR="00657DF8">
        <w:rPr>
          <w:lang w:val="en-GB"/>
        </w:rPr>
        <w:fldChar w:fldCharType="separate"/>
      </w:r>
      <w:r w:rsidR="00657DF8">
        <w:rPr>
          <w:noProof/>
          <w:lang w:val="en-GB"/>
        </w:rPr>
        <w:t>(see also Pahl-Wostl, 2016: Box 6.2)</w:t>
      </w:r>
      <w:r w:rsidR="00657DF8">
        <w:rPr>
          <w:lang w:val="en-GB"/>
        </w:rPr>
        <w:fldChar w:fldCharType="end"/>
      </w:r>
      <w:r w:rsidR="00A65AC5">
        <w:rPr>
          <w:lang w:val="en-GB"/>
        </w:rPr>
        <w:t xml:space="preserve"> </w:t>
      </w:r>
      <w:r w:rsidR="008B46F1">
        <w:rPr>
          <w:lang w:val="en-GB"/>
        </w:rPr>
        <w:t>Risk cannot be managed if it cannot be adequately understood</w:t>
      </w:r>
      <w:r w:rsidR="001073E8">
        <w:rPr>
          <w:lang w:val="en-GB"/>
        </w:rPr>
        <w:t xml:space="preserve"> and measured</w:t>
      </w:r>
      <w:r w:rsidR="008B46F1">
        <w:rPr>
          <w:lang w:val="en-GB"/>
        </w:rPr>
        <w:t xml:space="preserve">, in other words. </w:t>
      </w:r>
    </w:p>
    <w:p w14:paraId="35524175" w14:textId="3D648BC8" w:rsidR="005D6485" w:rsidRPr="00F4569A" w:rsidRDefault="005072BC" w:rsidP="001E04A1">
      <w:pPr>
        <w:pStyle w:val="Para"/>
        <w:jc w:val="left"/>
        <w:rPr>
          <w:lang w:val="en-GB"/>
        </w:rPr>
      </w:pPr>
      <w:r>
        <w:rPr>
          <w:lang w:val="en-GB"/>
        </w:rPr>
        <w:t>C</w:t>
      </w:r>
      <w:r w:rsidR="00F05EB4" w:rsidRPr="00F4569A">
        <w:rPr>
          <w:lang w:val="en-GB"/>
        </w:rPr>
        <w:t xml:space="preserve">laims </w:t>
      </w:r>
      <w:r>
        <w:rPr>
          <w:lang w:val="en-GB"/>
        </w:rPr>
        <w:t xml:space="preserve">that the formal risk appoach </w:t>
      </w:r>
      <w:r w:rsidR="00F05EB4" w:rsidRPr="00F4569A">
        <w:rPr>
          <w:lang w:val="en-GB"/>
        </w:rPr>
        <w:t xml:space="preserve">can </w:t>
      </w:r>
      <w:r w:rsidR="006052A2" w:rsidRPr="00F4569A">
        <w:rPr>
          <w:lang w:val="en-GB"/>
        </w:rPr>
        <w:t>incorporate highly uncertain non-sta</w:t>
      </w:r>
      <w:r w:rsidR="00F65F4F">
        <w:rPr>
          <w:lang w:val="en-GB"/>
        </w:rPr>
        <w:t>tionary climatic conditions</w:t>
      </w:r>
      <w:r w:rsidR="006052A2" w:rsidRPr="00F4569A">
        <w:rPr>
          <w:lang w:val="en-GB"/>
        </w:rPr>
        <w:t xml:space="preserve"> </w:t>
      </w:r>
      <w:r w:rsidR="00FC6201">
        <w:rPr>
          <w:lang w:val="en-GB"/>
        </w:rPr>
        <w:t xml:space="preserve">adequately </w:t>
      </w:r>
      <w:r w:rsidR="00454255">
        <w:rPr>
          <w:lang w:val="en-GB"/>
        </w:rPr>
        <w:t xml:space="preserve">for </w:t>
      </w:r>
      <w:r w:rsidR="00454255" w:rsidRPr="00454255">
        <w:t>water security</w:t>
      </w:r>
      <w:r w:rsidR="00454255">
        <w:rPr>
          <w:lang w:val="en-GB"/>
        </w:rPr>
        <w:t xml:space="preserve"> analysis </w:t>
      </w:r>
      <w:r w:rsidR="00465879" w:rsidRPr="00F4569A">
        <w:rPr>
          <w:lang w:val="en-GB"/>
        </w:rPr>
        <w:fldChar w:fldCharType="begin"/>
      </w:r>
      <w:r w:rsidR="00DC256F">
        <w:rPr>
          <w:lang w:val="en-GB"/>
        </w:rPr>
        <w:instrText xml:space="preserve"> ADDIN EN.CITE &lt;EndNote&gt;&lt;Cite&gt;&lt;Author&gt;Hall&lt;/Author&gt;&lt;Year&gt;2013&lt;/Year&gt;&lt;RecNum&gt;2957&lt;/RecNum&gt;&lt;Prefix&gt;as in &lt;/Prefix&gt;&lt;Suffix&gt;: 17&lt;/Suffix&gt;&lt;DisplayText&gt;(as in Hall and Borgomeo, 2013: 17)&lt;/DisplayText&gt;&lt;record&gt;&lt;rec-number&gt;2957&lt;/rec-number&gt;&lt;foreign-keys&gt;&lt;key app="EN" db-id="zwxtepdswza9wue0esaxaw2rzspaar9z9f2a" timestamp="1414592978"&gt;2957&lt;/key&gt;&lt;/foreign-keys&gt;&lt;ref-type name="Journal Article"&gt;17&lt;/ref-type&gt;&lt;contributors&gt;&lt;authors&gt;&lt;author&gt;Hall, J.&lt;/author&gt;&lt;author&gt;Borgomeo, E.&lt;/author&gt;&lt;/authors&gt;&lt;/contributors&gt;&lt;titles&gt;&lt;title&gt;Risk-based principles for defining and managing water security&lt;/title&gt;&lt;secondary-title&gt;Philosophical Transactions of the Royal Society - A&lt;/secondary-title&gt;&lt;/titles&gt;&lt;periodical&gt;&lt;full-title&gt;Philosophical Transactions of the Royal Society - A&lt;/full-title&gt;&lt;/periodical&gt;&lt;pages&gt;1 - 23&lt;/pages&gt;&lt;volume&gt;371: 20120407&lt;/volume&gt;&lt;dates&gt;&lt;year&gt;2013&lt;/year&gt;&lt;/dates&gt;&lt;urls&gt;&lt;/urls&gt;&lt;/record&gt;&lt;/Cite&gt;&lt;/EndNote&gt;</w:instrText>
      </w:r>
      <w:r w:rsidR="00465879" w:rsidRPr="00F4569A">
        <w:rPr>
          <w:lang w:val="en-GB"/>
        </w:rPr>
        <w:fldChar w:fldCharType="separate"/>
      </w:r>
      <w:r w:rsidR="00DC256F">
        <w:rPr>
          <w:noProof/>
          <w:lang w:val="en-GB"/>
        </w:rPr>
        <w:t>(as in Hall and Borgomeo, 2013: 17)</w:t>
      </w:r>
      <w:r w:rsidR="00465879" w:rsidRPr="00F4569A">
        <w:rPr>
          <w:lang w:val="en-GB"/>
        </w:rPr>
        <w:fldChar w:fldCharType="end"/>
      </w:r>
      <w:r w:rsidR="00465879">
        <w:rPr>
          <w:lang w:val="en-GB"/>
        </w:rPr>
        <w:t xml:space="preserve"> </w:t>
      </w:r>
      <w:r w:rsidR="003D7850" w:rsidRPr="00F4569A">
        <w:rPr>
          <w:lang w:val="en-GB"/>
        </w:rPr>
        <w:t>therefore</w:t>
      </w:r>
      <w:r w:rsidR="00B25865" w:rsidRPr="00F4569A">
        <w:rPr>
          <w:lang w:val="en-GB"/>
        </w:rPr>
        <w:t xml:space="preserve"> </w:t>
      </w:r>
      <w:r w:rsidR="00211361">
        <w:rPr>
          <w:lang w:val="en-GB"/>
        </w:rPr>
        <w:t>call</w:t>
      </w:r>
      <w:r w:rsidR="002E0725">
        <w:rPr>
          <w:lang w:val="en-GB"/>
        </w:rPr>
        <w:t xml:space="preserve"> </w:t>
      </w:r>
      <w:r w:rsidR="00211361">
        <w:rPr>
          <w:lang w:val="en-GB"/>
        </w:rPr>
        <w:t>for</w:t>
      </w:r>
      <w:r w:rsidR="00211361" w:rsidRPr="00F4569A">
        <w:rPr>
          <w:lang w:val="en-GB"/>
        </w:rPr>
        <w:t xml:space="preserve"> </w:t>
      </w:r>
      <w:r w:rsidR="00B25865" w:rsidRPr="00F4569A">
        <w:rPr>
          <w:lang w:val="en-GB"/>
        </w:rPr>
        <w:t xml:space="preserve">investigation of the </w:t>
      </w:r>
      <w:r w:rsidR="00DB4C42" w:rsidRPr="00F4569A">
        <w:rPr>
          <w:lang w:val="en-GB"/>
        </w:rPr>
        <w:t xml:space="preserve">uncertainties </w:t>
      </w:r>
      <w:r w:rsidR="00BA7888">
        <w:rPr>
          <w:lang w:val="en-GB"/>
        </w:rPr>
        <w:t xml:space="preserve">that </w:t>
      </w:r>
      <w:r w:rsidR="00194143">
        <w:rPr>
          <w:lang w:val="en-GB"/>
        </w:rPr>
        <w:t>might be passed over</w:t>
      </w:r>
      <w:r w:rsidR="00DB4C42" w:rsidRPr="00F4569A">
        <w:rPr>
          <w:lang w:val="en-GB"/>
        </w:rPr>
        <w:t xml:space="preserve">. </w:t>
      </w:r>
      <w:r w:rsidR="00DC256F">
        <w:rPr>
          <w:lang w:val="en-GB"/>
        </w:rPr>
        <w:t xml:space="preserve">Here, a </w:t>
      </w:r>
      <w:r w:rsidR="007E58FC" w:rsidRPr="00E74F16">
        <w:rPr>
          <w:lang w:val="en-GB"/>
        </w:rPr>
        <w:t>modelled</w:t>
      </w:r>
      <w:r w:rsidR="00E75C69" w:rsidRPr="00F4569A">
        <w:rPr>
          <w:lang w:val="en-GB"/>
        </w:rPr>
        <w:t xml:space="preserve"> assessment of </w:t>
      </w:r>
      <w:r w:rsidR="00244DC7" w:rsidRPr="00F4569A">
        <w:t>water security</w:t>
      </w:r>
      <w:r w:rsidR="00244DC7" w:rsidRPr="00F4569A">
        <w:rPr>
          <w:lang w:val="en-GB"/>
        </w:rPr>
        <w:t xml:space="preserve"> </w:t>
      </w:r>
      <w:r w:rsidR="005977AB" w:rsidRPr="00F4569A">
        <w:rPr>
          <w:lang w:val="en-GB"/>
        </w:rPr>
        <w:t>in England</w:t>
      </w:r>
      <w:r w:rsidR="00791DC6">
        <w:rPr>
          <w:lang w:val="en-GB"/>
        </w:rPr>
        <w:t xml:space="preserve"> </w:t>
      </w:r>
      <w:r w:rsidR="00244DC7" w:rsidRPr="00F4569A">
        <w:rPr>
          <w:lang w:val="en-GB"/>
        </w:rPr>
        <w:t>is</w:t>
      </w:r>
      <w:r w:rsidR="00F06C9A" w:rsidRPr="00F4569A">
        <w:rPr>
          <w:lang w:val="en-GB"/>
        </w:rPr>
        <w:t xml:space="preserve"> </w:t>
      </w:r>
      <w:r w:rsidR="005F3074" w:rsidRPr="00F4569A">
        <w:rPr>
          <w:lang w:val="en-GB"/>
        </w:rPr>
        <w:t>“idealized”</w:t>
      </w:r>
      <w:r w:rsidR="00454255">
        <w:rPr>
          <w:lang w:val="en-GB"/>
        </w:rPr>
        <w:t xml:space="preserve"> </w:t>
      </w:r>
      <w:r w:rsidR="005F3074" w:rsidRPr="00F4569A">
        <w:rPr>
          <w:lang w:val="en-GB"/>
        </w:rPr>
        <w:t xml:space="preserve">for </w:t>
      </w:r>
      <w:r w:rsidR="00576FD2" w:rsidRPr="00F4569A">
        <w:rPr>
          <w:lang w:val="en-GB"/>
        </w:rPr>
        <w:t xml:space="preserve">being limited to model </w:t>
      </w:r>
      <w:r w:rsidR="00032A99" w:rsidRPr="00F4569A">
        <w:rPr>
          <w:lang w:val="en-GB"/>
        </w:rPr>
        <w:t>uncertainties</w:t>
      </w:r>
      <w:r w:rsidR="00576FD2" w:rsidRPr="00F4569A">
        <w:rPr>
          <w:lang w:val="en-GB"/>
        </w:rPr>
        <w:t xml:space="preserve"> of </w:t>
      </w:r>
      <w:r w:rsidR="00860E55" w:rsidRPr="00F4569A">
        <w:rPr>
          <w:lang w:val="en-GB"/>
        </w:rPr>
        <w:t xml:space="preserve">the chosen </w:t>
      </w:r>
      <w:r w:rsidR="00657509" w:rsidRPr="00F4569A">
        <w:rPr>
          <w:lang w:val="en-GB"/>
        </w:rPr>
        <w:t>climate scenarios</w:t>
      </w:r>
      <w:r w:rsidR="00860E55" w:rsidRPr="00F4569A">
        <w:rPr>
          <w:lang w:val="en-GB"/>
        </w:rPr>
        <w:t xml:space="preserve"> </w:t>
      </w:r>
      <w:r w:rsidR="0039552E" w:rsidRPr="00F4569A">
        <w:rPr>
          <w:lang w:val="en-GB"/>
        </w:rPr>
        <w:fldChar w:fldCharType="begin"/>
      </w:r>
      <w:r w:rsidR="00DE5E71">
        <w:rPr>
          <w:lang w:val="en-GB"/>
        </w:rPr>
        <w:instrText xml:space="preserve"> ADDIN EN.CITE &lt;EndNote&gt;&lt;Cite&gt;&lt;Author&gt;AGWA&lt;/Author&gt;&lt;Year&gt;2013&lt;/Year&gt;&lt;RecNum&gt;3270&lt;/RecNum&gt;&lt;Prefix&gt;see &lt;/Prefix&gt;&lt;DisplayText&gt;(see AGWA, 2013)&lt;/DisplayText&gt;&lt;record&gt;&lt;rec-number&gt;3270&lt;/rec-number&gt;&lt;foreign-keys&gt;&lt;key app="EN" db-id="zwxtepdswza9wue0esaxaw2rzspaar9z9f2a" timestamp="1431107028"&gt;3270&lt;/key&gt;&lt;/foreign-keys&gt;&lt;ref-type name="Report"&gt;27&lt;/ref-type&gt;&lt;contributors&gt;&lt;authors&gt;&lt;author&gt;AGWA&lt;/author&gt;&lt;/authors&gt;&lt;/contributors&gt;&lt;titles&gt;&lt;title&gt;Caveat Adaptor: The Best Use of Climate Model Simulations for Climate Adaptation &amp;amp; Freshwater Management&lt;/title&gt;&lt;secondary-title&gt;White Paper 1&lt;/secondary-title&gt;&lt;/titles&gt;&lt;dates&gt;&lt;year&gt;2013&lt;/year&gt;&lt;/dates&gt;&lt;publisher&gt;Alliance for Global Water Adaptation (World Bank and Stockholm International Water Institute)&lt;/publisher&gt;&lt;urls&gt;&lt;/urls&gt;&lt;/record&gt;&lt;/Cite&gt;&lt;/EndNote&gt;</w:instrText>
      </w:r>
      <w:r w:rsidR="0039552E" w:rsidRPr="00F4569A">
        <w:rPr>
          <w:lang w:val="en-GB"/>
        </w:rPr>
        <w:fldChar w:fldCharType="separate"/>
      </w:r>
      <w:r w:rsidR="00DE5E71">
        <w:rPr>
          <w:noProof/>
          <w:lang w:val="en-GB"/>
        </w:rPr>
        <w:t>(see AGWA, 2013)</w:t>
      </w:r>
      <w:r w:rsidR="0039552E" w:rsidRPr="00F4569A">
        <w:rPr>
          <w:lang w:val="en-GB"/>
        </w:rPr>
        <w:fldChar w:fldCharType="end"/>
      </w:r>
      <w:r w:rsidR="00657509" w:rsidRPr="00F4569A">
        <w:rPr>
          <w:lang w:val="en-GB"/>
        </w:rPr>
        <w:t xml:space="preserve">; </w:t>
      </w:r>
      <w:r w:rsidR="00C37ACD" w:rsidRPr="00F4569A">
        <w:rPr>
          <w:lang w:val="en-GB"/>
        </w:rPr>
        <w:t xml:space="preserve">water use in </w:t>
      </w:r>
      <w:r w:rsidR="00657509" w:rsidRPr="00F4569A">
        <w:rPr>
          <w:lang w:val="en-GB"/>
        </w:rPr>
        <w:t>the south of the country;</w:t>
      </w:r>
      <w:r w:rsidR="00C37ACD" w:rsidRPr="00F4569A">
        <w:rPr>
          <w:lang w:val="en-GB"/>
        </w:rPr>
        <w:t xml:space="preserve"> </w:t>
      </w:r>
      <w:r w:rsidR="005F3074" w:rsidRPr="00F4569A">
        <w:rPr>
          <w:lang w:val="en-GB"/>
        </w:rPr>
        <w:t xml:space="preserve">and only a </w:t>
      </w:r>
      <w:r w:rsidR="00231785" w:rsidRPr="00F4569A">
        <w:rPr>
          <w:lang w:val="en-GB"/>
        </w:rPr>
        <w:t>small</w:t>
      </w:r>
      <w:r w:rsidR="005F3074" w:rsidRPr="00F4569A">
        <w:rPr>
          <w:lang w:val="en-GB"/>
        </w:rPr>
        <w:t xml:space="preserve"> </w:t>
      </w:r>
      <w:r w:rsidR="00724C06" w:rsidRPr="00F4569A">
        <w:rPr>
          <w:lang w:val="en-GB"/>
        </w:rPr>
        <w:t xml:space="preserve">number </w:t>
      </w:r>
      <w:r w:rsidR="005F3074" w:rsidRPr="00F4569A">
        <w:rPr>
          <w:lang w:val="en-GB"/>
        </w:rPr>
        <w:t xml:space="preserve">of </w:t>
      </w:r>
      <w:r w:rsidR="004A6374">
        <w:rPr>
          <w:lang w:val="en-GB"/>
        </w:rPr>
        <w:t xml:space="preserve">the many relevant </w:t>
      </w:r>
      <w:r w:rsidR="005F3074" w:rsidRPr="00F4569A">
        <w:rPr>
          <w:lang w:val="en-GB"/>
        </w:rPr>
        <w:t>actors</w:t>
      </w:r>
      <w:r w:rsidR="006379E3" w:rsidRPr="00F4569A">
        <w:rPr>
          <w:lang w:val="en-GB"/>
        </w:rPr>
        <w:t xml:space="preserve">. </w:t>
      </w:r>
      <w:r w:rsidR="00C24786" w:rsidRPr="00F4569A">
        <w:rPr>
          <w:lang w:val="en-GB"/>
        </w:rPr>
        <w:t xml:space="preserve">As </w:t>
      </w:r>
      <w:r w:rsidR="0052495E" w:rsidRPr="00F4569A">
        <w:rPr>
          <w:lang w:val="en-GB"/>
        </w:rPr>
        <w:t xml:space="preserve">the </w:t>
      </w:r>
      <w:r w:rsidR="00465879">
        <w:rPr>
          <w:lang w:val="en-GB"/>
        </w:rPr>
        <w:t xml:space="preserve">ongoing </w:t>
      </w:r>
      <w:r w:rsidR="0052495E" w:rsidRPr="00F4569A">
        <w:rPr>
          <w:lang w:val="en-GB"/>
        </w:rPr>
        <w:t xml:space="preserve">water-related conflict </w:t>
      </w:r>
      <w:r w:rsidR="007E58FC" w:rsidRPr="00E74F16">
        <w:rPr>
          <w:lang w:val="en-GB"/>
        </w:rPr>
        <w:t>generated by</w:t>
      </w:r>
      <w:r w:rsidR="003D7850" w:rsidRPr="00F4569A">
        <w:rPr>
          <w:lang w:val="en-GB"/>
        </w:rPr>
        <w:t xml:space="preserve"> </w:t>
      </w:r>
      <w:r w:rsidR="007B676D" w:rsidRPr="00F4569A">
        <w:rPr>
          <w:lang w:val="en-GB"/>
        </w:rPr>
        <w:t xml:space="preserve">the </w:t>
      </w:r>
      <w:r w:rsidR="0052495E" w:rsidRPr="00F4569A">
        <w:rPr>
          <w:lang w:val="en-GB"/>
        </w:rPr>
        <w:t xml:space="preserve">introduction of </w:t>
      </w:r>
      <w:r w:rsidR="00C24786" w:rsidRPr="00F4569A">
        <w:rPr>
          <w:lang w:val="en-GB"/>
        </w:rPr>
        <w:t>hydraulic fracturing</w:t>
      </w:r>
      <w:r w:rsidR="00B25865" w:rsidRPr="00F4569A">
        <w:rPr>
          <w:lang w:val="en-GB"/>
        </w:rPr>
        <w:t xml:space="preserve"> in the </w:t>
      </w:r>
      <w:r w:rsidR="005841C2">
        <w:rPr>
          <w:lang w:val="en-GB"/>
        </w:rPr>
        <w:t>UK</w:t>
      </w:r>
      <w:r w:rsidR="005841C2" w:rsidRPr="00F4569A">
        <w:rPr>
          <w:lang w:val="en-GB"/>
        </w:rPr>
        <w:t xml:space="preserve"> </w:t>
      </w:r>
      <w:r w:rsidR="00C24786" w:rsidRPr="00F4569A">
        <w:rPr>
          <w:lang w:val="en-GB"/>
        </w:rPr>
        <w:t>reveal</w:t>
      </w:r>
      <w:r w:rsidR="00B25865" w:rsidRPr="00F4569A">
        <w:rPr>
          <w:lang w:val="en-GB"/>
        </w:rPr>
        <w:t>s</w:t>
      </w:r>
      <w:r w:rsidR="00C24786" w:rsidRPr="00F4569A">
        <w:rPr>
          <w:lang w:val="en-GB"/>
        </w:rPr>
        <w:t xml:space="preserve">, water </w:t>
      </w:r>
      <w:r w:rsidR="00CB217E" w:rsidRPr="00F4569A">
        <w:rPr>
          <w:lang w:val="en-GB"/>
        </w:rPr>
        <w:t xml:space="preserve">governance in England </w:t>
      </w:r>
      <w:r w:rsidR="001C11F7" w:rsidRPr="00F4569A">
        <w:rPr>
          <w:lang w:val="en-GB"/>
        </w:rPr>
        <w:t xml:space="preserve">is </w:t>
      </w:r>
      <w:r w:rsidR="00FA79F2">
        <w:rPr>
          <w:lang w:val="en-GB"/>
        </w:rPr>
        <w:t>afflicted</w:t>
      </w:r>
      <w:r w:rsidR="00FA79F2" w:rsidRPr="00F4569A">
        <w:rPr>
          <w:lang w:val="en-GB"/>
        </w:rPr>
        <w:t xml:space="preserve"> </w:t>
      </w:r>
      <w:r w:rsidR="001C11F7" w:rsidRPr="00F4569A">
        <w:rPr>
          <w:lang w:val="en-GB"/>
        </w:rPr>
        <w:t>with uncertainties drive</w:t>
      </w:r>
      <w:r w:rsidR="005F3074" w:rsidRPr="00F4569A">
        <w:rPr>
          <w:lang w:val="en-GB"/>
        </w:rPr>
        <w:t xml:space="preserve">n not just by new technologies and </w:t>
      </w:r>
      <w:r w:rsidR="001C11F7" w:rsidRPr="00F4569A">
        <w:rPr>
          <w:lang w:val="en-GB"/>
        </w:rPr>
        <w:t xml:space="preserve">the way people may support or oppose </w:t>
      </w:r>
      <w:r w:rsidR="005E1C23" w:rsidRPr="00F4569A">
        <w:rPr>
          <w:lang w:val="en-GB"/>
        </w:rPr>
        <w:t xml:space="preserve">environmental </w:t>
      </w:r>
      <w:r w:rsidR="005F3074" w:rsidRPr="00F4569A">
        <w:rPr>
          <w:lang w:val="en-GB"/>
        </w:rPr>
        <w:t xml:space="preserve">policy, but by </w:t>
      </w:r>
      <w:r w:rsidR="006B05F3" w:rsidRPr="00F4569A">
        <w:rPr>
          <w:lang w:val="en-GB"/>
        </w:rPr>
        <w:t xml:space="preserve">future energy demands </w:t>
      </w:r>
      <w:r w:rsidR="00016A73" w:rsidRPr="00F4569A">
        <w:rPr>
          <w:lang w:val="en-GB"/>
        </w:rPr>
        <w:t>that</w:t>
      </w:r>
      <w:r w:rsidR="009B50A0" w:rsidRPr="00F4569A">
        <w:rPr>
          <w:lang w:val="en-GB"/>
        </w:rPr>
        <w:t xml:space="preserve"> are </w:t>
      </w:r>
      <w:r w:rsidR="00F44170">
        <w:rPr>
          <w:lang w:val="en-GB"/>
        </w:rPr>
        <w:t xml:space="preserve">driven by </w:t>
      </w:r>
      <w:r w:rsidR="009B50A0" w:rsidRPr="00F4569A">
        <w:rPr>
          <w:lang w:val="en-GB"/>
        </w:rPr>
        <w:t>global bio</w:t>
      </w:r>
      <w:r w:rsidR="00727E71">
        <w:rPr>
          <w:lang w:val="en-GB"/>
        </w:rPr>
        <w:t>physical and economic processes, as well as the regional politics of the E</w:t>
      </w:r>
      <w:r w:rsidR="00D741AA">
        <w:rPr>
          <w:lang w:val="en-GB"/>
        </w:rPr>
        <w:t xml:space="preserve">uropean </w:t>
      </w:r>
      <w:r w:rsidR="00727E71">
        <w:rPr>
          <w:lang w:val="en-GB"/>
        </w:rPr>
        <w:t>U</w:t>
      </w:r>
      <w:r w:rsidR="00D741AA">
        <w:rPr>
          <w:lang w:val="en-GB"/>
        </w:rPr>
        <w:t>nion</w:t>
      </w:r>
      <w:r w:rsidR="004C75EC">
        <w:rPr>
          <w:lang w:val="en-GB"/>
        </w:rPr>
        <w:t xml:space="preserve"> – </w:t>
      </w:r>
      <w:r w:rsidR="00134E39">
        <w:rPr>
          <w:lang w:val="en-GB"/>
        </w:rPr>
        <w:t>factors</w:t>
      </w:r>
      <w:r w:rsidR="00727E71">
        <w:rPr>
          <w:lang w:val="en-GB"/>
        </w:rPr>
        <w:t xml:space="preserve"> </w:t>
      </w:r>
      <w:r w:rsidR="004C75EC">
        <w:rPr>
          <w:lang w:val="en-GB"/>
        </w:rPr>
        <w:t xml:space="preserve">which </w:t>
      </w:r>
      <w:r w:rsidR="00727E71">
        <w:rPr>
          <w:lang w:val="en-GB"/>
        </w:rPr>
        <w:t xml:space="preserve">are beyond the grasp of probability and functionality. </w:t>
      </w:r>
      <w:r w:rsidR="00454AE8" w:rsidRPr="00F4569A">
        <w:rPr>
          <w:lang w:val="en-GB"/>
        </w:rPr>
        <w:t>I</w:t>
      </w:r>
      <w:r w:rsidR="00E14981" w:rsidRPr="00F4569A">
        <w:rPr>
          <w:lang w:val="en-GB"/>
        </w:rPr>
        <w:t>f</w:t>
      </w:r>
      <w:r w:rsidR="00B00B83">
        <w:rPr>
          <w:lang w:val="en-GB"/>
        </w:rPr>
        <w:t xml:space="preserve">, as in this example, </w:t>
      </w:r>
      <w:r w:rsidR="00CB217E" w:rsidRPr="00F4569A">
        <w:rPr>
          <w:lang w:val="en-GB"/>
        </w:rPr>
        <w:t xml:space="preserve">the role of people </w:t>
      </w:r>
      <w:r w:rsidR="0052495E" w:rsidRPr="00F4569A">
        <w:rPr>
          <w:lang w:val="en-GB"/>
        </w:rPr>
        <w:t xml:space="preserve">and climate </w:t>
      </w:r>
      <w:r w:rsidR="002A3A03">
        <w:rPr>
          <w:lang w:val="en-GB"/>
        </w:rPr>
        <w:t xml:space="preserve">is </w:t>
      </w:r>
      <w:r w:rsidR="0052495E" w:rsidRPr="00F4569A">
        <w:rPr>
          <w:lang w:val="en-GB"/>
        </w:rPr>
        <w:t>over-</w:t>
      </w:r>
      <w:r w:rsidR="003D7850" w:rsidRPr="00F4569A">
        <w:rPr>
          <w:lang w:val="en-GB"/>
        </w:rPr>
        <w:t>looked or over-</w:t>
      </w:r>
      <w:r w:rsidR="0052495E" w:rsidRPr="00F4569A">
        <w:rPr>
          <w:lang w:val="en-GB"/>
        </w:rPr>
        <w:t xml:space="preserve">simplified </w:t>
      </w:r>
      <w:r w:rsidR="00343475" w:rsidRPr="00F4569A">
        <w:rPr>
          <w:lang w:val="en-GB"/>
        </w:rPr>
        <w:t xml:space="preserve">in contexts where climate and social data </w:t>
      </w:r>
      <w:r w:rsidR="00FB3242" w:rsidRPr="00F4569A">
        <w:rPr>
          <w:lang w:val="en-GB"/>
        </w:rPr>
        <w:t>are</w:t>
      </w:r>
      <w:r w:rsidR="00343475" w:rsidRPr="00F4569A">
        <w:rPr>
          <w:lang w:val="en-GB"/>
        </w:rPr>
        <w:t xml:space="preserve"> </w:t>
      </w:r>
      <w:r w:rsidR="00FA79F2">
        <w:rPr>
          <w:lang w:val="en-GB"/>
        </w:rPr>
        <w:t>relatively readily</w:t>
      </w:r>
      <w:r w:rsidR="003D50FC">
        <w:rPr>
          <w:lang w:val="en-GB"/>
        </w:rPr>
        <w:t xml:space="preserve"> </w:t>
      </w:r>
      <w:r w:rsidR="00FA79F2">
        <w:rPr>
          <w:lang w:val="en-GB"/>
        </w:rPr>
        <w:t>available</w:t>
      </w:r>
      <w:r w:rsidR="004A6374">
        <w:rPr>
          <w:lang w:val="en-GB"/>
        </w:rPr>
        <w:t xml:space="preserve">, </w:t>
      </w:r>
      <w:r w:rsidR="004B6EAF" w:rsidRPr="00F4569A">
        <w:rPr>
          <w:lang w:val="en-GB"/>
        </w:rPr>
        <w:t xml:space="preserve">management responses </w:t>
      </w:r>
      <w:r w:rsidR="003D7850" w:rsidRPr="00F4569A">
        <w:rPr>
          <w:lang w:val="en-GB"/>
        </w:rPr>
        <w:t xml:space="preserve">are </w:t>
      </w:r>
      <w:r w:rsidR="00B25865" w:rsidRPr="00F4569A">
        <w:rPr>
          <w:lang w:val="en-GB"/>
        </w:rPr>
        <w:t xml:space="preserve">likely to be </w:t>
      </w:r>
      <w:r w:rsidR="00F015BD">
        <w:rPr>
          <w:lang w:val="en-GB"/>
        </w:rPr>
        <w:t>y</w:t>
      </w:r>
      <w:r w:rsidR="00C60F5A">
        <w:rPr>
          <w:lang w:val="en-GB"/>
        </w:rPr>
        <w:t>e</w:t>
      </w:r>
      <w:r w:rsidR="00F015BD">
        <w:rPr>
          <w:lang w:val="en-GB"/>
        </w:rPr>
        <w:t xml:space="preserve">t </w:t>
      </w:r>
      <w:r w:rsidR="003D7850" w:rsidRPr="00F4569A">
        <w:rPr>
          <w:lang w:val="en-GB"/>
        </w:rPr>
        <w:t xml:space="preserve">more vulnerable </w:t>
      </w:r>
      <w:r w:rsidR="00FA79F2">
        <w:rPr>
          <w:lang w:val="en-GB"/>
        </w:rPr>
        <w:t xml:space="preserve">to </w:t>
      </w:r>
      <w:r w:rsidR="00231785">
        <w:rPr>
          <w:lang w:val="en-GB"/>
        </w:rPr>
        <w:t>simplifying</w:t>
      </w:r>
      <w:r w:rsidR="00FA79F2">
        <w:rPr>
          <w:lang w:val="en-GB"/>
        </w:rPr>
        <w:t xml:space="preserve"> assumptions </w:t>
      </w:r>
      <w:r w:rsidR="001F4E9B">
        <w:rPr>
          <w:lang w:val="en-GB"/>
        </w:rPr>
        <w:t xml:space="preserve">where there </w:t>
      </w:r>
      <w:r w:rsidR="00C11A26">
        <w:rPr>
          <w:lang w:val="en-GB"/>
        </w:rPr>
        <w:t xml:space="preserve">are </w:t>
      </w:r>
      <w:r w:rsidR="00DA31B5">
        <w:rPr>
          <w:lang w:val="en-GB"/>
        </w:rPr>
        <w:t xml:space="preserve">even </w:t>
      </w:r>
      <w:r w:rsidR="004B6EAF" w:rsidRPr="00F4569A">
        <w:rPr>
          <w:lang w:val="en-GB"/>
        </w:rPr>
        <w:t>less data</w:t>
      </w:r>
      <w:r w:rsidR="00E941EA">
        <w:rPr>
          <w:lang w:val="en-GB"/>
        </w:rPr>
        <w:t xml:space="preserve"> </w:t>
      </w:r>
      <w:r w:rsidR="00DA31B5">
        <w:rPr>
          <w:lang w:val="en-GB"/>
        </w:rPr>
        <w:t>available</w:t>
      </w:r>
      <w:r w:rsidR="002A3A03">
        <w:rPr>
          <w:lang w:val="en-GB"/>
        </w:rPr>
        <w:t>. T</w:t>
      </w:r>
      <w:r w:rsidR="00E941EA">
        <w:rPr>
          <w:lang w:val="en-GB"/>
        </w:rPr>
        <w:t xml:space="preserve">he very concern raised by the authors </w:t>
      </w:r>
      <w:r w:rsidR="00F015BD">
        <w:rPr>
          <w:lang w:val="en-GB"/>
        </w:rPr>
        <w:t xml:space="preserve">about conclusions drawn from unwarranted evidence </w:t>
      </w:r>
      <w:r w:rsidR="00D741AA">
        <w:rPr>
          <w:lang w:val="en-GB"/>
        </w:rPr>
        <w:t xml:space="preserve">is </w:t>
      </w:r>
      <w:r w:rsidR="00F015BD">
        <w:rPr>
          <w:lang w:val="en-GB"/>
        </w:rPr>
        <w:t>prove</w:t>
      </w:r>
      <w:r w:rsidR="00D741AA">
        <w:rPr>
          <w:lang w:val="en-GB"/>
        </w:rPr>
        <w:t>n</w:t>
      </w:r>
      <w:r w:rsidR="00F015BD">
        <w:rPr>
          <w:lang w:val="en-GB"/>
        </w:rPr>
        <w:t xml:space="preserve"> unable to counter the allure of the application of the </w:t>
      </w:r>
      <w:r w:rsidR="00AE09BE">
        <w:rPr>
          <w:lang w:val="en-GB"/>
        </w:rPr>
        <w:t xml:space="preserve">method. </w:t>
      </w:r>
    </w:p>
    <w:p w14:paraId="6A365A13" w14:textId="01834F12" w:rsidR="002D76EB" w:rsidRDefault="00744F18" w:rsidP="00744F18">
      <w:pPr>
        <w:pStyle w:val="Para"/>
        <w:jc w:val="left"/>
        <w:rPr>
          <w:lang w:val="en-GB"/>
        </w:rPr>
      </w:pPr>
      <w:r>
        <w:rPr>
          <w:lang w:val="en-GB"/>
        </w:rPr>
        <w:lastRenderedPageBreak/>
        <w:t xml:space="preserve">The </w:t>
      </w:r>
      <w:r w:rsidR="00E941EA">
        <w:rPr>
          <w:lang w:val="en-GB"/>
        </w:rPr>
        <w:t xml:space="preserve">range of </w:t>
      </w:r>
      <w:r w:rsidR="00244DC7" w:rsidRPr="00F4569A">
        <w:rPr>
          <w:lang w:val="en-GB"/>
        </w:rPr>
        <w:t xml:space="preserve">applicability </w:t>
      </w:r>
      <w:r w:rsidR="009915F4" w:rsidRPr="00F4569A">
        <w:rPr>
          <w:lang w:val="en-GB"/>
        </w:rPr>
        <w:t xml:space="preserve">of </w:t>
      </w:r>
      <w:r w:rsidRPr="00744F18">
        <w:rPr>
          <w:lang w:val="en-GB"/>
        </w:rPr>
        <w:t>quantitative</w:t>
      </w:r>
      <w:r>
        <w:rPr>
          <w:lang w:val="en-GB"/>
        </w:rPr>
        <w:t xml:space="preserve"> risk analysis for </w:t>
      </w:r>
      <w:r w:rsidR="00565FD3" w:rsidRPr="00F4569A">
        <w:t>water security</w:t>
      </w:r>
      <w:r w:rsidR="00565FD3" w:rsidRPr="00F4569A">
        <w:rPr>
          <w:lang w:val="en-GB"/>
        </w:rPr>
        <w:t xml:space="preserve"> </w:t>
      </w:r>
      <w:r>
        <w:rPr>
          <w:lang w:val="en-GB"/>
        </w:rPr>
        <w:t xml:space="preserve">research </w:t>
      </w:r>
      <w:r w:rsidR="00E941EA">
        <w:rPr>
          <w:lang w:val="en-GB"/>
        </w:rPr>
        <w:t>is thus restricted</w:t>
      </w:r>
      <w:r>
        <w:rPr>
          <w:lang w:val="en-GB"/>
        </w:rPr>
        <w:t xml:space="preserve"> to </w:t>
      </w:r>
      <w:r>
        <w:t xml:space="preserve">contexts that are very well studied, with well-bounded (and thus ‘known’) conditions. It can thus take its place </w:t>
      </w:r>
      <w:r w:rsidR="00D741AA">
        <w:rPr>
          <w:lang w:val="en-GB"/>
        </w:rPr>
        <w:t xml:space="preserve">as </w:t>
      </w:r>
      <w:r w:rsidR="00A85672">
        <w:rPr>
          <w:lang w:val="en-GB"/>
        </w:rPr>
        <w:t xml:space="preserve">one option within </w:t>
      </w:r>
      <w:r w:rsidR="005D6485" w:rsidRPr="00F4569A">
        <w:rPr>
          <w:lang w:val="en-GB"/>
        </w:rPr>
        <w:t xml:space="preserve">the </w:t>
      </w:r>
      <w:r w:rsidR="00B139CC" w:rsidRPr="00F4569A">
        <w:rPr>
          <w:lang w:val="en-GB"/>
        </w:rPr>
        <w:t xml:space="preserve">plurality of approaches </w:t>
      </w:r>
      <w:r w:rsidR="0091013E" w:rsidRPr="00F4569A">
        <w:rPr>
          <w:lang w:val="en-GB"/>
        </w:rPr>
        <w:t xml:space="preserve">required to address </w:t>
      </w:r>
      <w:r w:rsidR="00B139CC" w:rsidRPr="00F4569A">
        <w:t>water security</w:t>
      </w:r>
      <w:r>
        <w:t xml:space="preserve">, in particular with </w:t>
      </w:r>
      <w:r w:rsidR="00B139CC" w:rsidRPr="00F4569A">
        <w:rPr>
          <w:szCs w:val="20"/>
        </w:rPr>
        <w:t xml:space="preserve">land-use planning decisions in the face </w:t>
      </w:r>
      <w:r w:rsidR="0009341A" w:rsidRPr="00F4569A">
        <w:rPr>
          <w:szCs w:val="20"/>
        </w:rPr>
        <w:t>of</w:t>
      </w:r>
      <w:r w:rsidR="0009341A">
        <w:rPr>
          <w:szCs w:val="20"/>
        </w:rPr>
        <w:t xml:space="preserve"> </w:t>
      </w:r>
      <w:r w:rsidR="0009341A" w:rsidRPr="00F4569A">
        <w:rPr>
          <w:szCs w:val="20"/>
        </w:rPr>
        <w:t xml:space="preserve">droughts </w:t>
      </w:r>
      <w:r w:rsidR="0009341A" w:rsidRPr="00F4569A">
        <w:rPr>
          <w:szCs w:val="20"/>
        </w:rPr>
        <w:fldChar w:fldCharType="begin"/>
      </w:r>
      <w:r w:rsidR="00657DF8">
        <w:rPr>
          <w:szCs w:val="20"/>
        </w:rPr>
        <w:instrText xml:space="preserve"> ADDIN EN.CITE &lt;EndNote&gt;&lt;Cite&gt;&lt;Author&gt;Brown&lt;/Author&gt;&lt;Year&gt;2013&lt;/Year&gt;&lt;RecNum&gt;2985&lt;/RecNum&gt;&lt;DisplayText&gt;(Brown et al., 2013)&lt;/DisplayText&gt;&lt;record&gt;&lt;rec-number&gt;2985&lt;/rec-number&gt;&lt;foreign-keys&gt;&lt;key app="EN" db-id="zwxtepdswza9wue0esaxaw2rzspaar9z9f2a" timestamp="1414766602"&gt;2985&lt;/key&gt;&lt;/foreign-keys&gt;&lt;ref-type name="Journal Article"&gt;17&lt;/ref-type&gt;&lt;contributors&gt;&lt;authors&gt;&lt;author&gt;Brown, Casey&lt;/author&gt;&lt;author&gt;Meeks, Robyn&lt;/author&gt;&lt;author&gt;Ghile, Yonas&lt;/author&gt;&lt;author&gt;Hunu, Kenneth&lt;/author&gt;&lt;/authors&gt;&lt;/contributors&gt;&lt;titles&gt;&lt;title&gt;Is water security necessary? An empirical analysis of the effects of climate hazards on national-level economic growth&lt;/title&gt;&lt;secondary-title&gt;Philosophical Transactions of the Royal Society - A&lt;/secondary-title&gt;&lt;/titles&gt;&lt;periodical&gt;&lt;full-title&gt;Philosophical Transactions of the Royal Society - A&lt;/full-title&gt;&lt;/periodical&gt;&lt;pages&gt;1 - 18&lt;/pages&gt;&lt;volume&gt;371: 20120416&lt;/volume&gt;&lt;dates&gt;&lt;year&gt;2013&lt;/year&gt;&lt;/dates&gt;&lt;urls&gt;&lt;/urls&gt;&lt;electronic-resource-num&gt;http://dx.doi.org/10.1098/rsta.2012.0416&lt;/electronic-resource-num&gt;&lt;/record&gt;&lt;/Cite&gt;&lt;/EndNote&gt;</w:instrText>
      </w:r>
      <w:r w:rsidR="0009341A" w:rsidRPr="00F4569A">
        <w:rPr>
          <w:szCs w:val="20"/>
        </w:rPr>
        <w:fldChar w:fldCharType="separate"/>
      </w:r>
      <w:r w:rsidR="00657DF8">
        <w:rPr>
          <w:noProof/>
          <w:szCs w:val="20"/>
        </w:rPr>
        <w:t>(Brown et al., 2013)</w:t>
      </w:r>
      <w:r w:rsidR="0009341A" w:rsidRPr="00F4569A">
        <w:rPr>
          <w:szCs w:val="20"/>
        </w:rPr>
        <w:fldChar w:fldCharType="end"/>
      </w:r>
      <w:r w:rsidR="0009341A">
        <w:t xml:space="preserve"> and </w:t>
      </w:r>
      <w:r w:rsidR="00B139CC" w:rsidRPr="00F4569A">
        <w:rPr>
          <w:szCs w:val="20"/>
        </w:rPr>
        <w:t xml:space="preserve">floods </w:t>
      </w:r>
      <w:r w:rsidR="00B139CC" w:rsidRPr="00F4569A">
        <w:rPr>
          <w:szCs w:val="20"/>
        </w:rPr>
        <w:fldChar w:fldCharType="begin"/>
      </w:r>
      <w:r w:rsidR="00657DF8">
        <w:rPr>
          <w:szCs w:val="20"/>
        </w:rPr>
        <w:instrText xml:space="preserve"> ADDIN EN.CITE &lt;EndNote&gt;&lt;Cite&gt;&lt;Author&gt;Sayers&lt;/Author&gt;&lt;Year&gt;2014&lt;/Year&gt;&lt;RecNum&gt;3157&lt;/RecNum&gt;&lt;DisplayText&gt;(Sayers et al., 2014)&lt;/DisplayText&gt;&lt;record&gt;&lt;rec-number&gt;3157&lt;/rec-number&gt;&lt;foreign-keys&gt;&lt;key app="EN" db-id="zwxtepdswza9wue0esaxaw2rzspaar9z9f2a" timestamp="1426509940"&gt;3157&lt;/key&gt;&lt;key app="ENWeb" db-id=""&gt;0&lt;/key&gt;&lt;/foreign-keys&gt;&lt;ref-type name="Journal Article"&gt;17&lt;/ref-type&gt;&lt;contributors&gt;&lt;authors&gt;&lt;author&gt;Sayers, Paul&lt;/author&gt;&lt;author&gt;Galloway, Gerry&lt;/author&gt;&lt;author&gt;Penning-Rowsell, Edmund&lt;/author&gt;&lt;author&gt;Yuanyuan, Li&lt;/author&gt;&lt;author&gt;Fuxin, Shen&lt;/author&gt;&lt;author&gt;Yiwei, Chen&lt;/author&gt;&lt;author&gt;Kang, Wen&lt;/author&gt;&lt;author&gt;Le Quesne, Tom&lt;/author&gt;&lt;author&gt;Wang, Lei&lt;/author&gt;&lt;author&gt;Guan, Yuhui&lt;/author&gt;&lt;/authors&gt;&lt;/contributors&gt;&lt;titles&gt;&lt;title&gt;Strategic flood management: ten ‘golden rules’ to guide a sound approach&lt;/title&gt;&lt;secondary-title&gt;International Journal of River Basin Management&lt;/secondary-title&gt;&lt;/titles&gt;&lt;periodical&gt;&lt;full-title&gt;International Journal of River Basin Management&lt;/full-title&gt;&lt;/periodical&gt;&lt;pages&gt;1-15&lt;/pages&gt;&lt;dates&gt;&lt;year&gt;2014&lt;/year&gt;&lt;/dates&gt;&lt;isbn&gt;1571-5124&amp;#xD;1814-2060&lt;/isbn&gt;&lt;urls&gt;&lt;/urls&gt;&lt;electronic-resource-num&gt;10.1080/15715124.2014.902378&lt;/electronic-resource-num&gt;&lt;/record&gt;&lt;/Cite&gt;&lt;/EndNote&gt;</w:instrText>
      </w:r>
      <w:r w:rsidR="00B139CC" w:rsidRPr="00F4569A">
        <w:rPr>
          <w:szCs w:val="20"/>
        </w:rPr>
        <w:fldChar w:fldCharType="separate"/>
      </w:r>
      <w:r w:rsidR="00657DF8">
        <w:rPr>
          <w:noProof/>
          <w:szCs w:val="20"/>
        </w:rPr>
        <w:t>(Sayers et al., 2014)</w:t>
      </w:r>
      <w:r w:rsidR="00B139CC" w:rsidRPr="00F4569A">
        <w:rPr>
          <w:szCs w:val="20"/>
        </w:rPr>
        <w:fldChar w:fldCharType="end"/>
      </w:r>
      <w:r w:rsidR="008276E5">
        <w:rPr>
          <w:szCs w:val="20"/>
        </w:rPr>
        <w:t xml:space="preserve">. </w:t>
      </w:r>
      <w:r w:rsidR="00077B4D">
        <w:t>Critical eyes must remain open</w:t>
      </w:r>
      <w:r w:rsidR="00DA31B5">
        <w:t xml:space="preserve">, meanwhile, </w:t>
      </w:r>
      <w:r w:rsidR="00077B4D">
        <w:t xml:space="preserve">for the </w:t>
      </w:r>
      <w:r w:rsidR="00E941EA">
        <w:t xml:space="preserve">potential </w:t>
      </w:r>
      <w:r w:rsidR="00B139CC" w:rsidRPr="00F4569A">
        <w:t xml:space="preserve">misinterpretation of </w:t>
      </w:r>
      <w:r w:rsidR="008276E5">
        <w:t>quantified</w:t>
      </w:r>
      <w:r w:rsidR="00B139CC" w:rsidRPr="00F4569A">
        <w:t xml:space="preserve"> </w:t>
      </w:r>
      <w:r w:rsidR="006B59C2" w:rsidRPr="00F4569A">
        <w:t xml:space="preserve">risk </w:t>
      </w:r>
      <w:r w:rsidR="00B139CC" w:rsidRPr="00F4569A">
        <w:t>as</w:t>
      </w:r>
      <w:r w:rsidR="00B139CC" w:rsidRPr="00F4569A">
        <w:rPr>
          <w:szCs w:val="20"/>
        </w:rPr>
        <w:t xml:space="preserve"> ‘real’, or ‘fixed’</w:t>
      </w:r>
      <w:r w:rsidR="008276E5">
        <w:rPr>
          <w:szCs w:val="20"/>
        </w:rPr>
        <w:t xml:space="preserve"> in any way</w:t>
      </w:r>
      <w:r w:rsidR="00B139CC" w:rsidRPr="00F4569A">
        <w:rPr>
          <w:szCs w:val="20"/>
        </w:rPr>
        <w:t xml:space="preserve">, </w:t>
      </w:r>
      <w:r w:rsidR="0009341A">
        <w:rPr>
          <w:szCs w:val="20"/>
        </w:rPr>
        <w:t>particularly</w:t>
      </w:r>
      <w:r w:rsidR="0009341A" w:rsidRPr="00F4569A">
        <w:rPr>
          <w:szCs w:val="20"/>
        </w:rPr>
        <w:t xml:space="preserve"> </w:t>
      </w:r>
      <w:r w:rsidR="00B139CC" w:rsidRPr="00F4569A">
        <w:rPr>
          <w:szCs w:val="20"/>
        </w:rPr>
        <w:t>in situations of great complexity and uncertainty.</w:t>
      </w:r>
      <w:r w:rsidR="00B443C1" w:rsidRPr="00F4569A">
        <w:rPr>
          <w:szCs w:val="20"/>
        </w:rPr>
        <w:t xml:space="preserve"> </w:t>
      </w:r>
      <w:r w:rsidR="00257BD7" w:rsidRPr="00F4569A">
        <w:rPr>
          <w:lang w:val="en-GB"/>
        </w:rPr>
        <w:t xml:space="preserve">It </w:t>
      </w:r>
      <w:r w:rsidR="0065452D">
        <w:rPr>
          <w:lang w:val="en-GB"/>
        </w:rPr>
        <w:t xml:space="preserve">is </w:t>
      </w:r>
      <w:r w:rsidR="005F3723">
        <w:rPr>
          <w:lang w:val="en-GB"/>
        </w:rPr>
        <w:t xml:space="preserve">not surprising to witness cases where </w:t>
      </w:r>
      <w:r w:rsidR="00257BD7" w:rsidRPr="00F4569A">
        <w:rPr>
          <w:lang w:val="en-GB"/>
        </w:rPr>
        <w:t>policy-makers jettison the</w:t>
      </w:r>
      <w:r w:rsidR="00B25865" w:rsidRPr="00F4569A">
        <w:rPr>
          <w:lang w:val="en-GB"/>
        </w:rPr>
        <w:t xml:space="preserve"> </w:t>
      </w:r>
      <w:r w:rsidR="00257BD7" w:rsidRPr="00F4569A">
        <w:rPr>
          <w:lang w:val="en-GB"/>
        </w:rPr>
        <w:t>notes of caution</w:t>
      </w:r>
      <w:r w:rsidR="00DA31B5">
        <w:rPr>
          <w:lang w:val="en-GB"/>
        </w:rPr>
        <w:t xml:space="preserve"> raised by researchers</w:t>
      </w:r>
      <w:r w:rsidR="00257BD7" w:rsidRPr="00F4569A">
        <w:rPr>
          <w:lang w:val="en-GB"/>
        </w:rPr>
        <w:t xml:space="preserve">, and </w:t>
      </w:r>
      <w:r w:rsidR="000E6877">
        <w:rPr>
          <w:lang w:val="en-GB"/>
        </w:rPr>
        <w:t>take action</w:t>
      </w:r>
      <w:r w:rsidR="00A05D11" w:rsidRPr="00F4569A">
        <w:rPr>
          <w:lang w:val="en-GB"/>
        </w:rPr>
        <w:t xml:space="preserve"> without </w:t>
      </w:r>
      <w:r w:rsidR="00E941EA">
        <w:rPr>
          <w:lang w:val="en-GB"/>
        </w:rPr>
        <w:t xml:space="preserve">due consideration of </w:t>
      </w:r>
      <w:r w:rsidR="00A05D11" w:rsidRPr="00F4569A">
        <w:rPr>
          <w:lang w:val="en-GB"/>
        </w:rPr>
        <w:t>the unknowns</w:t>
      </w:r>
      <w:r w:rsidR="00257BD7" w:rsidRPr="00F4569A">
        <w:rPr>
          <w:lang w:val="en-GB"/>
        </w:rPr>
        <w:t xml:space="preserve"> </w:t>
      </w:r>
      <w:r w:rsidR="00E66E37">
        <w:rPr>
          <w:lang w:val="en-GB"/>
        </w:rPr>
        <w:t xml:space="preserve">– as a separate study on UK floods has shown </w:t>
      </w:r>
      <w:r w:rsidR="00042CB8">
        <w:rPr>
          <w:lang w:val="en-GB"/>
        </w:rPr>
        <w:fldChar w:fldCharType="begin"/>
      </w:r>
      <w:r w:rsidR="00DE5E71">
        <w:rPr>
          <w:lang w:val="en-GB"/>
        </w:rPr>
        <w:instrText xml:space="preserve"> ADDIN EN.CITE &lt;EndNote&gt;&lt;Cite&gt;&lt;Author&gt;Kuklicke&lt;/Author&gt;&lt;Year&gt;2016&lt;/Year&gt;&lt;RecNum&gt;3607&lt;/RecNum&gt;&lt;DisplayText&gt;(Kuklicke and Demeritt, 2016)&lt;/DisplayText&gt;&lt;record&gt;&lt;rec-number&gt;3607&lt;/rec-number&gt;&lt;foreign-keys&gt;&lt;key app="EN" db-id="zwxtepdswza9wue0esaxaw2rzspaar9z9f2a" timestamp="1455294391"&gt;3607&lt;/key&gt;&lt;key app="ENWeb" db-id=""&gt;0&lt;/key&gt;&lt;/foreign-keys&gt;&lt;ref-type name="Journal Article"&gt;17&lt;/ref-type&gt;&lt;contributors&gt;&lt;authors&gt;&lt;author&gt;Kuklicke, Christian&lt;/author&gt;&lt;author&gt;Demeritt, David&lt;/author&gt;&lt;/authors&gt;&lt;/contributors&gt;&lt;titles&gt;&lt;title&gt;Adaptive and risk-based approaches to climate chang and the management of uncertainty and institutional risk: The case of future flooding in England&lt;/title&gt;&lt;secondary-title&gt;Global Environmental Change&lt;/secondary-title&gt;&lt;/titles&gt;&lt;periodical&gt;&lt;full-title&gt;Global Environmental Change&lt;/full-title&gt;&lt;/periodical&gt;&lt;pages&gt;56 - 68&lt;/pages&gt;&lt;volume&gt;37&lt;/volume&gt;&lt;dates&gt;&lt;year&gt;2016&lt;/year&gt;&lt;/dates&gt;&lt;urls&gt;&lt;/urls&gt;&lt;electronic-resource-num&gt;10.1016/j.gloenvcha.2016.01.007&lt;/electronic-resource-num&gt;&lt;/record&gt;&lt;/Cite&gt;&lt;/EndNote&gt;</w:instrText>
      </w:r>
      <w:r w:rsidR="00042CB8">
        <w:rPr>
          <w:lang w:val="en-GB"/>
        </w:rPr>
        <w:fldChar w:fldCharType="separate"/>
      </w:r>
      <w:r w:rsidR="00DE5E71">
        <w:rPr>
          <w:noProof/>
          <w:lang w:val="en-GB"/>
        </w:rPr>
        <w:t>(Kuklicke and Demeritt, 2016)</w:t>
      </w:r>
      <w:r w:rsidR="00042CB8">
        <w:rPr>
          <w:lang w:val="en-GB"/>
        </w:rPr>
        <w:fldChar w:fldCharType="end"/>
      </w:r>
      <w:r w:rsidR="00E66E37" w:rsidRPr="00F4569A">
        <w:rPr>
          <w:lang w:val="en-GB"/>
        </w:rPr>
        <w:t xml:space="preserve">. </w:t>
      </w:r>
      <w:r w:rsidR="00E66E37">
        <w:rPr>
          <w:lang w:val="en-GB"/>
        </w:rPr>
        <w:t xml:space="preserve">The same study </w:t>
      </w:r>
      <w:r w:rsidR="0065452D">
        <w:rPr>
          <w:lang w:val="en-GB"/>
        </w:rPr>
        <w:t xml:space="preserve">draws attention to </w:t>
      </w:r>
      <w:r w:rsidR="00D44EB7">
        <w:rPr>
          <w:lang w:val="en-GB"/>
        </w:rPr>
        <w:t xml:space="preserve">a </w:t>
      </w:r>
      <w:r w:rsidR="00654FFE">
        <w:rPr>
          <w:lang w:val="en-GB"/>
        </w:rPr>
        <w:t>less foreseeable</w:t>
      </w:r>
      <w:r w:rsidR="00D44EB7">
        <w:rPr>
          <w:lang w:val="en-GB"/>
        </w:rPr>
        <w:t xml:space="preserve"> </w:t>
      </w:r>
      <w:r w:rsidR="008276E5">
        <w:rPr>
          <w:lang w:val="en-GB"/>
        </w:rPr>
        <w:t xml:space="preserve">appeal of simplified </w:t>
      </w:r>
      <w:r w:rsidR="0065452D">
        <w:rPr>
          <w:lang w:val="en-GB"/>
        </w:rPr>
        <w:t>messages</w:t>
      </w:r>
      <w:r w:rsidR="00F65F12">
        <w:rPr>
          <w:lang w:val="en-GB"/>
        </w:rPr>
        <w:t xml:space="preserve">: </w:t>
      </w:r>
      <w:r w:rsidR="004F3855">
        <w:rPr>
          <w:lang w:val="en-GB"/>
        </w:rPr>
        <w:t xml:space="preserve">uncertainty </w:t>
      </w:r>
      <w:r w:rsidR="008276E5">
        <w:rPr>
          <w:lang w:val="en-GB"/>
        </w:rPr>
        <w:t xml:space="preserve">may be deliberately </w:t>
      </w:r>
      <w:r w:rsidR="00FA502A">
        <w:rPr>
          <w:lang w:val="en-GB"/>
        </w:rPr>
        <w:t xml:space="preserve">ignored by </w:t>
      </w:r>
      <w:r w:rsidR="00545C5A">
        <w:rPr>
          <w:lang w:val="en-GB"/>
        </w:rPr>
        <w:t xml:space="preserve">policy </w:t>
      </w:r>
      <w:r w:rsidR="00134E39">
        <w:rPr>
          <w:lang w:val="en-GB"/>
        </w:rPr>
        <w:t>institutions</w:t>
      </w:r>
      <w:r w:rsidR="00545C5A">
        <w:rPr>
          <w:lang w:val="en-GB"/>
        </w:rPr>
        <w:t xml:space="preserve"> </w:t>
      </w:r>
      <w:r w:rsidR="002D76EB">
        <w:rPr>
          <w:lang w:val="en-GB"/>
        </w:rPr>
        <w:t xml:space="preserve">that are </w:t>
      </w:r>
      <w:r w:rsidR="00FA502A">
        <w:rPr>
          <w:lang w:val="en-GB"/>
        </w:rPr>
        <w:t xml:space="preserve">concerned about </w:t>
      </w:r>
      <w:r w:rsidR="00545C5A">
        <w:rPr>
          <w:lang w:val="en-GB"/>
        </w:rPr>
        <w:t xml:space="preserve">their </w:t>
      </w:r>
      <w:r w:rsidR="002D76EB">
        <w:rPr>
          <w:lang w:val="en-GB"/>
        </w:rPr>
        <w:t xml:space="preserve">own </w:t>
      </w:r>
      <w:r w:rsidR="00545C5A">
        <w:rPr>
          <w:lang w:val="en-GB"/>
        </w:rPr>
        <w:t xml:space="preserve">reputational risk </w:t>
      </w:r>
      <w:r w:rsidR="00C7778E">
        <w:rPr>
          <w:lang w:val="en-GB"/>
        </w:rPr>
        <w:fldChar w:fldCharType="begin"/>
      </w:r>
      <w:r w:rsidR="00DE5E71">
        <w:rPr>
          <w:lang w:val="en-GB"/>
        </w:rPr>
        <w:instrText xml:space="preserve"> ADDIN EN.CITE &lt;EndNote&gt;&lt;Cite&gt;&lt;Author&gt;Kuklicke&lt;/Author&gt;&lt;Year&gt;2016&lt;/Year&gt;&lt;RecNum&gt;3607&lt;/RecNum&gt;&lt;Suffix&gt;: 65&lt;/Suffix&gt;&lt;DisplayText&gt;(Kuklicke and Demeritt, 2016: 65)&lt;/DisplayText&gt;&lt;record&gt;&lt;rec-number&gt;3607&lt;/rec-number&gt;&lt;foreign-keys&gt;&lt;key app="EN" db-id="zwxtepdswza9wue0esaxaw2rzspaar9z9f2a" timestamp="1455294391"&gt;3607&lt;/key&gt;&lt;key app="ENWeb" db-id=""&gt;0&lt;/key&gt;&lt;/foreign-keys&gt;&lt;ref-type name="Journal Article"&gt;17&lt;/ref-type&gt;&lt;contributors&gt;&lt;authors&gt;&lt;author&gt;Kuklicke, Christian&lt;/author&gt;&lt;author&gt;Demeritt, David&lt;/author&gt;&lt;/authors&gt;&lt;/contributors&gt;&lt;titles&gt;&lt;title&gt;Adaptive and risk-based approaches to climate chang and the management of uncertainty and institutional risk: The case of future flooding in England&lt;/title&gt;&lt;secondary-title&gt;Global Environmental Change&lt;/secondary-title&gt;&lt;/titles&gt;&lt;periodical&gt;&lt;full-title&gt;Global Environmental Change&lt;/full-title&gt;&lt;/periodical&gt;&lt;pages&gt;56 - 68&lt;/pages&gt;&lt;volume&gt;37&lt;/volume&gt;&lt;dates&gt;&lt;year&gt;2016&lt;/year&gt;&lt;/dates&gt;&lt;urls&gt;&lt;/urls&gt;&lt;electronic-resource-num&gt;10.1016/j.gloenvcha.2016.01.007&lt;/electronic-resource-num&gt;&lt;/record&gt;&lt;/Cite&gt;&lt;/EndNote&gt;</w:instrText>
      </w:r>
      <w:r w:rsidR="00C7778E">
        <w:rPr>
          <w:lang w:val="en-GB"/>
        </w:rPr>
        <w:fldChar w:fldCharType="separate"/>
      </w:r>
      <w:r w:rsidR="00DE5E71">
        <w:rPr>
          <w:noProof/>
          <w:lang w:val="en-GB"/>
        </w:rPr>
        <w:t>(Kuklicke and Demeritt, 2016: 65)</w:t>
      </w:r>
      <w:r w:rsidR="00C7778E">
        <w:rPr>
          <w:lang w:val="en-GB"/>
        </w:rPr>
        <w:fldChar w:fldCharType="end"/>
      </w:r>
      <w:r w:rsidR="00340EF4">
        <w:rPr>
          <w:lang w:val="en-GB"/>
        </w:rPr>
        <w:t>, who</w:t>
      </w:r>
      <w:r w:rsidR="0065452D">
        <w:rPr>
          <w:lang w:val="en-GB"/>
        </w:rPr>
        <w:t xml:space="preserve"> </w:t>
      </w:r>
      <w:r w:rsidR="00654FFE">
        <w:rPr>
          <w:lang w:val="en-GB"/>
        </w:rPr>
        <w:t xml:space="preserve">thus </w:t>
      </w:r>
      <w:r w:rsidR="00340EF4">
        <w:rPr>
          <w:lang w:val="en-GB"/>
        </w:rPr>
        <w:t>legitimise</w:t>
      </w:r>
      <w:r w:rsidR="00E350CD">
        <w:rPr>
          <w:lang w:val="en-GB"/>
        </w:rPr>
        <w:t xml:space="preserve"> </w:t>
      </w:r>
      <w:r w:rsidR="00340EF4">
        <w:rPr>
          <w:lang w:val="en-GB"/>
        </w:rPr>
        <w:t xml:space="preserve">rather than question </w:t>
      </w:r>
      <w:r w:rsidR="002D76EB">
        <w:rPr>
          <w:lang w:val="en-GB"/>
        </w:rPr>
        <w:t xml:space="preserve">the validity of the </w:t>
      </w:r>
      <w:r w:rsidR="00137791">
        <w:rPr>
          <w:lang w:val="en-GB"/>
        </w:rPr>
        <w:t>approach</w:t>
      </w:r>
      <w:r w:rsidR="00251213">
        <w:rPr>
          <w:lang w:val="en-GB"/>
        </w:rPr>
        <w:t>.</w:t>
      </w:r>
    </w:p>
    <w:p w14:paraId="41F5260A" w14:textId="1FF1D5FA" w:rsidR="00672E4F" w:rsidRPr="00F4569A" w:rsidRDefault="00672E4F" w:rsidP="001E04A1">
      <w:pPr>
        <w:pStyle w:val="Para"/>
        <w:jc w:val="left"/>
        <w:rPr>
          <w:lang w:val="en-GB"/>
        </w:rPr>
      </w:pPr>
    </w:p>
    <w:p w14:paraId="4C751829" w14:textId="1BAA9A5C" w:rsidR="006A0783" w:rsidRPr="00F4569A" w:rsidRDefault="00574D4C" w:rsidP="001E04A1">
      <w:pPr>
        <w:pStyle w:val="Para"/>
        <w:jc w:val="left"/>
        <w:rPr>
          <w:lang w:val="en-GB"/>
        </w:rPr>
      </w:pPr>
      <w:r>
        <w:rPr>
          <w:i/>
          <w:lang w:val="en-GB"/>
        </w:rPr>
        <w:t xml:space="preserve">2.2 </w:t>
      </w:r>
      <w:r w:rsidR="003D1B40">
        <w:rPr>
          <w:i/>
          <w:lang w:val="en-GB"/>
        </w:rPr>
        <w:t>Reduc</w:t>
      </w:r>
      <w:r w:rsidR="005C12BE">
        <w:rPr>
          <w:i/>
          <w:lang w:val="en-GB"/>
        </w:rPr>
        <w:t xml:space="preserve">tion of </w:t>
      </w:r>
      <w:r w:rsidR="003D1B40" w:rsidRPr="003D1B40">
        <w:rPr>
          <w:i/>
          <w:lang w:val="en-GB"/>
        </w:rPr>
        <w:t>swings in GDP to hydro</w:t>
      </w:r>
      <w:r w:rsidR="0036716E">
        <w:rPr>
          <w:i/>
          <w:lang w:val="en-GB"/>
        </w:rPr>
        <w:t>-</w:t>
      </w:r>
      <w:r w:rsidR="003D1B40" w:rsidRPr="003D1B40">
        <w:rPr>
          <w:i/>
          <w:lang w:val="en-GB"/>
        </w:rPr>
        <w:t>climatological causes</w:t>
      </w:r>
    </w:p>
    <w:p w14:paraId="0B53729D" w14:textId="7581C69B" w:rsidR="007531CF" w:rsidRPr="005159B3" w:rsidRDefault="00493673" w:rsidP="001E04A1">
      <w:pPr>
        <w:pStyle w:val="Para"/>
        <w:jc w:val="left"/>
        <w:rPr>
          <w:lang w:val="en-GB"/>
        </w:rPr>
      </w:pPr>
      <w:r w:rsidRPr="00F4569A">
        <w:rPr>
          <w:lang w:val="en-GB"/>
        </w:rPr>
        <w:t>A</w:t>
      </w:r>
      <w:r w:rsidR="0036716E">
        <w:rPr>
          <w:lang w:val="en-GB"/>
        </w:rPr>
        <w:t>nother</w:t>
      </w:r>
      <w:r w:rsidRPr="00F4569A">
        <w:rPr>
          <w:lang w:val="en-GB"/>
        </w:rPr>
        <w:t xml:space="preserve"> possible </w:t>
      </w:r>
      <w:r w:rsidR="002E6029" w:rsidRPr="00F4569A">
        <w:rPr>
          <w:lang w:val="en-GB"/>
        </w:rPr>
        <w:t xml:space="preserve">knock-on effect of </w:t>
      </w:r>
      <w:r w:rsidRPr="00F4569A">
        <w:rPr>
          <w:lang w:val="en-GB"/>
        </w:rPr>
        <w:t xml:space="preserve">the adoption of </w:t>
      </w:r>
      <w:r w:rsidR="002E6029" w:rsidRPr="00F4569A">
        <w:rPr>
          <w:lang w:val="en-GB"/>
        </w:rPr>
        <w:t xml:space="preserve">clear </w:t>
      </w:r>
      <w:r w:rsidRPr="00F4569A">
        <w:rPr>
          <w:lang w:val="en-GB"/>
        </w:rPr>
        <w:t xml:space="preserve">and </w:t>
      </w:r>
      <w:r w:rsidR="002E6029" w:rsidRPr="00F4569A">
        <w:rPr>
          <w:lang w:val="en-GB"/>
        </w:rPr>
        <w:t>simple</w:t>
      </w:r>
      <w:r w:rsidR="00302474">
        <w:rPr>
          <w:lang w:val="en-GB"/>
        </w:rPr>
        <w:t xml:space="preserve"> (if </w:t>
      </w:r>
      <w:r w:rsidR="00107F00" w:rsidRPr="00F4569A">
        <w:rPr>
          <w:lang w:val="en-GB"/>
        </w:rPr>
        <w:t>unfound</w:t>
      </w:r>
      <w:r w:rsidR="00302474">
        <w:rPr>
          <w:lang w:val="en-GB"/>
        </w:rPr>
        <w:t xml:space="preserve">ed) policy recommendations </w:t>
      </w:r>
      <w:r w:rsidR="002E6029" w:rsidRPr="00F4569A">
        <w:rPr>
          <w:lang w:val="en-GB"/>
        </w:rPr>
        <w:t>is th</w:t>
      </w:r>
      <w:r w:rsidR="00E55BDF" w:rsidRPr="00F4569A">
        <w:rPr>
          <w:lang w:val="en-GB"/>
        </w:rPr>
        <w:t>e reinforcement of</w:t>
      </w:r>
      <w:r w:rsidR="002E6029" w:rsidRPr="00F4569A">
        <w:rPr>
          <w:lang w:val="en-GB"/>
        </w:rPr>
        <w:t xml:space="preserve"> interests already invested in the water and development sector</w:t>
      </w:r>
      <w:r w:rsidR="00754748">
        <w:rPr>
          <w:lang w:val="en-GB"/>
        </w:rPr>
        <w:t>s</w:t>
      </w:r>
      <w:r w:rsidR="002E6029" w:rsidRPr="00F4569A">
        <w:rPr>
          <w:lang w:val="en-GB"/>
        </w:rPr>
        <w:t xml:space="preserve">, </w:t>
      </w:r>
      <w:r w:rsidR="005F3723">
        <w:rPr>
          <w:lang w:val="en-GB"/>
        </w:rPr>
        <w:t xml:space="preserve">because </w:t>
      </w:r>
      <w:r w:rsidR="005F3723" w:rsidRPr="005F3723">
        <w:rPr>
          <w:lang w:val="en-GB"/>
        </w:rPr>
        <w:t>different</w:t>
      </w:r>
      <w:r w:rsidR="005F3723">
        <w:rPr>
          <w:lang w:val="en-GB"/>
        </w:rPr>
        <w:t xml:space="preserve"> groups </w:t>
      </w:r>
      <w:r w:rsidR="00231785">
        <w:rPr>
          <w:lang w:val="en-GB"/>
        </w:rPr>
        <w:t>have</w:t>
      </w:r>
      <w:r w:rsidR="005F3723">
        <w:rPr>
          <w:lang w:val="en-GB"/>
        </w:rPr>
        <w:t xml:space="preserve"> very </w:t>
      </w:r>
      <w:r w:rsidR="005F3723" w:rsidRPr="005F3723">
        <w:rPr>
          <w:lang w:val="en-GB"/>
        </w:rPr>
        <w:t>different</w:t>
      </w:r>
      <w:r w:rsidR="005F3723">
        <w:rPr>
          <w:lang w:val="en-GB"/>
        </w:rPr>
        <w:t xml:space="preserve"> influence over the science-policy process. There is </w:t>
      </w:r>
      <w:r w:rsidR="003F0A0C">
        <w:rPr>
          <w:lang w:val="en-GB"/>
        </w:rPr>
        <w:t xml:space="preserve">thus </w:t>
      </w:r>
      <w:r w:rsidR="004C0D7E">
        <w:rPr>
          <w:lang w:val="en-GB"/>
        </w:rPr>
        <w:t xml:space="preserve">reason to reflect upon the </w:t>
      </w:r>
      <w:r w:rsidR="00831A02">
        <w:rPr>
          <w:lang w:val="en-GB"/>
        </w:rPr>
        <w:t xml:space="preserve">extent to which </w:t>
      </w:r>
      <w:r w:rsidR="003F0A0C">
        <w:rPr>
          <w:lang w:val="en-GB"/>
        </w:rPr>
        <w:t>the status quo</w:t>
      </w:r>
      <w:r w:rsidR="00831A02">
        <w:rPr>
          <w:lang w:val="en-GB"/>
        </w:rPr>
        <w:t xml:space="preserve"> </w:t>
      </w:r>
      <w:r w:rsidR="004C0D7E">
        <w:rPr>
          <w:lang w:val="en-GB"/>
        </w:rPr>
        <w:t xml:space="preserve">is likely to </w:t>
      </w:r>
      <w:r w:rsidR="00831A02">
        <w:rPr>
          <w:lang w:val="en-GB"/>
        </w:rPr>
        <w:t>be challenged</w:t>
      </w:r>
      <w:r w:rsidR="005F3723">
        <w:rPr>
          <w:lang w:val="en-GB"/>
        </w:rPr>
        <w:t xml:space="preserve">, when </w:t>
      </w:r>
      <w:r w:rsidR="000A72BD" w:rsidRPr="00F4569A">
        <w:rPr>
          <w:lang w:val="en-GB"/>
        </w:rPr>
        <w:t xml:space="preserve">the </w:t>
      </w:r>
      <w:r w:rsidR="00E55BDF" w:rsidRPr="00F4569A">
        <w:rPr>
          <w:lang w:val="en-GB"/>
        </w:rPr>
        <w:t>role</w:t>
      </w:r>
      <w:r w:rsidR="00453D23" w:rsidRPr="00F4569A">
        <w:rPr>
          <w:lang w:val="en-GB"/>
        </w:rPr>
        <w:t xml:space="preserve"> that water resource</w:t>
      </w:r>
      <w:r w:rsidR="00F71426" w:rsidRPr="00F4569A">
        <w:rPr>
          <w:lang w:val="en-GB"/>
        </w:rPr>
        <w:t xml:space="preserve">s </w:t>
      </w:r>
      <w:r w:rsidR="00453D23" w:rsidRPr="00F4569A">
        <w:rPr>
          <w:lang w:val="en-GB"/>
        </w:rPr>
        <w:t xml:space="preserve">play in societies </w:t>
      </w:r>
      <w:r w:rsidR="00831A02">
        <w:rPr>
          <w:lang w:val="en-GB"/>
        </w:rPr>
        <w:t xml:space="preserve">is reduced </w:t>
      </w:r>
      <w:r w:rsidR="00453D23" w:rsidRPr="00F4569A">
        <w:rPr>
          <w:lang w:val="en-GB"/>
        </w:rPr>
        <w:t>to a</w:t>
      </w:r>
      <w:r w:rsidR="00F71426" w:rsidRPr="00F4569A">
        <w:rPr>
          <w:lang w:val="en-GB"/>
        </w:rPr>
        <w:t xml:space="preserve"> simple</w:t>
      </w:r>
      <w:r w:rsidR="00160FB1">
        <w:rPr>
          <w:lang w:val="en-GB"/>
        </w:rPr>
        <w:t xml:space="preserve"> deterministic</w:t>
      </w:r>
      <w:r w:rsidR="00453D23" w:rsidRPr="00F4569A">
        <w:rPr>
          <w:lang w:val="en-GB"/>
        </w:rPr>
        <w:t xml:space="preserve"> </w:t>
      </w:r>
      <w:r w:rsidR="00453D23" w:rsidRPr="005159B3">
        <w:rPr>
          <w:lang w:val="en-GB"/>
        </w:rPr>
        <w:t xml:space="preserve">relationship </w:t>
      </w:r>
      <w:r w:rsidR="00F71426" w:rsidRPr="005159B3">
        <w:rPr>
          <w:lang w:val="en-GB"/>
        </w:rPr>
        <w:t>between rainfall</w:t>
      </w:r>
      <w:r w:rsidR="007E58FC" w:rsidRPr="005159B3">
        <w:rPr>
          <w:lang w:val="en-GB"/>
        </w:rPr>
        <w:t xml:space="preserve"> or </w:t>
      </w:r>
      <w:r w:rsidR="00F71426" w:rsidRPr="005159B3">
        <w:rPr>
          <w:lang w:val="en-GB"/>
        </w:rPr>
        <w:t>runoff</w:t>
      </w:r>
      <w:r w:rsidR="001715F8" w:rsidRPr="005159B3">
        <w:rPr>
          <w:lang w:val="en-GB"/>
        </w:rPr>
        <w:t>,</w:t>
      </w:r>
      <w:r w:rsidR="00F71426" w:rsidRPr="005159B3">
        <w:rPr>
          <w:lang w:val="en-GB"/>
        </w:rPr>
        <w:t xml:space="preserve"> and </w:t>
      </w:r>
      <w:r w:rsidR="00453D23" w:rsidRPr="005159B3">
        <w:rPr>
          <w:lang w:val="en-GB"/>
        </w:rPr>
        <w:t xml:space="preserve">national GDP. </w:t>
      </w:r>
    </w:p>
    <w:p w14:paraId="2F7F706A" w14:textId="497014E8" w:rsidR="00201709" w:rsidRDefault="00AE09BE" w:rsidP="001E04A1">
      <w:pPr>
        <w:pStyle w:val="Para"/>
        <w:jc w:val="left"/>
        <w:rPr>
          <w:lang w:val="en-GB"/>
        </w:rPr>
      </w:pPr>
      <w:r>
        <w:rPr>
          <w:lang w:val="en-GB"/>
        </w:rPr>
        <w:t>To return to</w:t>
      </w:r>
      <w:r w:rsidR="006541EA" w:rsidRPr="005159B3">
        <w:rPr>
          <w:lang w:val="en-GB"/>
        </w:rPr>
        <w:t xml:space="preserve"> the case of </w:t>
      </w:r>
      <w:r w:rsidR="00A550BE" w:rsidRPr="005159B3">
        <w:t>Ethiopia</w:t>
      </w:r>
      <w:r w:rsidR="008C2FB9" w:rsidRPr="005159B3">
        <w:t xml:space="preserve"> (</w:t>
      </w:r>
      <w:r w:rsidR="00D25171">
        <w:t>Table</w:t>
      </w:r>
      <w:r w:rsidR="008C2FB9" w:rsidRPr="005159B3">
        <w:t xml:space="preserve"> 3</w:t>
      </w:r>
      <w:r w:rsidR="000F22CB" w:rsidRPr="005159B3">
        <w:t>)</w:t>
      </w:r>
      <w:r w:rsidR="000A72BD" w:rsidRPr="005159B3">
        <w:t xml:space="preserve">, </w:t>
      </w:r>
      <w:r w:rsidR="00DB3E5C" w:rsidRPr="005159B3">
        <w:t xml:space="preserve">the idea that national GDP </w:t>
      </w:r>
      <w:r w:rsidR="003435A2">
        <w:t xml:space="preserve">is closely linked to rainfall </w:t>
      </w:r>
      <w:r w:rsidR="00DB3E5C" w:rsidRPr="005159B3">
        <w:t xml:space="preserve">does not </w:t>
      </w:r>
      <w:r w:rsidR="00DF6449">
        <w:t>stand up to statistical scrutiny</w:t>
      </w:r>
      <w:r w:rsidR="00302474">
        <w:t xml:space="preserve">, </w:t>
      </w:r>
      <w:r w:rsidR="003572E2" w:rsidRPr="005159B3">
        <w:t xml:space="preserve">even </w:t>
      </w:r>
      <w:r w:rsidR="00DF6449">
        <w:t>though</w:t>
      </w:r>
      <w:r w:rsidR="00DF6449" w:rsidRPr="005159B3">
        <w:t xml:space="preserve"> </w:t>
      </w:r>
      <w:r w:rsidR="00DF6449">
        <w:t>certain ways of presenting relationships visually may appear to tell a different story</w:t>
      </w:r>
      <w:r w:rsidR="00DB3E5C" w:rsidRPr="005159B3">
        <w:t xml:space="preserve">. </w:t>
      </w:r>
      <w:r w:rsidR="00E51EEB" w:rsidRPr="005159B3">
        <w:rPr>
          <w:lang w:val="en-US"/>
        </w:rPr>
        <w:t>The incorporation of other hydro-climatic variables and basin-specific and annual global effects into the</w:t>
      </w:r>
      <w:r w:rsidR="00762252" w:rsidRPr="005159B3">
        <w:rPr>
          <w:lang w:val="en-US"/>
        </w:rPr>
        <w:t xml:space="preserve"> </w:t>
      </w:r>
      <w:r w:rsidR="00E51EEB" w:rsidRPr="005159B3">
        <w:rPr>
          <w:lang w:val="en-US"/>
        </w:rPr>
        <w:t xml:space="preserve">analysis </w:t>
      </w:r>
      <w:r w:rsidR="00E51EEB" w:rsidRPr="005159B3">
        <w:rPr>
          <w:lang w:val="en-GB"/>
        </w:rPr>
        <w:t xml:space="preserve">(such as modelled evapotranspiration </w:t>
      </w:r>
      <w:r w:rsidR="00E51EEB" w:rsidRPr="005159B3">
        <w:rPr>
          <w:lang w:val="en-GB"/>
        </w:rPr>
        <w:fldChar w:fldCharType="begin"/>
      </w:r>
      <w:r w:rsidR="00DE5E71">
        <w:rPr>
          <w:lang w:val="en-GB"/>
        </w:rPr>
        <w:instrText xml:space="preserve"> ADDIN EN.CITE &lt;EndNote&gt;&lt;Cite&gt;&lt;Author&gt;Sadoff&lt;/Author&gt;&lt;Year&gt;2015&lt;/Year&gt;&lt;RecNum&gt;3241&lt;/RecNum&gt;&lt;DisplayText&gt;(Sadoff et al., 2015)&lt;/DisplayText&gt;&lt;record&gt;&lt;rec-number&gt;3241&lt;/rec-number&gt;&lt;foreign-keys&gt;&lt;key app="EN" db-id="zwxtepdswza9wue0esaxaw2rzspaar9z9f2a" timestamp="1429721666"&gt;3241&lt;/key&gt;&lt;key app="ENWeb" db-id=""&gt;0&lt;/key&gt;&lt;/foreign-keys&gt;&lt;ref-type name="Report"&gt;27&lt;/ref-type&gt;&lt;contributors&gt;&lt;authors&gt;&lt;author&gt;Sadoff, C.W.&lt;/author&gt;&lt;author&gt;Hall, J.W.&lt;/author&gt;&lt;author&gt;Grey, D.&lt;/author&gt;&lt;author&gt;Aerts, J.C.J.H.&lt;/author&gt;&lt;author&gt;Ait-Kadi, M.&lt;/author&gt;&lt;author&gt;Brown, C.&lt;/author&gt;&lt;author&gt;Cox, A.&lt;/author&gt;&lt;author&gt;Dadson, S. &lt;/author&gt;&lt;author&gt;Garrick, D.&lt;/author&gt;&lt;author&gt;Kelman, J.&lt;/author&gt;&lt;author&gt;McCornick, P.&lt;/author&gt;&lt;author&gt;Ringler, C.&lt;/author&gt;&lt;author&gt;Rosengrant, M. &lt;/author&gt;&lt;author&gt;Whittington, D.&lt;/author&gt;&lt;author&gt;Wiberg, D. &lt;/author&gt;&lt;/authors&gt;&lt;/contributors&gt;&lt;titles&gt;&lt;title&gt;Securing Water, Sustaining Growth: Report of the GWP/OECD Task Force on Water Security and Sustainable Growth&lt;/title&gt;&lt;/titles&gt;&lt;dates&gt;&lt;year&gt;2015&lt;/year&gt;&lt;/dates&gt;&lt;pub-location&gt;Oxford&lt;/pub-location&gt;&lt;publisher&gt;University of Oxford&lt;/publisher&gt;&lt;urls&gt;&lt;/urls&gt;&lt;/record&gt;&lt;/Cite&gt;&lt;/EndNote&gt;</w:instrText>
      </w:r>
      <w:r w:rsidR="00E51EEB" w:rsidRPr="005159B3">
        <w:rPr>
          <w:lang w:val="en-GB"/>
        </w:rPr>
        <w:fldChar w:fldCharType="separate"/>
      </w:r>
      <w:r w:rsidR="00DE5E71">
        <w:rPr>
          <w:noProof/>
          <w:lang w:val="en-GB"/>
        </w:rPr>
        <w:t>(Sadoff et al., 2015)</w:t>
      </w:r>
      <w:r w:rsidR="00E51EEB" w:rsidRPr="005159B3">
        <w:rPr>
          <w:lang w:val="en-GB"/>
        </w:rPr>
        <w:fldChar w:fldCharType="end"/>
      </w:r>
      <w:r w:rsidR="00E51EEB" w:rsidRPr="005159B3">
        <w:rPr>
          <w:lang w:val="en-GB"/>
        </w:rPr>
        <w:t>)</w:t>
      </w:r>
      <w:r w:rsidR="0079191D">
        <w:rPr>
          <w:lang w:val="en-GB"/>
        </w:rPr>
        <w:t>)</w:t>
      </w:r>
      <w:r w:rsidR="00E51EEB" w:rsidRPr="005159B3">
        <w:rPr>
          <w:lang w:val="en-GB"/>
        </w:rPr>
        <w:t xml:space="preserve"> refines the message, to a degree. </w:t>
      </w:r>
      <w:r w:rsidR="00DA31B5">
        <w:rPr>
          <w:lang w:val="en-GB"/>
        </w:rPr>
        <w:t xml:space="preserve">The second-generation </w:t>
      </w:r>
      <w:r w:rsidR="001715F8" w:rsidRPr="005159B3">
        <w:rPr>
          <w:lang w:val="en-GB"/>
        </w:rPr>
        <w:t>analysis</w:t>
      </w:r>
      <w:r w:rsidR="00446721" w:rsidRPr="005159B3">
        <w:rPr>
          <w:lang w:val="en-GB"/>
        </w:rPr>
        <w:t xml:space="preserve"> </w:t>
      </w:r>
      <w:r w:rsidR="00DA31B5">
        <w:rPr>
          <w:lang w:val="en-GB"/>
        </w:rPr>
        <w:t xml:space="preserve">still </w:t>
      </w:r>
      <w:r w:rsidR="00EC499A" w:rsidRPr="005159B3">
        <w:rPr>
          <w:lang w:val="en-GB"/>
        </w:rPr>
        <w:t>fails</w:t>
      </w:r>
      <w:r w:rsidR="00DA31B5">
        <w:rPr>
          <w:lang w:val="en-GB"/>
        </w:rPr>
        <w:t xml:space="preserve">, however, </w:t>
      </w:r>
      <w:r w:rsidR="00EC499A" w:rsidRPr="005159B3">
        <w:rPr>
          <w:lang w:val="en-GB"/>
        </w:rPr>
        <w:t xml:space="preserve">to </w:t>
      </w:r>
      <w:r w:rsidR="001715F8" w:rsidRPr="005159B3">
        <w:rPr>
          <w:lang w:val="en-GB"/>
        </w:rPr>
        <w:t xml:space="preserve">explicitly </w:t>
      </w:r>
      <w:r w:rsidR="00EC499A" w:rsidRPr="005159B3">
        <w:rPr>
          <w:lang w:val="en-GB"/>
        </w:rPr>
        <w:t xml:space="preserve">take into account </w:t>
      </w:r>
      <w:r w:rsidR="00762252" w:rsidRPr="005159B3">
        <w:rPr>
          <w:lang w:val="en-GB"/>
        </w:rPr>
        <w:t xml:space="preserve">the </w:t>
      </w:r>
      <w:r w:rsidR="00201709" w:rsidRPr="005159B3">
        <w:rPr>
          <w:lang w:val="en-GB"/>
        </w:rPr>
        <w:t xml:space="preserve">many complex reasons beyond hydrological </w:t>
      </w:r>
      <w:r w:rsidR="00991214" w:rsidRPr="005159B3">
        <w:rPr>
          <w:lang w:val="en-GB"/>
        </w:rPr>
        <w:t>variability</w:t>
      </w:r>
      <w:r w:rsidR="00201709" w:rsidRPr="005159B3">
        <w:rPr>
          <w:lang w:val="en-GB"/>
        </w:rPr>
        <w:t xml:space="preserve"> that influence a country’s GDP</w:t>
      </w:r>
      <w:r w:rsidR="00DA31B5">
        <w:rPr>
          <w:lang w:val="en-GB"/>
        </w:rPr>
        <w:t xml:space="preserve">. These include </w:t>
      </w:r>
      <w:r w:rsidR="003558CF" w:rsidRPr="005159B3">
        <w:rPr>
          <w:lang w:val="en-GB"/>
        </w:rPr>
        <w:t>political</w:t>
      </w:r>
      <w:r w:rsidR="003558CF" w:rsidRPr="00F4569A">
        <w:rPr>
          <w:lang w:val="en-GB"/>
        </w:rPr>
        <w:t xml:space="preserve"> stability, international trade, </w:t>
      </w:r>
      <w:r w:rsidR="00116C42">
        <w:rPr>
          <w:lang w:val="en-GB"/>
        </w:rPr>
        <w:t xml:space="preserve">level of industrialisation, </w:t>
      </w:r>
      <w:r w:rsidR="003558CF" w:rsidRPr="00F4569A">
        <w:rPr>
          <w:lang w:val="en-GB"/>
        </w:rPr>
        <w:t xml:space="preserve">and education levels, </w:t>
      </w:r>
      <w:r w:rsidR="003558CF" w:rsidRPr="001715F8">
        <w:rPr>
          <w:lang w:val="en-GB"/>
        </w:rPr>
        <w:t xml:space="preserve">to name just a few </w:t>
      </w:r>
      <w:r w:rsidR="00201709" w:rsidRPr="00F4569A">
        <w:rPr>
          <w:lang w:val="en-GB"/>
        </w:rPr>
        <w:t xml:space="preserve">(see Merrey </w:t>
      </w:r>
      <w:r w:rsidR="00201709" w:rsidRPr="00F4569A">
        <w:rPr>
          <w:lang w:val="en-GB"/>
        </w:rPr>
        <w:fldChar w:fldCharType="begin"/>
      </w:r>
      <w:r w:rsidR="0058078D">
        <w:rPr>
          <w:lang w:val="en-GB"/>
        </w:rPr>
        <w:instrText xml:space="preserve"> ADDIN EN.CITE &lt;EndNote&gt;&lt;Cite ExcludeAuth="1"&gt;&lt;Author&gt;Merrey&lt;/Author&gt;&lt;Year&gt;2009&lt;/Year&gt;&lt;RecNum&gt;2988&lt;/RecNum&gt;&lt;DisplayText&gt;(2009)&lt;/DisplayText&gt;&lt;record&gt;&lt;rec-number&gt;2988&lt;/rec-number&gt;&lt;foreign-keys&gt;&lt;key app="EN" db-id="zwxtepdswza9wue0esaxaw2rzspaar9z9f2a" timestamp="1414768122"&gt;2988&lt;/key&gt;&lt;/foreign-keys&gt;&lt;ref-type name="Journal Article"&gt;17&lt;/ref-type&gt;&lt;contributors&gt;&lt;authors&gt;&lt;author&gt;Merrey, Douglas J.&lt;/author&gt;&lt;/authors&gt;&lt;/contributors&gt;&lt;titles&gt;&lt;title&gt;Will Future Water Professionals Sink Under Received Wisdom or Swim to a New Paradigm?&lt;/title&gt;&lt;secondary-title&gt;Irrigation and Drainage&lt;/secondary-title&gt;&lt;/titles&gt;&lt;periodical&gt;&lt;full-title&gt;Irrigation and Drainage&lt;/full-title&gt;&lt;/periodical&gt;&lt;pages&gt;S168 - S176&lt;/pages&gt;&lt;volume&gt;58&lt;/volume&gt;&lt;dates&gt;&lt;year&gt;2009&lt;/year&gt;&lt;/dates&gt;&lt;urls&gt;&lt;/urls&gt;&lt;electronic-resource-num&gt;10.1002/ird.493&lt;/electronic-resource-num&gt;&lt;/record&gt;&lt;/Cite&gt;&lt;/EndNote&gt;</w:instrText>
      </w:r>
      <w:r w:rsidR="00201709" w:rsidRPr="00F4569A">
        <w:rPr>
          <w:lang w:val="en-GB"/>
        </w:rPr>
        <w:fldChar w:fldCharType="separate"/>
      </w:r>
      <w:r w:rsidR="0058078D">
        <w:rPr>
          <w:noProof/>
          <w:lang w:val="en-GB"/>
        </w:rPr>
        <w:t>(2009)</w:t>
      </w:r>
      <w:r w:rsidR="00201709" w:rsidRPr="00F4569A">
        <w:rPr>
          <w:lang w:val="en-GB"/>
        </w:rPr>
        <w:fldChar w:fldCharType="end"/>
      </w:r>
      <w:r w:rsidR="00201709" w:rsidRPr="00F4569A">
        <w:rPr>
          <w:lang w:val="en-GB"/>
        </w:rPr>
        <w:t xml:space="preserve">, Hatfield-Dodds </w:t>
      </w:r>
      <w:r w:rsidR="00201709" w:rsidRPr="00F4569A">
        <w:rPr>
          <w:lang w:val="en-GB"/>
        </w:rPr>
        <w:fldChar w:fldCharType="begin"/>
      </w:r>
      <w:r w:rsidR="0058078D">
        <w:rPr>
          <w:lang w:val="en-GB"/>
        </w:rPr>
        <w:instrText xml:space="preserve"> ADDIN EN.CITE &lt;EndNote&gt;&lt;Cite ExcludeAuth="1"&gt;&lt;Author&gt;Hatfield-Dodds&lt;/Author&gt;&lt;Year&gt;2006&lt;/Year&gt;&lt;RecNum&gt;3255&lt;/RecNum&gt;&lt;DisplayText&gt;(2006)&lt;/DisplayText&gt;&lt;record&gt;&lt;rec-number&gt;3255&lt;/rec-number&gt;&lt;foreign-keys&gt;&lt;key app="EN" db-id="zwxtepdswza9wue0esaxaw2rzspaar9z9f2a" timestamp="1430310901"&gt;3255&lt;/key&gt;&lt;/foreign-keys&gt;&lt;ref-type name="Report"&gt;27&lt;/ref-type&gt;&lt;contributors&gt;&lt;authors&gt;&lt;author&gt;Hatfield-Dodds, Steve&lt;/author&gt;&lt;/authors&gt;&lt;secondary-authors&gt;&lt;author&gt;A response by Steve Hatflield Dodds to to &amp;apos;Water for Growth and Development&amp;apos; - A theme document of the 4th World Water Forum by David Grey and Claudia Sadoff, World Bank&lt;/author&gt;&lt;/secondary-authors&gt;&lt;/contributors&gt;&lt;titles&gt;&lt;title&gt;Water Strategies for Sustainable Development: What is required to ensure &amp;apos;responsible growth&amp;apos;?&lt;/title&gt;&lt;/titles&gt;&lt;dates&gt;&lt;year&gt;2006&lt;/year&gt;&lt;/dates&gt;&lt;pub-location&gt;Clayton, South Victoria&lt;/pub-location&gt;&lt;publisher&gt;Commonwealth Scientific and Industrial Research Organisation&lt;/publisher&gt;&lt;urls&gt;&lt;/urls&gt;&lt;/record&gt;&lt;/Cite&gt;&lt;/EndNote&gt;</w:instrText>
      </w:r>
      <w:r w:rsidR="00201709" w:rsidRPr="00F4569A">
        <w:rPr>
          <w:lang w:val="en-GB"/>
        </w:rPr>
        <w:fldChar w:fldCharType="separate"/>
      </w:r>
      <w:r w:rsidR="0058078D">
        <w:rPr>
          <w:noProof/>
          <w:lang w:val="en-GB"/>
        </w:rPr>
        <w:t>(2006)</w:t>
      </w:r>
      <w:r w:rsidR="00201709" w:rsidRPr="00F4569A">
        <w:rPr>
          <w:lang w:val="en-GB"/>
        </w:rPr>
        <w:fldChar w:fldCharType="end"/>
      </w:r>
      <w:r w:rsidR="004E397E" w:rsidRPr="00F4569A">
        <w:rPr>
          <w:lang w:val="en-GB"/>
        </w:rPr>
        <w:t xml:space="preserve">. </w:t>
      </w:r>
      <w:r w:rsidR="00116C42">
        <w:rPr>
          <w:lang w:val="en-GB"/>
        </w:rPr>
        <w:t>A</w:t>
      </w:r>
      <w:r w:rsidR="00EC499A" w:rsidRPr="00F4569A">
        <w:rPr>
          <w:lang w:val="en-GB"/>
        </w:rPr>
        <w:t xml:space="preserve"> </w:t>
      </w:r>
      <w:r w:rsidR="00443589">
        <w:rPr>
          <w:lang w:val="en-GB"/>
        </w:rPr>
        <w:t xml:space="preserve">policy </w:t>
      </w:r>
      <w:r w:rsidR="00116C42">
        <w:rPr>
          <w:lang w:val="en-GB"/>
        </w:rPr>
        <w:t xml:space="preserve">correlation between </w:t>
      </w:r>
      <w:r w:rsidR="008E55BD">
        <w:rPr>
          <w:lang w:val="en-GB"/>
        </w:rPr>
        <w:t xml:space="preserve">reservoir </w:t>
      </w:r>
      <w:r w:rsidR="00201709" w:rsidRPr="00F4569A">
        <w:rPr>
          <w:lang w:val="en-GB"/>
        </w:rPr>
        <w:t xml:space="preserve">storage </w:t>
      </w:r>
      <w:r w:rsidR="00116C42">
        <w:rPr>
          <w:lang w:val="en-GB"/>
        </w:rPr>
        <w:t xml:space="preserve">and </w:t>
      </w:r>
      <w:r w:rsidR="00201709" w:rsidRPr="00F4569A">
        <w:rPr>
          <w:lang w:val="en-GB"/>
        </w:rPr>
        <w:t xml:space="preserve">GDP </w:t>
      </w:r>
      <w:r w:rsidR="00116C42">
        <w:rPr>
          <w:lang w:val="en-GB"/>
        </w:rPr>
        <w:t xml:space="preserve">also </w:t>
      </w:r>
      <w:r w:rsidR="00021C12">
        <w:rPr>
          <w:lang w:val="en-GB"/>
        </w:rPr>
        <w:t xml:space="preserve">incorrectly </w:t>
      </w:r>
      <w:r w:rsidR="00116C42">
        <w:rPr>
          <w:lang w:val="en-GB"/>
        </w:rPr>
        <w:t>assumes a linear and equitable share of GDP</w:t>
      </w:r>
      <w:r>
        <w:rPr>
          <w:lang w:val="en-GB"/>
        </w:rPr>
        <w:t xml:space="preserve"> for marginalised and </w:t>
      </w:r>
      <w:r w:rsidR="00201709" w:rsidRPr="00F4569A">
        <w:rPr>
          <w:lang w:val="en-GB"/>
        </w:rPr>
        <w:t>poor</w:t>
      </w:r>
      <w:r w:rsidR="00116C42">
        <w:rPr>
          <w:lang w:val="en-GB"/>
        </w:rPr>
        <w:t xml:space="preserve"> people</w:t>
      </w:r>
      <w:r w:rsidR="00E51EEB" w:rsidRPr="00F4569A">
        <w:rPr>
          <w:lang w:val="en-GB"/>
        </w:rPr>
        <w:t xml:space="preserve"> </w:t>
      </w:r>
      <w:r w:rsidR="00821FB8" w:rsidRPr="00F4569A">
        <w:rPr>
          <w:lang w:val="en-GB"/>
        </w:rPr>
        <w:fldChar w:fldCharType="begin"/>
      </w:r>
      <w:r w:rsidR="00DE5E71">
        <w:rPr>
          <w:lang w:val="en-GB"/>
        </w:rPr>
        <w:instrText xml:space="preserve"> ADDIN EN.CITE &lt;EndNote&gt;&lt;Cite&gt;&lt;Author&gt;Dercon&lt;/Author&gt;&lt;Year&gt;2012&lt;/Year&gt;&lt;RecNum&gt;3266&lt;/RecNum&gt;&lt;Prefix&gt;see &lt;/Prefix&gt;&lt;DisplayText&gt;(see Calow and Mason, 2014; Dercon, 2012)&lt;/DisplayText&gt;&lt;record&gt;&lt;rec-number&gt;3266&lt;/rec-number&gt;&lt;foreign-keys&gt;&lt;key app="EN" db-id="zwxtepdswza9wue0esaxaw2rzspaar9z9f2a" timestamp="1431082909"&gt;3266&lt;/key&gt;&lt;/foreign-keys&gt;&lt;ref-type name="Report"&gt;27&lt;/ref-type&gt;&lt;contributors&gt;&lt;authors&gt;&lt;author&gt;Dercon, Stefan&lt;/author&gt;&lt;/authors&gt;&lt;/contributors&gt;&lt;titles&gt;&lt;title&gt;Is Green Growth Good for the Poor?&lt;/title&gt;&lt;secondary-title&gt;Policy Research Working Paper 6231&lt;/secondary-title&gt;&lt;/titles&gt;&lt;dates&gt;&lt;year&gt;2012&lt;/year&gt;&lt;/dates&gt;&lt;pub-location&gt;Washington, DC&lt;/pub-location&gt;&lt;publisher&gt;The World Bank Development Research Group Environment and Energy Team &amp;amp; Sustainable Development Network, Office of the Chief Economist&lt;/publisher&gt;&lt;urls&gt;&lt;/urls&gt;&lt;/record&gt;&lt;/Cite&gt;&lt;Cite&gt;&lt;Author&gt;Calow&lt;/Author&gt;&lt;Year&gt;2014&lt;/Year&gt;&lt;RecNum&gt;2875&lt;/RecNum&gt;&lt;record&gt;&lt;rec-number&gt;2875&lt;/rec-number&gt;&lt;foreign-keys&gt;&lt;key app="EN" db-id="zwxtepdswza9wue0esaxaw2rzspaar9z9f2a" timestamp="1401976837"&gt;2875&lt;/key&gt;&lt;/foreign-keys&gt;&lt;ref-type name="Report"&gt;27&lt;/ref-type&gt;&lt;contributors&gt;&lt;authors&gt;&lt;author&gt;Calow, Roger&lt;/author&gt;&lt;author&gt;Mason, Nathaniel&lt;/author&gt;&lt;/authors&gt;&lt;/contributors&gt;&lt;titles&gt;&lt;title&gt;The real water crisis: inequality in a fast-changing world&lt;/title&gt;&lt;/titles&gt;&lt;dates&gt;&lt;year&gt;2014&lt;/year&gt;&lt;/dates&gt;&lt;pub-location&gt;London&lt;/pub-location&gt;&lt;publisher&gt;Overseas Development Institute Framing Paper&lt;/publisher&gt;&lt;urls&gt;&lt;/urls&gt;&lt;/record&gt;&lt;/Cite&gt;&lt;/EndNote&gt;</w:instrText>
      </w:r>
      <w:r w:rsidR="00821FB8" w:rsidRPr="00F4569A">
        <w:rPr>
          <w:lang w:val="en-GB"/>
        </w:rPr>
        <w:fldChar w:fldCharType="separate"/>
      </w:r>
      <w:r w:rsidR="00DE5E71">
        <w:rPr>
          <w:noProof/>
          <w:lang w:val="en-GB"/>
        </w:rPr>
        <w:t>(see Calow and Mason, 2014; Dercon, 2012)</w:t>
      </w:r>
      <w:r w:rsidR="00821FB8" w:rsidRPr="00F4569A">
        <w:rPr>
          <w:lang w:val="en-GB"/>
        </w:rPr>
        <w:fldChar w:fldCharType="end"/>
      </w:r>
      <w:r w:rsidR="001715F8">
        <w:rPr>
          <w:lang w:val="en-GB"/>
        </w:rPr>
        <w:t>.</w:t>
      </w:r>
    </w:p>
    <w:p w14:paraId="57DC1558" w14:textId="77777777" w:rsidR="007572B8" w:rsidRDefault="007572B8">
      <w:pPr>
        <w:spacing w:before="0" w:after="0"/>
        <w:jc w:val="left"/>
        <w:rPr>
          <w:rFonts w:ascii="Calibri" w:eastAsia="Calibri" w:hAnsi="Calibri" w:cs="Calibri"/>
          <w:lang w:eastAsia="en-US"/>
        </w:rPr>
      </w:pPr>
      <w:r>
        <w:br w:type="page"/>
      </w:r>
    </w:p>
    <w:p w14:paraId="59FD43B7" w14:textId="42ECC8DF" w:rsidR="00937F06" w:rsidRDefault="00937F06" w:rsidP="001E04A1">
      <w:pPr>
        <w:pStyle w:val="Para"/>
        <w:jc w:val="left"/>
        <w:rPr>
          <w:lang w:val="en-GB"/>
        </w:rPr>
      </w:pPr>
      <w:r>
        <w:rPr>
          <w:lang w:val="en-GB"/>
        </w:rPr>
        <w:lastRenderedPageBreak/>
        <w:t>Table 3</w:t>
      </w:r>
      <w:r w:rsidR="00CE11A4">
        <w:rPr>
          <w:lang w:val="en-GB"/>
        </w:rPr>
        <w:t xml:space="preserve">. Questionning complexity out of certainty 2: GDP </w:t>
      </w:r>
      <w:r w:rsidR="0050576B">
        <w:rPr>
          <w:lang w:val="en-GB"/>
        </w:rPr>
        <w:t>links with rainfall.</w:t>
      </w:r>
    </w:p>
    <w:tbl>
      <w:tblPr>
        <w:tblStyle w:val="TableGrid"/>
        <w:tblW w:w="9322" w:type="dxa"/>
        <w:tblLayout w:type="fixed"/>
        <w:tblLook w:val="04A0" w:firstRow="1" w:lastRow="0" w:firstColumn="1" w:lastColumn="0" w:noHBand="0" w:noVBand="1"/>
      </w:tblPr>
      <w:tblGrid>
        <w:gridCol w:w="1809"/>
        <w:gridCol w:w="2552"/>
        <w:gridCol w:w="4961"/>
      </w:tblGrid>
      <w:tr w:rsidR="0052634E" w14:paraId="1A8E6465" w14:textId="77777777" w:rsidTr="003F2869">
        <w:tc>
          <w:tcPr>
            <w:tcW w:w="1809" w:type="dxa"/>
            <w:shd w:val="clear" w:color="auto" w:fill="E6E6E6"/>
            <w:vAlign w:val="bottom"/>
          </w:tcPr>
          <w:p w14:paraId="4A18E4A3" w14:textId="77777777" w:rsidR="0052634E" w:rsidRDefault="0052634E" w:rsidP="00CE11A4">
            <w:pPr>
              <w:spacing w:line="276" w:lineRule="auto"/>
              <w:jc w:val="center"/>
            </w:pPr>
            <w:r>
              <w:t>Introduction</w:t>
            </w:r>
          </w:p>
        </w:tc>
        <w:tc>
          <w:tcPr>
            <w:tcW w:w="2552" w:type="dxa"/>
            <w:shd w:val="clear" w:color="auto" w:fill="E6E6E6"/>
            <w:vAlign w:val="bottom"/>
          </w:tcPr>
          <w:p w14:paraId="3808106A" w14:textId="77777777" w:rsidR="0052634E" w:rsidRDefault="0052634E" w:rsidP="00CE11A4">
            <w:pPr>
              <w:spacing w:line="276" w:lineRule="auto"/>
              <w:jc w:val="center"/>
            </w:pPr>
            <w:r>
              <w:t>Premise</w:t>
            </w:r>
          </w:p>
        </w:tc>
        <w:tc>
          <w:tcPr>
            <w:tcW w:w="4961" w:type="dxa"/>
            <w:shd w:val="clear" w:color="auto" w:fill="E6E6E6"/>
            <w:vAlign w:val="bottom"/>
          </w:tcPr>
          <w:p w14:paraId="286A8C20" w14:textId="77777777" w:rsidR="0052634E" w:rsidRDefault="0052634E" w:rsidP="00CE11A4">
            <w:pPr>
              <w:spacing w:line="276" w:lineRule="auto"/>
              <w:jc w:val="center"/>
            </w:pPr>
            <w:r>
              <w:t>Concerns</w:t>
            </w:r>
          </w:p>
        </w:tc>
      </w:tr>
      <w:tr w:rsidR="0052634E" w14:paraId="1541CC8D" w14:textId="77777777" w:rsidTr="003F2869">
        <w:tc>
          <w:tcPr>
            <w:tcW w:w="1809" w:type="dxa"/>
          </w:tcPr>
          <w:p w14:paraId="63AE3614" w14:textId="08F82D95" w:rsidR="0052634E" w:rsidRDefault="0052634E" w:rsidP="00763C06">
            <w:r w:rsidRPr="00F4569A">
              <w:rPr>
                <w:sz w:val="20"/>
                <w:szCs w:val="20"/>
              </w:rPr>
              <w:t xml:space="preserve">The rainfall vs. GDP growth graph shown </w:t>
            </w:r>
            <w:r>
              <w:rPr>
                <w:sz w:val="20"/>
                <w:szCs w:val="20"/>
              </w:rPr>
              <w:t xml:space="preserve">in the first figure below is seen frequently at global water fora, and </w:t>
            </w:r>
            <w:r w:rsidRPr="00F4569A">
              <w:rPr>
                <w:sz w:val="20"/>
                <w:szCs w:val="20"/>
              </w:rPr>
              <w:t xml:space="preserve">reproduced or taken further </w:t>
            </w:r>
            <w:proofErr w:type="gramStart"/>
            <w:r w:rsidRPr="00F4569A">
              <w:rPr>
                <w:sz w:val="20"/>
                <w:szCs w:val="20"/>
              </w:rPr>
              <w:t>in  journal</w:t>
            </w:r>
            <w:proofErr w:type="gramEnd"/>
            <w:r w:rsidRPr="00F4569A">
              <w:rPr>
                <w:sz w:val="20"/>
                <w:szCs w:val="20"/>
              </w:rPr>
              <w:t xml:space="preserve"> articles and policy reports </w:t>
            </w:r>
            <w:r w:rsidRPr="00F4569A">
              <w:rPr>
                <w:sz w:val="20"/>
                <w:szCs w:val="20"/>
              </w:rPr>
              <w:fldChar w:fldCharType="begin">
                <w:fldData xml:space="preserve">PEVuZE5vdGU+PENpdGU+PEF1dGhvcj5Xb3JsZCBCYW5rPC9BdXRob3I+PFllYXI+MjAwNjwvWWVh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</w:fldData>
              </w:fldChar>
            </w:r>
            <w:r w:rsidR="00763C06">
              <w:rPr>
                <w:sz w:val="20"/>
                <w:szCs w:val="20"/>
              </w:rPr>
              <w:instrText xml:space="preserve"> ADDIN EN.CITE </w:instrText>
            </w:r>
            <w:r w:rsidR="00763C06">
              <w:rPr>
                <w:sz w:val="20"/>
                <w:szCs w:val="20"/>
              </w:rPr>
              <w:fldChar w:fldCharType="begin">
                <w:fldData xml:space="preserve">PEVuZE5vdGU+PENpdGU+PEF1dGhvcj5Xb3JsZCBCYW5rPC9BdXRob3I+PFllYXI+MjAwNjwvWWVh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</w:fldData>
              </w:fldChar>
            </w:r>
            <w:r w:rsidR="00763C06">
              <w:rPr>
                <w:sz w:val="20"/>
                <w:szCs w:val="20"/>
              </w:rPr>
              <w:instrText xml:space="preserve"> ADDIN EN.CITE.DATA </w:instrText>
            </w:r>
            <w:r w:rsidR="00763C06">
              <w:rPr>
                <w:sz w:val="20"/>
                <w:szCs w:val="20"/>
              </w:rPr>
            </w:r>
            <w:r w:rsidR="00763C06">
              <w:rPr>
                <w:sz w:val="20"/>
                <w:szCs w:val="20"/>
              </w:rPr>
              <w:fldChar w:fldCharType="end"/>
            </w:r>
            <w:r w:rsidRPr="00F4569A">
              <w:rPr>
                <w:sz w:val="20"/>
                <w:szCs w:val="20"/>
              </w:rPr>
            </w:r>
            <w:r w:rsidRPr="00F4569A">
              <w:rPr>
                <w:sz w:val="20"/>
                <w:szCs w:val="20"/>
              </w:rPr>
              <w:fldChar w:fldCharType="separate"/>
            </w:r>
            <w:r w:rsidR="00763C06">
              <w:rPr>
                <w:noProof/>
                <w:sz w:val="20"/>
                <w:szCs w:val="20"/>
              </w:rPr>
              <w:t>(Delli-Priscoli, 2012; DFID, 2009; Muller et al., 2009; Petherick, 2012; see also REACH, 2015; Sadoff and Grey, 2008; Sadoff and Muller, 2009; The Economist, 2009; van Aalst et al., 2007; e.g. World Bank, 2006; WWDR, 2009: 82)</w:t>
            </w:r>
            <w:r w:rsidRPr="00F4569A">
              <w:rPr>
                <w:sz w:val="20"/>
                <w:szCs w:val="20"/>
              </w:rPr>
              <w:fldChar w:fldCharType="end"/>
            </w:r>
            <w:r>
              <w:rPr>
                <w:sz w:val="20"/>
                <w:szCs w:val="20"/>
              </w:rPr>
              <w:t>.</w:t>
            </w:r>
          </w:p>
        </w:tc>
        <w:tc>
          <w:tcPr>
            <w:tcW w:w="2552" w:type="dxa"/>
          </w:tcPr>
          <w:p w14:paraId="2D5D90BB" w14:textId="055EFBD0" w:rsidR="0052634E" w:rsidRDefault="0052634E" w:rsidP="004C0D7E">
            <w:r w:rsidRPr="00F4569A">
              <w:rPr>
                <w:sz w:val="20"/>
                <w:szCs w:val="20"/>
              </w:rPr>
              <w:t xml:space="preserve">The </w:t>
            </w:r>
            <w:r>
              <w:rPr>
                <w:sz w:val="20"/>
                <w:szCs w:val="20"/>
              </w:rPr>
              <w:t>figure</w:t>
            </w:r>
            <w:r w:rsidRPr="00F4569A">
              <w:rPr>
                <w:sz w:val="20"/>
                <w:szCs w:val="20"/>
              </w:rPr>
              <w:t xml:space="preserve"> tracks the national and agricultural GDP growth of Ethiopia against rainfall variability, from 1982 to 2000. A very “sensitive” relation is suggested for most years</w:t>
            </w:r>
            <w:r>
              <w:rPr>
                <w:sz w:val="20"/>
                <w:szCs w:val="20"/>
              </w:rPr>
              <w:t xml:space="preserve"> </w:t>
            </w:r>
            <w:r w:rsidRPr="00F4569A">
              <w:rPr>
                <w:sz w:val="20"/>
                <w:szCs w:val="20"/>
              </w:rPr>
              <w:fldChar w:fldCharType="begin"/>
            </w:r>
            <w:r>
              <w:rPr>
                <w:sz w:val="20"/>
                <w:szCs w:val="20"/>
              </w:rPr>
              <w:instrText xml:space="preserve"> ADDIN EN.CITE &lt;EndNote&gt;&lt;Cite&gt;&lt;Author&gt;Grey&lt;/Author&gt;&lt;Year&gt;2007&lt;/Year&gt;&lt;RecNum&gt;1228&lt;/RecNum&gt;&lt;Suffix&gt;: 557&lt;/Suffix&gt;&lt;DisplayText&gt;(Grey and Sadoff, 2007: 557)&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Pr="00F4569A">
              <w:rPr>
                <w:sz w:val="20"/>
                <w:szCs w:val="20"/>
              </w:rPr>
              <w:fldChar w:fldCharType="separate"/>
            </w:r>
            <w:r>
              <w:rPr>
                <w:noProof/>
                <w:sz w:val="20"/>
                <w:szCs w:val="20"/>
              </w:rPr>
              <w:t>(Grey and Sadoff, 2007: 557)</w:t>
            </w:r>
            <w:r w:rsidRPr="00F4569A">
              <w:rPr>
                <w:sz w:val="20"/>
                <w:szCs w:val="20"/>
              </w:rPr>
              <w:fldChar w:fldCharType="end"/>
            </w:r>
            <w:r w:rsidRPr="00F4569A">
              <w:rPr>
                <w:sz w:val="20"/>
                <w:szCs w:val="20"/>
              </w:rPr>
              <w:t xml:space="preserve">; that is, strong economic growth seems to follow years of heavy rain, and droughts </w:t>
            </w:r>
            <w:r w:rsidR="004C0D7E">
              <w:rPr>
                <w:sz w:val="20"/>
                <w:szCs w:val="20"/>
              </w:rPr>
              <w:t>appear</w:t>
            </w:r>
            <w:r w:rsidRPr="00F4569A">
              <w:rPr>
                <w:sz w:val="20"/>
                <w:szCs w:val="20"/>
              </w:rPr>
              <w:t xml:space="preserve"> to precede economic declines. The paper asserts that poverty is associated with</w:t>
            </w:r>
            <w:r w:rsidR="004C0D7E">
              <w:rPr>
                <w:sz w:val="20"/>
                <w:szCs w:val="20"/>
              </w:rPr>
              <w:t xml:space="preserve"> the</w:t>
            </w:r>
            <w:r w:rsidRPr="00F4569A">
              <w:rPr>
                <w:sz w:val="20"/>
                <w:szCs w:val="20"/>
              </w:rPr>
              <w:t xml:space="preserve"> “hydrologic variability” of a country, </w:t>
            </w:r>
            <w:r w:rsidRPr="00E74F16">
              <w:rPr>
                <w:sz w:val="20"/>
                <w:szCs w:val="20"/>
              </w:rPr>
              <w:t>whereas</w:t>
            </w:r>
            <w:r w:rsidRPr="00F4569A">
              <w:rPr>
                <w:sz w:val="20"/>
                <w:szCs w:val="20"/>
              </w:rPr>
              <w:t xml:space="preserve"> water infrastructure and institutions that might mitigate the variability, along with “market infrastructure”, are coupled to national economic wealth. “The overall impact is that Ethiopia’s economic growth is tied tightly to the rains” </w:t>
            </w:r>
            <w:r w:rsidRPr="00F4569A">
              <w:rPr>
                <w:sz w:val="20"/>
                <w:szCs w:val="20"/>
              </w:rPr>
              <w:fldChar w:fldCharType="begin"/>
            </w:r>
            <w:r>
              <w:rPr>
                <w:sz w:val="20"/>
                <w:szCs w:val="20"/>
              </w:rPr>
              <w:instrText xml:space="preserve"> ADDIN EN.CITE &lt;EndNote&gt;&lt;Cite&gt;&lt;Author&gt;Grey&lt;/Author&gt;&lt;Year&gt;2007&lt;/Year&gt;&lt;RecNum&gt;1228&lt;/RecNum&gt;&lt;Suffix&gt;: 557&lt;/Suffix&gt;&lt;DisplayText&gt;(Grey and Sadoff, 2007: 557)&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Pr="00F4569A">
              <w:rPr>
                <w:sz w:val="20"/>
                <w:szCs w:val="20"/>
              </w:rPr>
              <w:fldChar w:fldCharType="separate"/>
            </w:r>
            <w:r>
              <w:rPr>
                <w:noProof/>
                <w:sz w:val="20"/>
                <w:szCs w:val="20"/>
              </w:rPr>
              <w:t>(Grey and Sadoff, 2007: 557)</w:t>
            </w:r>
            <w:r w:rsidRPr="00F4569A">
              <w:rPr>
                <w:sz w:val="20"/>
                <w:szCs w:val="20"/>
              </w:rPr>
              <w:fldChar w:fldCharType="end"/>
            </w:r>
            <w:r>
              <w:rPr>
                <w:sz w:val="20"/>
                <w:szCs w:val="20"/>
              </w:rPr>
              <w:t xml:space="preserve">. </w:t>
            </w:r>
            <w:r w:rsidRPr="00F4569A">
              <w:rPr>
                <w:sz w:val="20"/>
                <w:szCs w:val="20"/>
              </w:rPr>
              <w:t xml:space="preserve">Caveats provided point out that the association between hydrological complexity and GDP growth does not mean causality, though </w:t>
            </w:r>
            <w:r>
              <w:rPr>
                <w:sz w:val="20"/>
                <w:szCs w:val="20"/>
              </w:rPr>
              <w:t xml:space="preserve">the association </w:t>
            </w:r>
            <w:r w:rsidRPr="00F4569A">
              <w:rPr>
                <w:sz w:val="20"/>
                <w:szCs w:val="20"/>
              </w:rPr>
              <w:t xml:space="preserve">is upgraded (in Grey, </w:t>
            </w:r>
            <w:r w:rsidRPr="00F4569A">
              <w:rPr>
                <w:i/>
                <w:sz w:val="20"/>
                <w:szCs w:val="20"/>
              </w:rPr>
              <w:t xml:space="preserve">et al. </w:t>
            </w:r>
            <w:r w:rsidRPr="005159B3">
              <w:rPr>
                <w:sz w:val="20"/>
                <w:szCs w:val="20"/>
              </w:rPr>
              <w:t>2013) to a “relationship”. Thus</w:t>
            </w:r>
            <w:r>
              <w:rPr>
                <w:sz w:val="20"/>
                <w:szCs w:val="20"/>
              </w:rPr>
              <w:t xml:space="preserve"> are</w:t>
            </w:r>
            <w:r w:rsidRPr="005159B3">
              <w:rPr>
                <w:sz w:val="20"/>
                <w:szCs w:val="20"/>
              </w:rPr>
              <w:t xml:space="preserve"> linear cause and effect </w:t>
            </w:r>
            <w:r>
              <w:rPr>
                <w:sz w:val="20"/>
                <w:szCs w:val="20"/>
              </w:rPr>
              <w:t xml:space="preserve">dynamics </w:t>
            </w:r>
            <w:r w:rsidRPr="005159B3">
              <w:rPr>
                <w:sz w:val="20"/>
                <w:szCs w:val="20"/>
              </w:rPr>
              <w:t xml:space="preserve">apparently distilled from the otherwise multi-faceted </w:t>
            </w:r>
            <w:r>
              <w:rPr>
                <w:sz w:val="20"/>
                <w:szCs w:val="20"/>
              </w:rPr>
              <w:t xml:space="preserve">interaction </w:t>
            </w:r>
            <w:r w:rsidRPr="005159B3">
              <w:rPr>
                <w:sz w:val="20"/>
                <w:szCs w:val="20"/>
              </w:rPr>
              <w:t xml:space="preserve">between water </w:t>
            </w:r>
            <w:r>
              <w:rPr>
                <w:sz w:val="20"/>
                <w:szCs w:val="20"/>
              </w:rPr>
              <w:t xml:space="preserve">and </w:t>
            </w:r>
            <w:proofErr w:type="gramStart"/>
            <w:r>
              <w:rPr>
                <w:sz w:val="20"/>
                <w:szCs w:val="20"/>
              </w:rPr>
              <w:t>society</w:t>
            </w:r>
            <w:r w:rsidRPr="005159B3">
              <w:rPr>
                <w:sz w:val="20"/>
                <w:szCs w:val="20"/>
              </w:rPr>
              <w:t>.</w:t>
            </w:r>
            <w:proofErr w:type="gramEnd"/>
          </w:p>
        </w:tc>
        <w:tc>
          <w:tcPr>
            <w:tcW w:w="4961" w:type="dxa"/>
          </w:tcPr>
          <w:p w14:paraId="79862C3F" w14:textId="27EF141C" w:rsidR="0052634E" w:rsidRDefault="0052634E" w:rsidP="00CE11A4">
            <w:pPr>
              <w:rPr>
                <w:sz w:val="20"/>
                <w:szCs w:val="20"/>
              </w:rPr>
            </w:pPr>
            <w:r w:rsidRPr="005159B3">
              <w:rPr>
                <w:sz w:val="20"/>
                <w:szCs w:val="20"/>
              </w:rPr>
              <w:t xml:space="preserve">Apart from its neglect of national distributional issues (of wealth, or </w:t>
            </w:r>
            <w:r>
              <w:rPr>
                <w:sz w:val="20"/>
                <w:szCs w:val="20"/>
              </w:rPr>
              <w:t xml:space="preserve">of </w:t>
            </w:r>
            <w:r w:rsidRPr="005159B3">
              <w:rPr>
                <w:sz w:val="20"/>
                <w:szCs w:val="20"/>
              </w:rPr>
              <w:t>rainfall) discussed in the main text, other limitations of th</w:t>
            </w:r>
            <w:r>
              <w:rPr>
                <w:sz w:val="20"/>
                <w:szCs w:val="20"/>
              </w:rPr>
              <w:t>e simple rainfall variability–</w:t>
            </w:r>
            <w:r w:rsidRPr="005159B3">
              <w:rPr>
                <w:sz w:val="20"/>
                <w:szCs w:val="20"/>
              </w:rPr>
              <w:t>GDP growth analysis for Ethiopia have been revealed</w:t>
            </w:r>
            <w:r>
              <w:rPr>
                <w:sz w:val="20"/>
                <w:szCs w:val="20"/>
              </w:rPr>
              <w:t xml:space="preserve"> both</w:t>
            </w:r>
            <w:r w:rsidRPr="005159B3">
              <w:rPr>
                <w:sz w:val="20"/>
                <w:szCs w:val="20"/>
              </w:rPr>
              <w:t xml:space="preserve"> by basic statistical analysis and </w:t>
            </w:r>
            <w:r>
              <w:rPr>
                <w:sz w:val="20"/>
                <w:szCs w:val="20"/>
              </w:rPr>
              <w:t xml:space="preserve">by </w:t>
            </w:r>
            <w:r w:rsidRPr="005159B3">
              <w:rPr>
                <w:sz w:val="20"/>
                <w:szCs w:val="20"/>
              </w:rPr>
              <w:t xml:space="preserve">the passage of time. Though no correlation coefficient (or </w:t>
            </w:r>
            <w:r w:rsidRPr="00CF3445">
              <w:rPr>
                <w:i/>
                <w:sz w:val="20"/>
                <w:szCs w:val="20"/>
              </w:rPr>
              <w:t>p</w:t>
            </w:r>
            <w:r w:rsidRPr="005159B3">
              <w:rPr>
                <w:sz w:val="20"/>
                <w:szCs w:val="20"/>
              </w:rPr>
              <w:t xml:space="preserve">-value) </w:t>
            </w:r>
            <w:r w:rsidR="004C0D7E">
              <w:rPr>
                <w:sz w:val="20"/>
                <w:szCs w:val="20"/>
              </w:rPr>
              <w:t xml:space="preserve">for the figure </w:t>
            </w:r>
            <w:r w:rsidRPr="005159B3">
              <w:rPr>
                <w:sz w:val="20"/>
                <w:szCs w:val="20"/>
              </w:rPr>
              <w:t>is provided</w:t>
            </w:r>
            <w:r>
              <w:rPr>
                <w:sz w:val="20"/>
                <w:szCs w:val="20"/>
              </w:rPr>
              <w:t xml:space="preserve"> in the original paper</w:t>
            </w:r>
            <w:r w:rsidRPr="005159B3">
              <w:rPr>
                <w:sz w:val="20"/>
                <w:szCs w:val="20"/>
              </w:rPr>
              <w:t xml:space="preserve">, </w:t>
            </w:r>
            <w:r>
              <w:rPr>
                <w:sz w:val="20"/>
                <w:szCs w:val="20"/>
              </w:rPr>
              <w:t>re-</w:t>
            </w:r>
            <w:r w:rsidRPr="005159B3">
              <w:rPr>
                <w:sz w:val="20"/>
                <w:szCs w:val="20"/>
              </w:rPr>
              <w:t>analysi</w:t>
            </w:r>
            <w:r>
              <w:rPr>
                <w:sz w:val="20"/>
                <w:szCs w:val="20"/>
              </w:rPr>
              <w:t>ng</w:t>
            </w:r>
            <w:r w:rsidRPr="005159B3">
              <w:rPr>
                <w:sz w:val="20"/>
                <w:szCs w:val="20"/>
              </w:rPr>
              <w:t xml:space="preserve"> the same datasets confirms that any correlation perceived visually in</w:t>
            </w:r>
            <w:r w:rsidRPr="00F4569A">
              <w:rPr>
                <w:sz w:val="20"/>
                <w:szCs w:val="20"/>
              </w:rPr>
              <w:t xml:space="preserve"> the figure is not statistically significant. When the data </w:t>
            </w:r>
            <w:r w:rsidRPr="00E74F16">
              <w:rPr>
                <w:sz w:val="20"/>
                <w:szCs w:val="20"/>
              </w:rPr>
              <w:t>are</w:t>
            </w:r>
            <w:r w:rsidRPr="00F4569A">
              <w:rPr>
                <w:sz w:val="20"/>
                <w:szCs w:val="20"/>
              </w:rPr>
              <w:t xml:space="preserve"> extended to 2007</w:t>
            </w:r>
            <w:r>
              <w:rPr>
                <w:sz w:val="20"/>
                <w:szCs w:val="20"/>
              </w:rPr>
              <w:t xml:space="preserve">, furthermore, </w:t>
            </w:r>
            <w:r w:rsidRPr="00F4569A">
              <w:rPr>
                <w:sz w:val="20"/>
                <w:szCs w:val="20"/>
              </w:rPr>
              <w:t xml:space="preserve">the apparent relationship is actually unstable, and highly sensitive to outliers such as the 1985 drought </w:t>
            </w:r>
            <w:r w:rsidRPr="00F4569A">
              <w:rPr>
                <w:sz w:val="20"/>
                <w:szCs w:val="20"/>
              </w:rPr>
              <w:fldChar w:fldCharType="begin"/>
            </w:r>
            <w:r>
              <w:rPr>
                <w:sz w:val="20"/>
                <w:szCs w:val="20"/>
              </w:rPr>
              <w:instrText xml:space="preserve"> ADDIN EN.CITE &lt;EndNote&gt;&lt;Cite&gt;&lt;Author&gt;Conway&lt;/Author&gt;&lt;Year&gt;2011&lt;/Year&gt;&lt;RecNum&gt;1556&lt;/RecNum&gt;&lt;Prefix&gt;see &lt;/Prefix&gt;&lt;Suffix&gt;: Fig 3&lt;/Suffix&gt;&lt;DisplayText&gt;(see Conway and Schipper, 2011: Fig 3)&lt;/DisplayText&gt;&lt;record&gt;&lt;rec-number&gt;1556&lt;/rec-number&gt;&lt;foreign-keys&gt;&lt;key app="EN" db-id="zwxtepdswza9wue0esaxaw2rzspaar9z9f2a" timestamp="1286194136"&gt;1556&lt;/key&gt;&lt;/foreign-keys&gt;&lt;ref-type name="Journal Article"&gt;17&lt;/ref-type&gt;&lt;contributors&gt;&lt;authors&gt;&lt;author&gt;Conway, Declan&lt;/author&gt;&lt;author&gt;Schipper, E. Lisa F.&lt;/author&gt;&lt;/authors&gt;&lt;/contributors&gt;&lt;titles&gt;&lt;title&gt;Adaptation to climate change in Africa: Challenges and opportunities identified from Ethiopia&lt;/title&gt;&lt;secondary-title&gt;Global Environmental Change&lt;/secondary-title&gt;&lt;/titles&gt;&lt;periodical&gt;&lt;full-title&gt;Global Environmental Change&lt;/full-title&gt;&lt;/periodical&gt;&lt;pages&gt;227 - 237&lt;/pages&gt;&lt;volume&gt;21&lt;/volume&gt;&lt;dates&gt;&lt;year&gt;2011&lt;/year&gt;&lt;/dates&gt;&lt;urls&gt;&lt;/urls&gt;&lt;/record&gt;&lt;/Cite&gt;&lt;/EndNote&gt;</w:instrText>
            </w:r>
            <w:r w:rsidRPr="00F4569A">
              <w:rPr>
                <w:sz w:val="20"/>
                <w:szCs w:val="20"/>
              </w:rPr>
              <w:fldChar w:fldCharType="separate"/>
            </w:r>
            <w:r>
              <w:rPr>
                <w:noProof/>
                <w:sz w:val="20"/>
                <w:szCs w:val="20"/>
              </w:rPr>
              <w:t>(see Conway and Schipper, 2011: Fig 3)</w:t>
            </w:r>
            <w:r w:rsidRPr="00F4569A">
              <w:rPr>
                <w:sz w:val="20"/>
                <w:szCs w:val="20"/>
              </w:rPr>
              <w:fldChar w:fldCharType="end"/>
            </w:r>
            <w:r w:rsidRPr="00F4569A">
              <w:rPr>
                <w:sz w:val="20"/>
                <w:szCs w:val="20"/>
              </w:rPr>
              <w:t>.</w:t>
            </w:r>
            <w:r>
              <w:rPr>
                <w:sz w:val="20"/>
                <w:szCs w:val="20"/>
              </w:rPr>
              <w:t xml:space="preserve"> </w:t>
            </w:r>
          </w:p>
          <w:p w14:paraId="524E49D0" w14:textId="61B5CA4A" w:rsidR="0052634E" w:rsidRDefault="0052634E" w:rsidP="004C0D7E">
            <w:pPr>
              <w:rPr>
                <w:sz w:val="20"/>
                <w:szCs w:val="20"/>
              </w:rPr>
            </w:pPr>
            <w:r w:rsidRPr="00F4569A">
              <w:rPr>
                <w:sz w:val="20"/>
                <w:szCs w:val="20"/>
              </w:rPr>
              <w:t xml:space="preserve">Further extension of the analysis to 2013 </w:t>
            </w:r>
            <w:r>
              <w:rPr>
                <w:sz w:val="20"/>
                <w:szCs w:val="20"/>
              </w:rPr>
              <w:t>– in the second figure below –</w:t>
            </w:r>
            <w:r w:rsidR="0079678F">
              <w:rPr>
                <w:sz w:val="20"/>
                <w:szCs w:val="20"/>
              </w:rPr>
              <w:t xml:space="preserve"> </w:t>
            </w:r>
            <w:r w:rsidRPr="00F4569A">
              <w:rPr>
                <w:sz w:val="20"/>
                <w:szCs w:val="20"/>
              </w:rPr>
              <w:t xml:space="preserve">confirms the statistical decoupling of the two series of data. Based on the </w:t>
            </w:r>
            <w:hyperlink r:id="rId10" w:history="1">
              <w:r w:rsidRPr="00F4569A">
                <w:rPr>
                  <w:rStyle w:val="Hyperlink"/>
                  <w:sz w:val="20"/>
                  <w:szCs w:val="20"/>
                </w:rPr>
                <w:t xml:space="preserve">Climatic Research Unit </w:t>
              </w:r>
              <w:r w:rsidRPr="00E74F16">
                <w:rPr>
                  <w:rStyle w:val="Hyperlink"/>
                  <w:sz w:val="20"/>
                  <w:szCs w:val="20"/>
                </w:rPr>
                <w:t>(CRU)</w:t>
              </w:r>
              <w:r w:rsidRPr="00F4569A">
                <w:rPr>
                  <w:rStyle w:val="Hyperlink"/>
                  <w:sz w:val="20"/>
                  <w:szCs w:val="20"/>
                </w:rPr>
                <w:t xml:space="preserve"> 3.22 rainfall dataset</w:t>
              </w:r>
            </w:hyperlink>
            <w:r w:rsidRPr="00F4569A">
              <w:rPr>
                <w:sz w:val="20"/>
                <w:szCs w:val="20"/>
              </w:rPr>
              <w:t xml:space="preserve"> and the </w:t>
            </w:r>
            <w:hyperlink r:id="rId11" w:history="1">
              <w:r w:rsidRPr="00F4569A">
                <w:rPr>
                  <w:rStyle w:val="Hyperlink"/>
                  <w:sz w:val="20"/>
                  <w:szCs w:val="20"/>
                </w:rPr>
                <w:t>UN Data for economic growth</w:t>
              </w:r>
            </w:hyperlink>
            <w:r w:rsidRPr="00F4569A">
              <w:rPr>
                <w:sz w:val="20"/>
                <w:szCs w:val="20"/>
              </w:rPr>
              <w:t>, a weak and statistically insignificant linear correlation</w:t>
            </w:r>
            <w:r>
              <w:rPr>
                <w:sz w:val="20"/>
                <w:szCs w:val="20"/>
              </w:rPr>
              <w:t xml:space="preserve"> is calculated</w:t>
            </w:r>
            <w:r w:rsidRPr="00F4569A">
              <w:rPr>
                <w:sz w:val="20"/>
                <w:szCs w:val="20"/>
              </w:rPr>
              <w:t>.</w:t>
            </w:r>
            <w:r w:rsidRPr="00F4569A">
              <w:rPr>
                <w:rFonts w:cs="Arial"/>
                <w:sz w:val="20"/>
                <w:szCs w:val="20"/>
              </w:rPr>
              <w:t xml:space="preserve"> Re-analysing the Grey and Sadoff (2007) and Conway and Schipper (2011) time periods with </w:t>
            </w:r>
            <w:r>
              <w:rPr>
                <w:rFonts w:cs="Arial"/>
                <w:sz w:val="20"/>
                <w:szCs w:val="20"/>
              </w:rPr>
              <w:t>these</w:t>
            </w:r>
            <w:r w:rsidRPr="00F4569A">
              <w:rPr>
                <w:rFonts w:cs="Arial"/>
                <w:sz w:val="20"/>
                <w:szCs w:val="20"/>
              </w:rPr>
              <w:t xml:space="preserve"> datasets results in equally weak and statistically insignificant correlations. </w:t>
            </w:r>
            <w:r w:rsidRPr="00F4569A">
              <w:rPr>
                <w:sz w:val="20"/>
                <w:szCs w:val="20"/>
              </w:rPr>
              <w:t>The conclusion is that GDP growth in Ethiopia is not even visually (much less statistically) tied to rainfall variability, from 1982 to 2013</w:t>
            </w:r>
            <w:proofErr w:type="gramStart"/>
            <w:r w:rsidRPr="00F4569A">
              <w:rPr>
                <w:sz w:val="20"/>
                <w:szCs w:val="20"/>
              </w:rPr>
              <w:t>.</w:t>
            </w:r>
            <w:r w:rsidR="004C0D7E">
              <w:rPr>
                <w:sz w:val="20"/>
                <w:szCs w:val="20"/>
              </w:rPr>
              <w:t>*</w:t>
            </w:r>
            <w:proofErr w:type="gramEnd"/>
            <w:r w:rsidRPr="00F4569A">
              <w:rPr>
                <w:sz w:val="20"/>
                <w:szCs w:val="20"/>
              </w:rPr>
              <w:t xml:space="preserve"> Considering the many factors that influence national economic growth, the finding is to be expected (and confirmed in </w:t>
            </w:r>
            <w:r w:rsidRPr="00F4569A">
              <w:rPr>
                <w:noProof/>
                <w:sz w:val="20"/>
                <w:szCs w:val="20"/>
              </w:rPr>
              <w:t>Sadoff</w:t>
            </w:r>
            <w:r w:rsidRPr="00F4569A">
              <w:rPr>
                <w:i/>
                <w:noProof/>
                <w:sz w:val="20"/>
                <w:szCs w:val="20"/>
              </w:rPr>
              <w:t>, et al</w:t>
            </w:r>
            <w:r>
              <w:rPr>
                <w:i/>
                <w:noProof/>
                <w:sz w:val="20"/>
                <w:szCs w:val="20"/>
              </w:rPr>
              <w:t>.</w:t>
            </w:r>
            <w:r w:rsidRPr="00F4569A">
              <w:rPr>
                <w:sz w:val="20"/>
                <w:szCs w:val="20"/>
              </w:rPr>
              <w:t xml:space="preserve"> </w:t>
            </w:r>
            <w:r w:rsidRPr="00F4569A">
              <w:rPr>
                <w:sz w:val="20"/>
                <w:szCs w:val="20"/>
              </w:rPr>
              <w:fldChar w:fldCharType="begin"/>
            </w:r>
            <w:r>
              <w:rPr>
                <w:sz w:val="20"/>
                <w:szCs w:val="20"/>
              </w:rPr>
              <w:instrText xml:space="preserve"> ADDIN EN.CITE &lt;EndNote&gt;&lt;Cite ExcludeAuth="1"&gt;&lt;Author&gt;Sadoff&lt;/Author&gt;&lt;Year&gt;2015&lt;/Year&gt;&lt;RecNum&gt;3241&lt;/RecNum&gt;&lt;Suffix&gt;: Box 2&lt;/Suffix&gt;&lt;DisplayText&gt;(2015: Box 2)&lt;/DisplayText&gt;&lt;record&gt;&lt;rec-number&gt;3241&lt;/rec-number&gt;&lt;foreign-keys&gt;&lt;key app="EN" db-id="zwxtepdswza9wue0esaxaw2rzspaar9z9f2a" timestamp="1429721666"&gt;3241&lt;/key&gt;&lt;key app="ENWeb" db-id=""&gt;0&lt;/key&gt;&lt;/foreign-keys&gt;&lt;ref-type name="Report"&gt;27&lt;/ref-type&gt;&lt;contributors&gt;&lt;authors&gt;&lt;author&gt;Sadoff, C.W.&lt;/author&gt;&lt;author&gt;Hall, J.W.&lt;/author&gt;&lt;author&gt;Grey, D.&lt;/author&gt;&lt;author&gt;Aerts, J.C.J.H.&lt;/author&gt;&lt;author&gt;Ait-Kadi, M.&lt;/author&gt;&lt;author&gt;Brown, C.&lt;/author&gt;&lt;author&gt;Cox, A.&lt;/author&gt;&lt;author&gt;Dadson, S. &lt;/author&gt;&lt;author&gt;Garrick, D.&lt;/author&gt;&lt;author&gt;Kelman, J.&lt;/author&gt;&lt;author&gt;McCornick, P.&lt;/author&gt;&lt;author&gt;Ringler, C.&lt;/author&gt;&lt;author&gt;Rosengrant, M. &lt;/author&gt;&lt;author&gt;Whittington, D.&lt;/author&gt;&lt;author&gt;Wiberg, D. &lt;/author&gt;&lt;/authors&gt;&lt;/contributors&gt;&lt;titles&gt;&lt;title&gt;Securing Water, Sustaining Growth: Report of the GWP/OECD Task Force on Water Security and Sustainable Growth&lt;/title&gt;&lt;/titles&gt;&lt;dates&gt;&lt;year&gt;2015&lt;/year&gt;&lt;/dates&gt;&lt;pub-location&gt;Oxford&lt;/pub-location&gt;&lt;publisher&gt;University of Oxford&lt;/publisher&gt;&lt;urls&gt;&lt;/urls&gt;&lt;/record&gt;&lt;/Cite&gt;&lt;/EndNote&gt;</w:instrText>
            </w:r>
            <w:r w:rsidRPr="00F4569A">
              <w:rPr>
                <w:sz w:val="20"/>
                <w:szCs w:val="20"/>
              </w:rPr>
              <w:fldChar w:fldCharType="separate"/>
            </w:r>
            <w:r>
              <w:rPr>
                <w:noProof/>
                <w:sz w:val="20"/>
                <w:szCs w:val="20"/>
              </w:rPr>
              <w:t>(2015: Box 2)</w:t>
            </w:r>
            <w:r w:rsidRPr="00F4569A">
              <w:rPr>
                <w:sz w:val="20"/>
                <w:szCs w:val="20"/>
              </w:rPr>
              <w:fldChar w:fldCharType="end"/>
            </w:r>
            <w:r w:rsidRPr="00F4569A">
              <w:rPr>
                <w:sz w:val="20"/>
                <w:szCs w:val="20"/>
              </w:rPr>
              <w:t>. Th</w:t>
            </w:r>
            <w:r w:rsidR="004C0D7E">
              <w:rPr>
                <w:sz w:val="20"/>
                <w:szCs w:val="20"/>
              </w:rPr>
              <w:t xml:space="preserve">is </w:t>
            </w:r>
            <w:r>
              <w:rPr>
                <w:sz w:val="20"/>
                <w:szCs w:val="20"/>
              </w:rPr>
              <w:t xml:space="preserve">does not mean that </w:t>
            </w:r>
            <w:r w:rsidRPr="00F4569A">
              <w:rPr>
                <w:sz w:val="20"/>
                <w:szCs w:val="20"/>
              </w:rPr>
              <w:t xml:space="preserve">decades of steady rains will </w:t>
            </w:r>
            <w:r>
              <w:rPr>
                <w:sz w:val="20"/>
                <w:szCs w:val="20"/>
              </w:rPr>
              <w:t xml:space="preserve">prevent </w:t>
            </w:r>
            <w:r w:rsidRPr="00F4569A">
              <w:rPr>
                <w:sz w:val="20"/>
                <w:szCs w:val="20"/>
              </w:rPr>
              <w:t xml:space="preserve">farmers </w:t>
            </w:r>
            <w:r>
              <w:rPr>
                <w:sz w:val="20"/>
                <w:szCs w:val="20"/>
              </w:rPr>
              <w:t xml:space="preserve">from making </w:t>
            </w:r>
            <w:r w:rsidRPr="00F4569A">
              <w:rPr>
                <w:sz w:val="20"/>
                <w:szCs w:val="20"/>
              </w:rPr>
              <w:t xml:space="preserve">safer and more profitable investment decisions, </w:t>
            </w:r>
            <w:r>
              <w:rPr>
                <w:sz w:val="20"/>
                <w:szCs w:val="20"/>
              </w:rPr>
              <w:t xml:space="preserve">or </w:t>
            </w:r>
            <w:r w:rsidRPr="00F4569A">
              <w:rPr>
                <w:sz w:val="20"/>
                <w:szCs w:val="20"/>
              </w:rPr>
              <w:t xml:space="preserve">that </w:t>
            </w:r>
            <w:r>
              <w:rPr>
                <w:sz w:val="20"/>
                <w:szCs w:val="20"/>
              </w:rPr>
              <w:t>any</w:t>
            </w:r>
            <w:r w:rsidRPr="00F4569A">
              <w:rPr>
                <w:sz w:val="20"/>
                <w:szCs w:val="20"/>
              </w:rPr>
              <w:t xml:space="preserve"> resultant greater yields will </w:t>
            </w:r>
            <w:r>
              <w:rPr>
                <w:sz w:val="20"/>
                <w:szCs w:val="20"/>
              </w:rPr>
              <w:t xml:space="preserve">in any way harm </w:t>
            </w:r>
            <w:r w:rsidRPr="00F4569A">
              <w:rPr>
                <w:sz w:val="20"/>
                <w:szCs w:val="20"/>
              </w:rPr>
              <w:t>the local and national econom</w:t>
            </w:r>
            <w:r>
              <w:rPr>
                <w:sz w:val="20"/>
                <w:szCs w:val="20"/>
              </w:rPr>
              <w:t>ies</w:t>
            </w:r>
            <w:r w:rsidRPr="00F4569A">
              <w:rPr>
                <w:sz w:val="20"/>
                <w:szCs w:val="20"/>
              </w:rPr>
              <w:t>. Given the</w:t>
            </w:r>
            <w:r>
              <w:rPr>
                <w:sz w:val="20"/>
                <w:szCs w:val="20"/>
              </w:rPr>
              <w:t xml:space="preserve"> </w:t>
            </w:r>
            <w:r w:rsidRPr="00F4569A">
              <w:rPr>
                <w:sz w:val="20"/>
                <w:szCs w:val="20"/>
              </w:rPr>
              <w:t xml:space="preserve">widespread </w:t>
            </w:r>
            <w:r>
              <w:rPr>
                <w:sz w:val="20"/>
                <w:szCs w:val="20"/>
              </w:rPr>
              <w:t xml:space="preserve">uncritical </w:t>
            </w:r>
            <w:r w:rsidRPr="00F4569A">
              <w:rPr>
                <w:sz w:val="20"/>
                <w:szCs w:val="20"/>
              </w:rPr>
              <w:t xml:space="preserve">use of the graph, however, the finding </w:t>
            </w:r>
            <w:r>
              <w:rPr>
                <w:sz w:val="20"/>
                <w:szCs w:val="20"/>
              </w:rPr>
              <w:t xml:space="preserve">demonstrates </w:t>
            </w:r>
            <w:r w:rsidRPr="00F4569A">
              <w:rPr>
                <w:sz w:val="20"/>
                <w:szCs w:val="20"/>
              </w:rPr>
              <w:t xml:space="preserve">how </w:t>
            </w:r>
            <w:r>
              <w:rPr>
                <w:sz w:val="20"/>
                <w:szCs w:val="20"/>
              </w:rPr>
              <w:t xml:space="preserve">wholly </w:t>
            </w:r>
            <w:r w:rsidRPr="00F4569A">
              <w:rPr>
                <w:sz w:val="20"/>
                <w:szCs w:val="20"/>
              </w:rPr>
              <w:t xml:space="preserve">unfounded messages can </w:t>
            </w:r>
            <w:r>
              <w:rPr>
                <w:sz w:val="20"/>
                <w:szCs w:val="20"/>
              </w:rPr>
              <w:t xml:space="preserve">make their way </w:t>
            </w:r>
            <w:r w:rsidRPr="00F4569A">
              <w:rPr>
                <w:sz w:val="20"/>
                <w:szCs w:val="20"/>
              </w:rPr>
              <w:t>into policy</w:t>
            </w:r>
            <w:r w:rsidR="004C0D7E">
              <w:rPr>
                <w:sz w:val="20"/>
                <w:szCs w:val="20"/>
              </w:rPr>
              <w:t>. T</w:t>
            </w:r>
            <w:r w:rsidRPr="00F4569A">
              <w:rPr>
                <w:sz w:val="20"/>
                <w:szCs w:val="20"/>
              </w:rPr>
              <w:t xml:space="preserve">hose seeking water security should have less faith in spurious statistics, and consider options that </w:t>
            </w:r>
            <w:r>
              <w:rPr>
                <w:sz w:val="20"/>
                <w:szCs w:val="20"/>
              </w:rPr>
              <w:t>work with variabilty, rather than try to eliminate it</w:t>
            </w:r>
            <w:r w:rsidRPr="00F4569A">
              <w:rPr>
                <w:sz w:val="20"/>
                <w:szCs w:val="20"/>
              </w:rPr>
              <w:t>.</w:t>
            </w:r>
            <w:r w:rsidRPr="00802032">
              <w:rPr>
                <w:sz w:val="20"/>
                <w:szCs w:val="20"/>
              </w:rPr>
              <w:t xml:space="preserve"> </w:t>
            </w:r>
          </w:p>
          <w:p w14:paraId="2B5C76AE" w14:textId="4A49B0C5" w:rsidR="004C0D7E" w:rsidRDefault="004C0D7E" w:rsidP="00BF4372">
            <w:r>
              <w:rPr>
                <w:sz w:val="20"/>
                <w:szCs w:val="20"/>
              </w:rPr>
              <w:t>*</w:t>
            </w:r>
            <w:r w:rsidRPr="004C0D7E">
              <w:rPr>
                <w:sz w:val="16"/>
                <w:szCs w:val="20"/>
              </w:rPr>
              <w:t xml:space="preserve">The </w:t>
            </w:r>
            <w:r w:rsidR="00BF4372" w:rsidRPr="00BF4372">
              <w:rPr>
                <w:sz w:val="16"/>
                <w:szCs w:val="20"/>
              </w:rPr>
              <w:t>analysis</w:t>
            </w:r>
            <w:r w:rsidR="00BF4372">
              <w:rPr>
                <w:sz w:val="16"/>
                <w:szCs w:val="20"/>
              </w:rPr>
              <w:t xml:space="preserve"> </w:t>
            </w:r>
            <w:r w:rsidRPr="004C0D7E">
              <w:rPr>
                <w:sz w:val="16"/>
                <w:szCs w:val="20"/>
              </w:rPr>
              <w:t>also demonstrates that any statistical analysis will be vulnerable to the choice of data – the CRU and ARTES rainfall datasets here yield different correlations, albeit statistically equally insignificant.</w:t>
            </w:r>
          </w:p>
        </w:tc>
      </w:tr>
      <w:tr w:rsidR="0052634E" w14:paraId="5435B62B" w14:textId="77777777" w:rsidTr="00CE11A4">
        <w:tc>
          <w:tcPr>
            <w:tcW w:w="9322" w:type="dxa"/>
            <w:gridSpan w:val="3"/>
          </w:tcPr>
          <w:p w14:paraId="185100D0" w14:textId="77777777" w:rsidR="0052634E" w:rsidRDefault="0052634E" w:rsidP="00CE11A4">
            <w:pPr>
              <w:jc w:val="left"/>
            </w:pPr>
            <w:r w:rsidRPr="00F4569A">
              <w:rPr>
                <w:sz w:val="20"/>
                <w:szCs w:val="20"/>
              </w:rPr>
              <w:t>Rainfall variability</w:t>
            </w:r>
            <w:r>
              <w:rPr>
                <w:sz w:val="20"/>
                <w:szCs w:val="20"/>
              </w:rPr>
              <w:t>, and</w:t>
            </w:r>
            <w:r w:rsidRPr="00F4569A">
              <w:rPr>
                <w:sz w:val="20"/>
                <w:szCs w:val="20"/>
              </w:rPr>
              <w:t xml:space="preserve"> </w:t>
            </w:r>
            <w:r>
              <w:rPr>
                <w:sz w:val="20"/>
                <w:szCs w:val="20"/>
              </w:rPr>
              <w:t>a</w:t>
            </w:r>
            <w:r w:rsidRPr="00F4569A">
              <w:rPr>
                <w:sz w:val="20"/>
                <w:szCs w:val="20"/>
              </w:rPr>
              <w:t>gricultural and GDP growth [%]</w:t>
            </w:r>
            <w:r>
              <w:rPr>
                <w:sz w:val="20"/>
                <w:szCs w:val="20"/>
              </w:rPr>
              <w:t xml:space="preserve"> </w:t>
            </w:r>
            <w:r w:rsidRPr="00F4569A">
              <w:rPr>
                <w:sz w:val="20"/>
                <w:szCs w:val="20"/>
              </w:rPr>
              <w:t>in Ethiopia</w:t>
            </w:r>
            <w:r>
              <w:rPr>
                <w:sz w:val="20"/>
                <w:szCs w:val="20"/>
              </w:rPr>
              <w:t xml:space="preserve">, </w:t>
            </w:r>
            <w:r w:rsidRPr="00F4569A">
              <w:rPr>
                <w:sz w:val="20"/>
                <w:szCs w:val="20"/>
              </w:rPr>
              <w:t xml:space="preserve">from 1982 to 2000. </w:t>
            </w:r>
            <w:r w:rsidRPr="00F4569A">
              <w:rPr>
                <w:sz w:val="20"/>
                <w:szCs w:val="20"/>
              </w:rPr>
              <w:fldChar w:fldCharType="begin"/>
            </w:r>
            <w:r>
              <w:rPr>
                <w:sz w:val="20"/>
                <w:szCs w:val="20"/>
              </w:rPr>
              <w:instrText xml:space="preserve"> ADDIN EN.CITE &lt;EndNote&gt;&lt;Cite&gt;&lt;Author&gt;Grey&lt;/Author&gt;&lt;Year&gt;2007&lt;/Year&gt;&lt;RecNum&gt;1228&lt;/RecNum&gt;&lt;Suffix&gt;: Fig 5&lt;/Suffix&gt;&lt;DisplayText&gt;(Grey and Sadoff, 2007: Fig 5)&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EndNote&gt;</w:instrText>
            </w:r>
            <w:r w:rsidRPr="00F4569A">
              <w:rPr>
                <w:sz w:val="20"/>
                <w:szCs w:val="20"/>
              </w:rPr>
              <w:fldChar w:fldCharType="separate"/>
            </w:r>
            <w:r>
              <w:rPr>
                <w:noProof/>
                <w:sz w:val="20"/>
                <w:szCs w:val="20"/>
              </w:rPr>
              <w:t>(Grey and Sadoff, 2007: Fig 5)</w:t>
            </w:r>
            <w:r w:rsidRPr="00F4569A">
              <w:rPr>
                <w:sz w:val="20"/>
                <w:szCs w:val="20"/>
              </w:rPr>
              <w:fldChar w:fldCharType="end"/>
            </w:r>
            <w:r w:rsidRPr="00F4569A">
              <w:rPr>
                <w:sz w:val="20"/>
                <w:szCs w:val="20"/>
              </w:rPr>
              <w:t>.</w:t>
            </w:r>
            <w:r>
              <w:rPr>
                <w:sz w:val="20"/>
                <w:szCs w:val="20"/>
              </w:rPr>
              <w:t xml:space="preserve"> </w:t>
            </w:r>
            <w:r w:rsidRPr="008D5E85">
              <w:rPr>
                <w:color w:val="0000FF"/>
                <w:sz w:val="20"/>
                <w:szCs w:val="20"/>
              </w:rPr>
              <w:t xml:space="preserve">Permission to reproduce to be sought. </w:t>
            </w:r>
          </w:p>
          <w:p w14:paraId="7698D8E4" w14:textId="77777777" w:rsidR="0052634E" w:rsidRDefault="0052634E" w:rsidP="00CE11A4">
            <w:pPr>
              <w:jc w:val="center"/>
            </w:pPr>
            <w:r w:rsidRPr="00F4569A">
              <w:rPr>
                <w:noProof/>
                <w:sz w:val="20"/>
                <w:szCs w:val="20"/>
                <w:lang w:val="en-US" w:eastAsia="en-US"/>
              </w:rPr>
              <w:lastRenderedPageBreak/>
              <w:drawing>
                <wp:inline distT="0" distB="0" distL="0" distR="0" wp14:anchorId="2B9A6F9B" wp14:editId="5EB85AEF">
                  <wp:extent cx="4172276" cy="2642191"/>
                  <wp:effectExtent l="25400" t="25400" r="19050" b="254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3454" cy="2642937"/>
                          </a:xfrm>
                          <a:prstGeom prst="rect">
                            <a:avLst/>
                          </a:prstGeom>
                          <a:noFill/>
                          <a:ln>
                            <a:solidFill>
                              <a:schemeClr val="bg1">
                                <a:lumMod val="75000"/>
                              </a:schemeClr>
                            </a:solidFill>
                          </a:ln>
                        </pic:spPr>
                      </pic:pic>
                    </a:graphicData>
                  </a:graphic>
                </wp:inline>
              </w:drawing>
            </w:r>
          </w:p>
          <w:p w14:paraId="60C59EE8" w14:textId="77777777" w:rsidR="0052634E" w:rsidRDefault="0052634E" w:rsidP="00CE11A4">
            <w:pPr>
              <w:rPr>
                <w:rFonts w:cs="Arial"/>
                <w:sz w:val="20"/>
                <w:szCs w:val="20"/>
              </w:rPr>
            </w:pPr>
          </w:p>
          <w:p w14:paraId="186E22B2" w14:textId="77777777" w:rsidR="0052634E" w:rsidRDefault="0052634E" w:rsidP="00CE11A4">
            <w:r>
              <w:rPr>
                <w:rFonts w:cs="Arial"/>
                <w:sz w:val="20"/>
                <w:szCs w:val="20"/>
              </w:rPr>
              <w:t xml:space="preserve">The rainfall-GDP graph for Ethiopia, from 1982 to 2013, for which there is no statistical relation. </w:t>
            </w:r>
            <w:r w:rsidRPr="003C3E45">
              <w:rPr>
                <w:rFonts w:cs="Arial"/>
                <w:i/>
                <w:sz w:val="20"/>
                <w:szCs w:val="20"/>
              </w:rPr>
              <w:t>Source</w:t>
            </w:r>
            <w:r>
              <w:rPr>
                <w:rFonts w:cs="Arial"/>
                <w:sz w:val="20"/>
                <w:szCs w:val="20"/>
              </w:rPr>
              <w:t xml:space="preserve">: authors. </w:t>
            </w:r>
            <w:r w:rsidRPr="00F4569A">
              <w:rPr>
                <w:noProof/>
                <w:sz w:val="20"/>
                <w:szCs w:val="20"/>
                <w:lang w:val="en-US" w:eastAsia="en-US"/>
              </w:rPr>
              <w:drawing>
                <wp:inline distT="0" distB="0" distL="0" distR="0" wp14:anchorId="6185638E" wp14:editId="55492B88">
                  <wp:extent cx="5522224" cy="3019647"/>
                  <wp:effectExtent l="0" t="0" r="0" b="3175"/>
                  <wp:docPr id="4" name="Picture 4" descr="Macintosh HD:Users:markzeitoun:Documents:a) WRITING:a) IN PREPARATION:WS for Nature CC:Diagrammes:delta_precip_GDP_growth_notrend_timese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kzeitoun:Documents:a) WRITING:a) IN PREPARATION:WS for Nature CC:Diagrammes:delta_precip_GDP_growth_notrend_timeseri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6728" cy="3022110"/>
                          </a:xfrm>
                          <a:prstGeom prst="rect">
                            <a:avLst/>
                          </a:prstGeom>
                          <a:noFill/>
                          <a:ln>
                            <a:noFill/>
                          </a:ln>
                        </pic:spPr>
                      </pic:pic>
                    </a:graphicData>
                  </a:graphic>
                </wp:inline>
              </w:drawing>
            </w:r>
          </w:p>
        </w:tc>
      </w:tr>
    </w:tbl>
    <w:p w14:paraId="05B6CF70" w14:textId="509319E6" w:rsidR="00696729" w:rsidRPr="005159B3" w:rsidRDefault="006F12A7" w:rsidP="001E04A1">
      <w:pPr>
        <w:pStyle w:val="Para"/>
        <w:jc w:val="left"/>
        <w:rPr>
          <w:lang w:val="en-GB"/>
        </w:rPr>
      </w:pPr>
      <w:r>
        <w:rPr>
          <w:lang w:val="en-GB"/>
        </w:rPr>
        <w:lastRenderedPageBreak/>
        <w:t xml:space="preserve">As before, the </w:t>
      </w:r>
      <w:r w:rsidR="00E724CE" w:rsidRPr="00F4569A">
        <w:rPr>
          <w:lang w:val="en-GB"/>
        </w:rPr>
        <w:t>concern</w:t>
      </w:r>
      <w:r w:rsidR="000747E3">
        <w:rPr>
          <w:lang w:val="en-GB"/>
        </w:rPr>
        <w:t xml:space="preserve"> </w:t>
      </w:r>
      <w:r w:rsidR="00E724CE" w:rsidRPr="00F4569A">
        <w:rPr>
          <w:lang w:val="en-GB"/>
        </w:rPr>
        <w:t xml:space="preserve">is </w:t>
      </w:r>
      <w:r w:rsidR="0014245F">
        <w:rPr>
          <w:lang w:val="en-GB"/>
        </w:rPr>
        <w:t xml:space="preserve">less </w:t>
      </w:r>
      <w:r w:rsidR="00E724CE" w:rsidRPr="00F4569A">
        <w:rPr>
          <w:lang w:val="en-GB"/>
        </w:rPr>
        <w:t xml:space="preserve">with </w:t>
      </w:r>
      <w:r w:rsidR="00EA12B7" w:rsidRPr="00F4569A">
        <w:rPr>
          <w:lang w:val="en-GB"/>
        </w:rPr>
        <w:t xml:space="preserve">the </w:t>
      </w:r>
      <w:r w:rsidR="003558CF" w:rsidRPr="00F4569A">
        <w:rPr>
          <w:lang w:val="en-GB"/>
        </w:rPr>
        <w:t>hydro-economic modelling method chosen</w:t>
      </w:r>
      <w:r w:rsidR="0014245F">
        <w:rPr>
          <w:lang w:val="en-GB"/>
        </w:rPr>
        <w:t xml:space="preserve"> than </w:t>
      </w:r>
      <w:r w:rsidR="00E724CE" w:rsidRPr="00F4569A">
        <w:rPr>
          <w:lang w:val="en-GB"/>
        </w:rPr>
        <w:t>with</w:t>
      </w:r>
      <w:r w:rsidR="00DB56E8">
        <w:rPr>
          <w:lang w:val="en-GB"/>
        </w:rPr>
        <w:t xml:space="preserve"> its use </w:t>
      </w:r>
      <w:r w:rsidR="003D34BA">
        <w:rPr>
          <w:lang w:val="en-GB"/>
        </w:rPr>
        <w:t>in</w:t>
      </w:r>
      <w:r w:rsidR="00DB56E8">
        <w:rPr>
          <w:lang w:val="en-GB"/>
        </w:rPr>
        <w:t xml:space="preserve"> situations </w:t>
      </w:r>
      <w:r w:rsidR="0014245F">
        <w:rPr>
          <w:lang w:val="en-GB"/>
        </w:rPr>
        <w:t xml:space="preserve">where it is </w:t>
      </w:r>
      <w:r w:rsidR="00AE09BE">
        <w:rPr>
          <w:lang w:val="en-GB"/>
        </w:rPr>
        <w:t>not warranted</w:t>
      </w:r>
      <w:r w:rsidR="00DB56E8">
        <w:rPr>
          <w:lang w:val="en-GB"/>
        </w:rPr>
        <w:t>, and</w:t>
      </w:r>
      <w:r w:rsidR="00E724CE" w:rsidRPr="00F4569A">
        <w:rPr>
          <w:lang w:val="en-GB"/>
        </w:rPr>
        <w:t xml:space="preserve"> </w:t>
      </w:r>
      <w:r w:rsidR="0014245F">
        <w:rPr>
          <w:lang w:val="en-GB"/>
        </w:rPr>
        <w:t xml:space="preserve">so with </w:t>
      </w:r>
      <w:r w:rsidR="00E724CE" w:rsidRPr="00F4569A">
        <w:rPr>
          <w:lang w:val="en-GB"/>
        </w:rPr>
        <w:t xml:space="preserve">how the results </w:t>
      </w:r>
      <w:r>
        <w:rPr>
          <w:lang w:val="en-GB"/>
        </w:rPr>
        <w:t xml:space="preserve">may </w:t>
      </w:r>
      <w:r w:rsidR="0014245F">
        <w:rPr>
          <w:lang w:val="en-GB"/>
        </w:rPr>
        <w:t xml:space="preserve">shape </w:t>
      </w:r>
      <w:r w:rsidR="00E724CE" w:rsidRPr="00F4569A">
        <w:rPr>
          <w:lang w:val="en-GB"/>
        </w:rPr>
        <w:t>policy.</w:t>
      </w:r>
      <w:r w:rsidR="002C59B5" w:rsidRPr="00F4569A">
        <w:rPr>
          <w:lang w:val="en-GB"/>
        </w:rPr>
        <w:t xml:space="preserve"> </w:t>
      </w:r>
      <w:r w:rsidR="002F543F" w:rsidRPr="00F4569A">
        <w:t>I</w:t>
      </w:r>
      <w:r w:rsidR="005B3B93" w:rsidRPr="00F4569A">
        <w:rPr>
          <w:lang w:val="en-GB"/>
        </w:rPr>
        <w:t xml:space="preserve">f </w:t>
      </w:r>
      <w:r w:rsidR="00091F2E" w:rsidRPr="00F4569A">
        <w:rPr>
          <w:lang w:val="en-GB"/>
        </w:rPr>
        <w:t xml:space="preserve">policy-makers and influencers see </w:t>
      </w:r>
      <w:r w:rsidR="009D34D6" w:rsidRPr="00F4569A">
        <w:rPr>
          <w:lang w:val="en-GB"/>
        </w:rPr>
        <w:t xml:space="preserve">national </w:t>
      </w:r>
      <w:r w:rsidR="00091F2E" w:rsidRPr="00F4569A">
        <w:rPr>
          <w:lang w:val="en-GB"/>
        </w:rPr>
        <w:t>economic growth as inversely related to</w:t>
      </w:r>
      <w:r w:rsidR="0079678F">
        <w:rPr>
          <w:lang w:val="en-GB"/>
        </w:rPr>
        <w:t xml:space="preserve"> </w:t>
      </w:r>
      <w:r w:rsidR="00AB2F51">
        <w:rPr>
          <w:lang w:val="en-GB"/>
        </w:rPr>
        <w:t>rainfall</w:t>
      </w:r>
      <w:r w:rsidR="00AB2F51" w:rsidRPr="00F4569A">
        <w:rPr>
          <w:lang w:val="en-GB"/>
        </w:rPr>
        <w:t xml:space="preserve"> </w:t>
      </w:r>
      <w:r w:rsidR="00784C9C">
        <w:rPr>
          <w:lang w:val="en-GB"/>
        </w:rPr>
        <w:t xml:space="preserve">or runoff </w:t>
      </w:r>
      <w:r w:rsidR="00091F2E" w:rsidRPr="00F4569A">
        <w:rPr>
          <w:lang w:val="en-GB"/>
        </w:rPr>
        <w:t>variability</w:t>
      </w:r>
      <w:r w:rsidR="00ED748C" w:rsidRPr="00F4569A">
        <w:rPr>
          <w:lang w:val="en-GB"/>
        </w:rPr>
        <w:t xml:space="preserve">, </w:t>
      </w:r>
      <w:r w:rsidR="00091F2E" w:rsidRPr="00F4569A">
        <w:rPr>
          <w:lang w:val="en-GB"/>
        </w:rPr>
        <w:t xml:space="preserve">they are likely to support the </w:t>
      </w:r>
      <w:r w:rsidR="00AB2F51">
        <w:rPr>
          <w:lang w:val="en-GB"/>
        </w:rPr>
        <w:t xml:space="preserve">clear and simple </w:t>
      </w:r>
      <w:r w:rsidR="00091F2E" w:rsidRPr="00F4569A">
        <w:rPr>
          <w:lang w:val="en-GB"/>
        </w:rPr>
        <w:t xml:space="preserve">policy </w:t>
      </w:r>
      <w:r w:rsidR="00A57C74" w:rsidRPr="00F4569A">
        <w:rPr>
          <w:lang w:val="en-GB"/>
        </w:rPr>
        <w:t>recommend</w:t>
      </w:r>
      <w:r w:rsidR="00696729" w:rsidRPr="00F4569A">
        <w:rPr>
          <w:lang w:val="en-GB"/>
        </w:rPr>
        <w:t xml:space="preserve">ations </w:t>
      </w:r>
      <w:r w:rsidR="00091F2E" w:rsidRPr="00F4569A">
        <w:rPr>
          <w:lang w:val="en-GB"/>
        </w:rPr>
        <w:t>derived from the</w:t>
      </w:r>
      <w:r w:rsidR="00DF12BC">
        <w:rPr>
          <w:lang w:val="en-GB"/>
        </w:rPr>
        <w:t>se</w:t>
      </w:r>
      <w:r w:rsidR="00091F2E" w:rsidRPr="00F4569A">
        <w:rPr>
          <w:lang w:val="en-GB"/>
        </w:rPr>
        <w:t xml:space="preserve"> </w:t>
      </w:r>
      <w:r w:rsidR="00AE6F61" w:rsidRPr="00F4569A">
        <w:rPr>
          <w:lang w:val="en-GB"/>
        </w:rPr>
        <w:t>causal links</w:t>
      </w:r>
      <w:r w:rsidR="00ED748C" w:rsidRPr="00F4569A">
        <w:rPr>
          <w:lang w:val="en-GB"/>
        </w:rPr>
        <w:t>, regardless of the caveats provided</w:t>
      </w:r>
      <w:r w:rsidR="009D34D6" w:rsidRPr="00F4569A">
        <w:rPr>
          <w:lang w:val="en-GB"/>
        </w:rPr>
        <w:t xml:space="preserve">. </w:t>
      </w:r>
      <w:r w:rsidR="00F042A3">
        <w:rPr>
          <w:lang w:val="en-GB"/>
        </w:rPr>
        <w:t xml:space="preserve">Harking back to </w:t>
      </w:r>
      <w:r w:rsidR="00745A4D" w:rsidRPr="00F4569A">
        <w:rPr>
          <w:lang w:val="en-GB"/>
        </w:rPr>
        <w:t>classic water resources management</w:t>
      </w:r>
      <w:r w:rsidR="00F3205F" w:rsidRPr="00F4569A">
        <w:rPr>
          <w:lang w:val="en-GB"/>
        </w:rPr>
        <w:t xml:space="preserve">, </w:t>
      </w:r>
      <w:r w:rsidR="0083469A">
        <w:rPr>
          <w:lang w:val="en-GB"/>
        </w:rPr>
        <w:t xml:space="preserve">the </w:t>
      </w:r>
      <w:r w:rsidR="00DB56E8">
        <w:rPr>
          <w:lang w:val="en-GB"/>
        </w:rPr>
        <w:t xml:space="preserve">policy </w:t>
      </w:r>
      <w:r w:rsidR="0083469A">
        <w:rPr>
          <w:lang w:val="en-GB"/>
        </w:rPr>
        <w:t>recommendations</w:t>
      </w:r>
      <w:r w:rsidR="0083469A" w:rsidRPr="00F4569A">
        <w:rPr>
          <w:lang w:val="en-GB"/>
        </w:rPr>
        <w:t xml:space="preserve"> </w:t>
      </w:r>
      <w:r w:rsidR="00DB56E8">
        <w:rPr>
          <w:lang w:val="en-GB"/>
        </w:rPr>
        <w:t xml:space="preserve">backed by the research </w:t>
      </w:r>
      <w:r w:rsidR="00A77ED6">
        <w:rPr>
          <w:lang w:val="en-GB"/>
        </w:rPr>
        <w:t>in this stream</w:t>
      </w:r>
      <w:r w:rsidR="003642D6">
        <w:rPr>
          <w:lang w:val="en-GB"/>
        </w:rPr>
        <w:t xml:space="preserve"> </w:t>
      </w:r>
      <w:r w:rsidR="008B3B2E" w:rsidRPr="00F4569A">
        <w:rPr>
          <w:lang w:val="en-GB"/>
        </w:rPr>
        <w:t xml:space="preserve">are arranged to </w:t>
      </w:r>
      <w:r w:rsidR="00C0620B">
        <w:rPr>
          <w:lang w:val="en-GB"/>
        </w:rPr>
        <w:t>facilitate</w:t>
      </w:r>
      <w:r w:rsidR="00C0620B" w:rsidRPr="00F4569A">
        <w:rPr>
          <w:lang w:val="en-GB"/>
        </w:rPr>
        <w:t xml:space="preserve"> </w:t>
      </w:r>
      <w:r w:rsidR="00745A4D" w:rsidRPr="00F4569A">
        <w:rPr>
          <w:lang w:val="en-GB"/>
        </w:rPr>
        <w:t xml:space="preserve">increasing </w:t>
      </w:r>
      <w:r w:rsidR="0011376E" w:rsidRPr="00F4569A">
        <w:rPr>
          <w:lang w:val="en-GB"/>
        </w:rPr>
        <w:t xml:space="preserve">water </w:t>
      </w:r>
      <w:r w:rsidR="00A57C74" w:rsidRPr="00F4569A">
        <w:rPr>
          <w:lang w:val="en-GB"/>
        </w:rPr>
        <w:t xml:space="preserve">supply and </w:t>
      </w:r>
      <w:r w:rsidR="00774B44">
        <w:rPr>
          <w:lang w:val="en-GB"/>
        </w:rPr>
        <w:t xml:space="preserve">narrow conceptions of water </w:t>
      </w:r>
      <w:r w:rsidR="00A57C74" w:rsidRPr="00F4569A">
        <w:rPr>
          <w:lang w:val="en-GB"/>
        </w:rPr>
        <w:t xml:space="preserve">use </w:t>
      </w:r>
      <w:r w:rsidR="00FB34FF" w:rsidRPr="00F4569A">
        <w:rPr>
          <w:lang w:val="en-GB"/>
        </w:rPr>
        <w:t>efficiency</w:t>
      </w:r>
      <w:r w:rsidR="008B3B2E" w:rsidRPr="00F4569A">
        <w:rPr>
          <w:lang w:val="en-GB"/>
        </w:rPr>
        <w:t xml:space="preserve">, and are </w:t>
      </w:r>
      <w:r w:rsidR="00DF12BC">
        <w:rPr>
          <w:lang w:val="en-GB"/>
        </w:rPr>
        <w:t>posed</w:t>
      </w:r>
      <w:r w:rsidR="008B3B2E" w:rsidRPr="00F4569A">
        <w:rPr>
          <w:lang w:val="en-GB"/>
        </w:rPr>
        <w:t xml:space="preserve"> as </w:t>
      </w:r>
      <w:r w:rsidR="00696729" w:rsidRPr="00F4569A">
        <w:rPr>
          <w:lang w:val="en-GB"/>
        </w:rPr>
        <w:t>investment</w:t>
      </w:r>
      <w:r w:rsidR="00F042A3">
        <w:rPr>
          <w:lang w:val="en-GB"/>
        </w:rPr>
        <w:t>s</w:t>
      </w:r>
      <w:r w:rsidR="00696729" w:rsidRPr="00F4569A">
        <w:rPr>
          <w:lang w:val="en-GB"/>
        </w:rPr>
        <w:t xml:space="preserve"> in </w:t>
      </w:r>
      <w:r w:rsidR="00D251EA" w:rsidRPr="00F4569A">
        <w:rPr>
          <w:lang w:val="en-GB"/>
        </w:rPr>
        <w:t>hydr</w:t>
      </w:r>
      <w:r w:rsidR="00C30277">
        <w:rPr>
          <w:lang w:val="en-GB"/>
        </w:rPr>
        <w:t>aulic</w:t>
      </w:r>
      <w:r w:rsidR="00D251EA" w:rsidRPr="00F4569A">
        <w:rPr>
          <w:lang w:val="en-GB"/>
        </w:rPr>
        <w:t xml:space="preserve"> </w:t>
      </w:r>
      <w:r w:rsidR="00696729" w:rsidRPr="00F4569A">
        <w:rPr>
          <w:lang w:val="en-GB"/>
        </w:rPr>
        <w:t>infrastructure</w:t>
      </w:r>
      <w:r w:rsidR="00B42955" w:rsidRPr="00F4569A">
        <w:rPr>
          <w:lang w:val="en-GB"/>
        </w:rPr>
        <w:t xml:space="preserve"> and </w:t>
      </w:r>
      <w:r w:rsidR="00696729" w:rsidRPr="00F4569A">
        <w:rPr>
          <w:lang w:val="en-GB"/>
        </w:rPr>
        <w:t xml:space="preserve">institutions </w:t>
      </w:r>
      <w:r w:rsidR="008E5347" w:rsidRPr="00F4569A">
        <w:rPr>
          <w:lang w:val="en-GB"/>
        </w:rPr>
        <w:fldChar w:fldCharType="begin"/>
      </w:r>
      <w:r w:rsidR="00DE5E71">
        <w:rPr>
          <w:lang w:val="en-GB"/>
        </w:rPr>
        <w:instrText xml:space="preserve"> ADDIN EN.CITE &lt;EndNote&gt;&lt;Cite&gt;&lt;Author&gt;Grey&lt;/Author&gt;&lt;Year&gt;2007&lt;/Year&gt;&lt;RecNum&gt;1228&lt;/RecNum&gt;&lt;DisplayText&gt;(Garrick and Hall, 2014; Grey and Sadoff, 2007)&lt;/DisplayText&gt;&lt;record&gt;&lt;rec-number&gt;1228&lt;/rec-number&gt;&lt;foreign-keys&gt;&lt;key app="EN" db-id="zwxtepdswza9wue0esaxaw2rzspaar9z9f2a" timestamp="0"&gt;1228&lt;/key&gt;&lt;/foreign-keys&gt;&lt;ref-type name="Journal Article"&gt;17&lt;/ref-type&gt;&lt;contributors&gt;&lt;authors&gt;&lt;author&gt;Grey, David&lt;/author&gt;&lt;author&gt;Sadoff, Claudia W.&lt;/author&gt;&lt;/authors&gt;&lt;/contributors&gt;&lt;titles&gt;&lt;title&gt;Sink or Swim? Water security for growth and development&lt;/title&gt;&lt;secondary-title&gt;Water Policy&lt;/secondary-title&gt;&lt;/titles&gt;&lt;periodical&gt;&lt;full-title&gt;Water Policy&lt;/full-title&gt;&lt;/periodical&gt;&lt;pages&gt;545 - 571&lt;/pages&gt;&lt;volume&gt;9&lt;/volume&gt;&lt;dates&gt;&lt;year&gt;2007&lt;/year&gt;&lt;/dates&gt;&lt;urls&gt;&lt;/urls&gt;&lt;/record&gt;&lt;/Cite&gt;&lt;Cite&gt;&lt;Author&gt;Garrick&lt;/Author&gt;&lt;Year&gt;2014&lt;/Year&gt;&lt;RecNum&gt;2955&lt;/RecNum&gt;&lt;record&gt;&lt;rec-number&gt;2955&lt;/rec-number&gt;&lt;foreign-keys&gt;&lt;key app="EN" db-id="zwxtepdswza9wue0esaxaw2rzspaar9z9f2a" timestamp="1414591085"&gt;2955&lt;/key&gt;&lt;/foreign-keys&gt;&lt;ref-type name="Journal Article"&gt;17&lt;/ref-type&gt;&lt;contributors&gt;&lt;authors&gt;&lt;author&gt;Garrick, Dustin&lt;/author&gt;&lt;author&gt;Hall, Jim W.&lt;/author&gt;&lt;/authors&gt;&lt;/contributors&gt;&lt;titles&gt;&lt;title&gt;Water Security and Society: Risks, Metrics, and Pathways&lt;/title&gt;&lt;secondary-title&gt;Annual Review of Environment and Resources&lt;/secondary-title&gt;&lt;/titles&gt;&lt;periodical&gt;&lt;full-title&gt;Annual Review of Environment and Resources&lt;/full-title&gt;&lt;/periodical&gt;&lt;pages&gt;611 - 639&lt;/pages&gt;&lt;volume&gt;39&lt;/volume&gt;&lt;dates&gt;&lt;year&gt;2014&lt;/year&gt;&lt;/dates&gt;&lt;urls&gt;&lt;/urls&gt;&lt;electronic-resource-num&gt;10.1146/annurev-environ-013012-093817&lt;/electronic-resource-num&gt;&lt;/record&gt;&lt;/Cite&gt;&lt;/EndNote&gt;</w:instrText>
      </w:r>
      <w:r w:rsidR="008E5347" w:rsidRPr="00F4569A">
        <w:rPr>
          <w:lang w:val="en-GB"/>
        </w:rPr>
        <w:fldChar w:fldCharType="separate"/>
      </w:r>
      <w:r w:rsidR="00DE5E71">
        <w:rPr>
          <w:noProof/>
          <w:lang w:val="en-GB"/>
        </w:rPr>
        <w:t>(Garrick and Hall, 2014; Grey and Sadoff, 2007)</w:t>
      </w:r>
      <w:r w:rsidR="008E5347" w:rsidRPr="00F4569A">
        <w:rPr>
          <w:lang w:val="en-GB"/>
        </w:rPr>
        <w:fldChar w:fldCharType="end"/>
      </w:r>
      <w:r w:rsidR="00D251EA" w:rsidRPr="00F4569A">
        <w:rPr>
          <w:lang w:val="en-GB"/>
        </w:rPr>
        <w:t xml:space="preserve">, and </w:t>
      </w:r>
      <w:r w:rsidR="00B42955" w:rsidRPr="005159B3">
        <w:rPr>
          <w:lang w:val="en-GB"/>
        </w:rPr>
        <w:t xml:space="preserve">hydrological </w:t>
      </w:r>
      <w:r w:rsidR="00D251EA" w:rsidRPr="005159B3">
        <w:rPr>
          <w:lang w:val="en-GB"/>
        </w:rPr>
        <w:t xml:space="preserve">information </w:t>
      </w:r>
      <w:r w:rsidR="008E5347" w:rsidRPr="005159B3">
        <w:rPr>
          <w:lang w:val="en-GB"/>
        </w:rPr>
        <w:fldChar w:fldCharType="begin">
          <w:fldData xml:space="preserve">PEVuZE5vdGU+PENpdGU+PEF1dGhvcj5HcmV5PC9BdXRob3I+PFllYXI+MjAxMzwvWWVhcj48UmVj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</w:fldData>
        </w:fldChar>
      </w:r>
      <w:r w:rsidR="00DE5E71">
        <w:rPr>
          <w:lang w:val="en-GB"/>
        </w:rPr>
        <w:instrText xml:space="preserve"> ADDIN EN.CITE </w:instrText>
      </w:r>
      <w:r w:rsidR="00DE5E71">
        <w:rPr>
          <w:lang w:val="en-GB"/>
        </w:rPr>
        <w:fldChar w:fldCharType="begin">
          <w:fldData xml:space="preserve">PEVuZE5vdGU+PENpdGU+PEF1dGhvcj5HcmV5PC9BdXRob3I+PFllYXI+MjAxMzwvWWVhcj48UmVj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</w:fldData>
        </w:fldChar>
      </w:r>
      <w:r w:rsidR="00DE5E71">
        <w:rPr>
          <w:lang w:val="en-GB"/>
        </w:rPr>
        <w:instrText xml:space="preserve"> ADDIN EN.CITE.DATA </w:instrText>
      </w:r>
      <w:r w:rsidR="00DE5E71">
        <w:rPr>
          <w:lang w:val="en-GB"/>
        </w:rPr>
      </w:r>
      <w:r w:rsidR="00DE5E71">
        <w:rPr>
          <w:lang w:val="en-GB"/>
        </w:rPr>
        <w:fldChar w:fldCharType="end"/>
      </w:r>
      <w:r w:rsidR="008E5347" w:rsidRPr="005159B3">
        <w:rPr>
          <w:lang w:val="en-GB"/>
        </w:rPr>
      </w:r>
      <w:r w:rsidR="008E5347" w:rsidRPr="005159B3">
        <w:rPr>
          <w:lang w:val="en-GB"/>
        </w:rPr>
        <w:fldChar w:fldCharType="separate"/>
      </w:r>
      <w:r w:rsidR="00DE5E71">
        <w:rPr>
          <w:noProof/>
          <w:lang w:val="en-GB"/>
        </w:rPr>
        <w:t>(Grey et al., 2013; Hall et al., 2014; Sadoff et al., 2015)</w:t>
      </w:r>
      <w:r w:rsidR="008E5347" w:rsidRPr="005159B3">
        <w:rPr>
          <w:lang w:val="en-GB"/>
        </w:rPr>
        <w:fldChar w:fldCharType="end"/>
      </w:r>
      <w:r w:rsidR="00745A4D" w:rsidRPr="005159B3">
        <w:rPr>
          <w:lang w:val="en-GB"/>
        </w:rPr>
        <w:t xml:space="preserve">. </w:t>
      </w:r>
    </w:p>
    <w:p w14:paraId="6F39E28A" w14:textId="19622B24" w:rsidR="009F3C63" w:rsidRPr="00F4569A" w:rsidRDefault="00F17984" w:rsidP="001E04A1">
      <w:pPr>
        <w:pStyle w:val="Para"/>
        <w:jc w:val="left"/>
      </w:pPr>
      <w:r w:rsidRPr="005159B3">
        <w:lastRenderedPageBreak/>
        <w:t xml:space="preserve">Lending banks </w:t>
      </w:r>
      <w:r w:rsidR="00816846" w:rsidRPr="005159B3">
        <w:t xml:space="preserve">and financial institutions </w:t>
      </w:r>
      <w:r w:rsidR="00183DEA">
        <w:t>h</w:t>
      </w:r>
      <w:r w:rsidR="00DB56E8">
        <w:t>ave been immediately</w:t>
      </w:r>
      <w:r w:rsidR="00DB56E8" w:rsidRPr="005159B3">
        <w:t xml:space="preserve"> </w:t>
      </w:r>
      <w:r w:rsidR="00F06E01" w:rsidRPr="005159B3">
        <w:t xml:space="preserve">drawn to the </w:t>
      </w:r>
      <w:r w:rsidR="004E3354" w:rsidRPr="005159B3">
        <w:t>much higher-</w:t>
      </w:r>
      <w:r w:rsidR="00DF12BC">
        <w:t>expenditure</w:t>
      </w:r>
      <w:r w:rsidR="00DF12BC" w:rsidRPr="005159B3">
        <w:t xml:space="preserve"> </w:t>
      </w:r>
      <w:r w:rsidR="004E3354" w:rsidRPr="005159B3">
        <w:t xml:space="preserve">recommendation to invest in </w:t>
      </w:r>
      <w:r w:rsidR="00F06E01" w:rsidRPr="005159B3">
        <w:t>infrastructure</w:t>
      </w:r>
      <w:r w:rsidR="00DB4727" w:rsidRPr="005159B3">
        <w:t xml:space="preserve">, </w:t>
      </w:r>
      <w:r w:rsidR="0083469A">
        <w:t xml:space="preserve">possibly to the exclusion of </w:t>
      </w:r>
      <w:r w:rsidR="00DB56E8">
        <w:t xml:space="preserve">investment in institutions and information </w:t>
      </w:r>
      <w:r w:rsidR="00997929" w:rsidRPr="005159B3">
        <w:fldChar w:fldCharType="begin"/>
      </w:r>
      <w:r w:rsidR="00DE5E71">
        <w:instrText xml:space="preserve"> ADDIN EN.CITE &lt;EndNote&gt;&lt;Cite&gt;&lt;Author&gt;WWC-OECD&lt;/Author&gt;&lt;Year&gt;2015&lt;/Year&gt;&lt;RecNum&gt;3261&lt;/RecNum&gt;&lt;Prefix&gt;see &lt;/Prefix&gt;&lt;DisplayText&gt;(see WWC-OECD, 2015)&lt;/DisplayText&gt;&lt;record&gt;&lt;rec-number&gt;3261&lt;/rec-number&gt;&lt;foreign-keys&gt;&lt;key app="EN" db-id="zwxtepdswza9wue0esaxaw2rzspaar9z9f2a" timestamp="1430397165"&gt;3261&lt;/key&gt;&lt;/foreign-keys&gt;&lt;ref-type name="Report"&gt;27&lt;/ref-type&gt;&lt;contributors&gt;&lt;authors&gt;&lt;author&gt;WWC-OECD,&lt;/author&gt;&lt;/authors&gt;&lt;/contributors&gt;&lt;titles&gt;&lt;title&gt;Water: Fit to Finance? Catalyzing National Growth Through Investment in Water Security&lt;/title&gt;&lt;secondary-title&gt;Report of the High Level Panel on Financing Infrastructure for a Water-Secure World&lt;/secondary-title&gt;&lt;/titles&gt;&lt;dates&gt;&lt;year&gt;2015&lt;/year&gt;&lt;/dates&gt;&lt;pub-location&gt;Marseille&lt;/pub-location&gt;&lt;publisher&gt;World Water Council and the Organisation for Economic Co-peration and Development&lt;/publisher&gt;&lt;urls&gt;&lt;/urls&gt;&lt;/record&gt;&lt;/Cite&gt;&lt;/EndNote&gt;</w:instrText>
      </w:r>
      <w:r w:rsidR="00997929" w:rsidRPr="005159B3">
        <w:fldChar w:fldCharType="separate"/>
      </w:r>
      <w:r w:rsidR="00DE5E71">
        <w:rPr>
          <w:noProof/>
        </w:rPr>
        <w:t>(see WWC-OECD, 2015)</w:t>
      </w:r>
      <w:r w:rsidR="00997929" w:rsidRPr="005159B3">
        <w:fldChar w:fldCharType="end"/>
      </w:r>
      <w:r w:rsidR="003E7D44" w:rsidRPr="005159B3">
        <w:t>. T</w:t>
      </w:r>
      <w:r w:rsidR="00A30A0E" w:rsidRPr="005159B3">
        <w:t xml:space="preserve">he way is </w:t>
      </w:r>
      <w:r w:rsidR="005C0808" w:rsidRPr="005159B3">
        <w:t>thus paved for the bene</w:t>
      </w:r>
      <w:r w:rsidR="00A30A0E" w:rsidRPr="005159B3">
        <w:t xml:space="preserve">fits </w:t>
      </w:r>
      <w:r w:rsidR="00161C37">
        <w:t>of</w:t>
      </w:r>
      <w:r w:rsidR="00A30A0E" w:rsidRPr="005159B3">
        <w:t xml:space="preserve"> dams, canals </w:t>
      </w:r>
      <w:r w:rsidR="006408BC" w:rsidRPr="005159B3">
        <w:t>and storage schemes</w:t>
      </w:r>
      <w:r w:rsidR="00203D57" w:rsidRPr="005159B3">
        <w:t xml:space="preserve">, but </w:t>
      </w:r>
      <w:r w:rsidR="00FF5803" w:rsidRPr="005159B3">
        <w:t xml:space="preserve">quietly </w:t>
      </w:r>
      <w:r w:rsidR="00DB56E8">
        <w:t xml:space="preserve">and very effectively </w:t>
      </w:r>
      <w:r w:rsidR="00203D57" w:rsidRPr="005159B3">
        <w:t>blocked for consideration of</w:t>
      </w:r>
      <w:r w:rsidR="00A77ED6">
        <w:t xml:space="preserve"> some of</w:t>
      </w:r>
      <w:r w:rsidR="00203D57" w:rsidRPr="005159B3">
        <w:t xml:space="preserve"> their downsides</w:t>
      </w:r>
      <w:r w:rsidR="00A77ED6">
        <w:t xml:space="preserve">: an </w:t>
      </w:r>
      <w:r w:rsidR="003C4D96" w:rsidRPr="005159B3">
        <w:t xml:space="preserve">inability </w:t>
      </w:r>
      <w:r w:rsidR="003C4D96" w:rsidRPr="00F4569A">
        <w:t xml:space="preserve">to adapt </w:t>
      </w:r>
      <w:r w:rsidR="00D0139B" w:rsidRPr="00F4569A">
        <w:t>to future hydro-social</w:t>
      </w:r>
      <w:r w:rsidR="009A6E20" w:rsidRPr="00F4569A">
        <w:t>-climatic</w:t>
      </w:r>
      <w:r w:rsidR="00D0139B" w:rsidRPr="00F4569A">
        <w:t xml:space="preserve"> conditi</w:t>
      </w:r>
      <w:r w:rsidR="00644C78" w:rsidRPr="00F4569A">
        <w:t>ons</w:t>
      </w:r>
      <w:r w:rsidR="0060153C" w:rsidRPr="00F4569A">
        <w:t xml:space="preserve"> (‘lock-in’)</w:t>
      </w:r>
      <w:r w:rsidR="00161C37">
        <w:t xml:space="preserve">; a lack of fit to existing and </w:t>
      </w:r>
      <w:r w:rsidR="00C8237C">
        <w:t xml:space="preserve">especially </w:t>
      </w:r>
      <w:r w:rsidR="00161C37">
        <w:t>micro-scale</w:t>
      </w:r>
      <w:r w:rsidR="00C8237C">
        <w:t>/local</w:t>
      </w:r>
      <w:r w:rsidR="00161C37">
        <w:t xml:space="preserve"> infrastructure </w:t>
      </w:r>
      <w:r w:rsidR="005247FD">
        <w:t xml:space="preserve">that </w:t>
      </w:r>
      <w:r w:rsidR="005247FD" w:rsidRPr="00302474">
        <w:t>distributes</w:t>
      </w:r>
      <w:r w:rsidR="005247FD">
        <w:t xml:space="preserve"> water </w:t>
      </w:r>
      <w:r w:rsidR="005C5A17">
        <w:fldChar w:fldCharType="begin"/>
      </w:r>
      <w:r w:rsidR="00DE5E71">
        <w:instrText xml:space="preserve"> ADDIN EN.CITE &lt;EndNote&gt;&lt;Cite&gt;&lt;Author&gt;Lankford&lt;/Author&gt;&lt;Year&gt;2013&lt;/Year&gt;&lt;RecNum&gt;3057&lt;/RecNum&gt;&lt;DisplayText&gt;(Lankford, 2013)&lt;/DisplayText&gt;&lt;record&gt;&lt;rec-number&gt;3057&lt;/rec-number&gt;&lt;foreign-keys&gt;&lt;key app="EN" db-id="zwxtepdswza9wue0esaxaw2rzspaar9z9f2a" timestamp="1421925511"&gt;3057&lt;/key&gt;&lt;/foreign-keys&gt;&lt;ref-type name="Book Section"&gt;5&lt;/ref-type&gt;&lt;contributors&gt;&lt;authors&gt;&lt;author&gt;Lankford, B.A.&lt;/author&gt;&lt;/authors&gt;&lt;secondary-authors&gt;&lt;author&gt;Lankford, Bruce&lt;/author&gt;&lt;author&gt;Bakker, Karen&lt;/author&gt;&lt;author&gt;Zeitoun, Mark&lt;/author&gt;&lt;author&gt;Conway, Declan&lt;/author&gt;&lt;/secondary-authors&gt;&lt;/contributors&gt;&lt;titles&gt;&lt;title&gt;Infrastructure hydromentalities: water sharing, water control and water (in)security&lt;/title&gt;&lt;secondary-title&gt;Water Security: Principles, perspectives, practice&lt;/secondary-title&gt;&lt;/titles&gt;&lt;pages&gt;256 - 272&lt;/pages&gt;&lt;dates&gt;&lt;year&gt;2013&lt;/year&gt;&lt;/dates&gt;&lt;pub-location&gt;London&lt;/pub-location&gt;&lt;publisher&gt;Routledge&lt;/publisher&gt;&lt;urls&gt;&lt;/urls&gt;&lt;/record&gt;&lt;/Cite&gt;&lt;/EndNote&gt;</w:instrText>
      </w:r>
      <w:r w:rsidR="005C5A17">
        <w:fldChar w:fldCharType="separate"/>
      </w:r>
      <w:r w:rsidR="00DE5E71">
        <w:rPr>
          <w:noProof/>
        </w:rPr>
        <w:t>(Lankford, 2013)</w:t>
      </w:r>
      <w:r w:rsidR="005C5A17">
        <w:fldChar w:fldCharType="end"/>
      </w:r>
      <w:r w:rsidR="00573017">
        <w:t>;</w:t>
      </w:r>
      <w:r w:rsidR="00C013E5" w:rsidRPr="00F4569A">
        <w:t xml:space="preserve"> </w:t>
      </w:r>
      <w:r w:rsidR="00C82DBD">
        <w:t>the “false sense of security” engendered</w:t>
      </w:r>
      <w:r w:rsidR="00DB56E8">
        <w:t>,</w:t>
      </w:r>
      <w:r w:rsidR="00C82DBD">
        <w:t xml:space="preserve"> for instance</w:t>
      </w:r>
      <w:r w:rsidR="00DB56E8">
        <w:t>,</w:t>
      </w:r>
      <w:r w:rsidR="00C82DBD">
        <w:t xml:space="preserve"> by levees </w:t>
      </w:r>
      <w:r w:rsidR="001152ED">
        <w:fldChar w:fldCharType="begin"/>
      </w:r>
      <w:r w:rsidR="00DE5E71">
        <w:instrText xml:space="preserve"> ADDIN EN.CITE &lt;EndNote&gt;&lt;Cite&gt;&lt;Author&gt;Palmer&lt;/Author&gt;&lt;Year&gt;2015&lt;/Year&gt;&lt;RecNum&gt;3419&lt;/RecNum&gt;&lt;Suffix&gt;: 585&lt;/Suffix&gt;&lt;DisplayText&gt;(Palmer et al., 2015: 585)&lt;/DisplayText&gt;&lt;record&gt;&lt;rec-number&gt;3419&lt;/rec-number&gt;&lt;foreign-keys&gt;&lt;key app="EN" db-id="zwxtepdswza9wue0esaxaw2rzspaar9z9f2a" timestamp="1440080587"&gt;3419&lt;/key&gt;&lt;/foreign-keys&gt;&lt;ref-type name="Journal Article"&gt;17&lt;/ref-type&gt;&lt;contributors&gt;&lt;authors&gt;&lt;author&gt;Palmer, Margaret A.&lt;/author&gt;&lt;author&gt;Liu, Junguo&lt;/author&gt;&lt;author&gt;Matthews, John H.&lt;/author&gt;&lt;author&gt;Mumba, Musonda&lt;/author&gt;&lt;author&gt;D&amp;apos;Odorico, Paolo&lt;/author&gt;&lt;/authors&gt;&lt;/contributors&gt;&lt;titles&gt;&lt;title&gt;Manage water in a green way&lt;/title&gt;&lt;secondary-title&gt;Science&lt;/secondary-title&gt;&lt;/titles&gt;&lt;periodical&gt;&lt;full-title&gt;Science&lt;/full-title&gt;&lt;/periodical&gt;&lt;pages&gt;584 - 585&lt;/pages&gt;&lt;volume&gt;349&lt;/volume&gt;&lt;number&gt;6248&lt;/number&gt;&lt;dates&gt;&lt;year&gt;2015&lt;/year&gt;&lt;/dates&gt;&lt;urls&gt;&lt;/urls&gt;&lt;/record&gt;&lt;/Cite&gt;&lt;/EndNote&gt;</w:instrText>
      </w:r>
      <w:r w:rsidR="001152ED">
        <w:fldChar w:fldCharType="separate"/>
      </w:r>
      <w:r w:rsidR="00DE5E71">
        <w:rPr>
          <w:noProof/>
        </w:rPr>
        <w:t>(Palmer et al., 2015: 585)</w:t>
      </w:r>
      <w:r w:rsidR="001152ED">
        <w:fldChar w:fldCharType="end"/>
      </w:r>
      <w:r w:rsidR="00254B8C">
        <w:t xml:space="preserve"> </w:t>
      </w:r>
      <w:r w:rsidR="00C82DBD">
        <w:t xml:space="preserve">and </w:t>
      </w:r>
      <w:r w:rsidR="00625805" w:rsidRPr="00F4569A">
        <w:t xml:space="preserve">considerable but </w:t>
      </w:r>
      <w:r w:rsidR="00294F9F" w:rsidRPr="00F4569A">
        <w:t>concealable</w:t>
      </w:r>
      <w:r w:rsidR="00625805" w:rsidRPr="00F4569A">
        <w:t xml:space="preserve"> </w:t>
      </w:r>
      <w:r w:rsidR="001F378A" w:rsidRPr="00F4569A">
        <w:t>social</w:t>
      </w:r>
      <w:r w:rsidR="003642D6">
        <w:t>, ecological</w:t>
      </w:r>
      <w:r w:rsidR="001F378A" w:rsidRPr="00F4569A">
        <w:t xml:space="preserve"> </w:t>
      </w:r>
      <w:r w:rsidR="00DB56E8">
        <w:t xml:space="preserve">and economic </w:t>
      </w:r>
      <w:r w:rsidR="00C013E5" w:rsidRPr="00F4569A">
        <w:t xml:space="preserve">costs </w:t>
      </w:r>
      <w:r w:rsidR="005C0808" w:rsidRPr="00F4569A">
        <w:fldChar w:fldCharType="begin">
          <w:fldData xml:space="preserve">PEVuZE5vdGU+PENpdGU+PEF1dGhvcj5Xb3JsZCBCYW5rPC9BdXRob3I+PFllYXI+MjAxNTwvWWVh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</w:fldData>
        </w:fldChar>
      </w:r>
      <w:r w:rsidR="00DE5E71">
        <w:instrText xml:space="preserve"> ADDIN EN.CITE </w:instrText>
      </w:r>
      <w:r w:rsidR="00DE5E71">
        <w:fldChar w:fldCharType="begin">
          <w:fldData xml:space="preserve">PEVuZE5vdGU+PENpdGU+PEF1dGhvcj5Xb3JsZCBCYW5rPC9BdXRob3I+PFllYXI+MjAxNTwvWWVh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</w:fldData>
        </w:fldChar>
      </w:r>
      <w:r w:rsidR="00DE5E71">
        <w:instrText xml:space="preserve"> ADDIN EN.CITE.DATA </w:instrText>
      </w:r>
      <w:r w:rsidR="00DE5E71">
        <w:fldChar w:fldCharType="end"/>
      </w:r>
      <w:r w:rsidR="005C0808" w:rsidRPr="00F4569A">
        <w:fldChar w:fldCharType="separate"/>
      </w:r>
      <w:r w:rsidR="00DE5E71">
        <w:rPr>
          <w:noProof/>
        </w:rPr>
        <w:t>(Flyvbjerg, 2014; Matthews and Geheb, 2015; World Bank, 2015)</w:t>
      </w:r>
      <w:r w:rsidR="005C0808" w:rsidRPr="00F4569A">
        <w:fldChar w:fldCharType="end"/>
      </w:r>
      <w:r w:rsidR="00DB56E8">
        <w:t xml:space="preserve">. </w:t>
      </w:r>
      <w:r w:rsidR="00AE09BE">
        <w:t xml:space="preserve">Who pays </w:t>
      </w:r>
      <w:r w:rsidR="003642D6">
        <w:t xml:space="preserve">for </w:t>
      </w:r>
      <w:r w:rsidR="00A61ECB">
        <w:t>the</w:t>
      </w:r>
      <w:r w:rsidR="00AE09BE">
        <w:t xml:space="preserve"> </w:t>
      </w:r>
      <w:r w:rsidR="00A61ECB">
        <w:t>removal</w:t>
      </w:r>
      <w:r w:rsidR="00AE09BE">
        <w:t xml:space="preserve"> or replacement of the infrastructure once it is obsolete is one of the more pressing questions raised</w:t>
      </w:r>
      <w:r w:rsidR="00C90C84" w:rsidRPr="00F4569A">
        <w:t xml:space="preserve"> </w:t>
      </w:r>
      <w:r w:rsidR="00465879">
        <w:fldChar w:fldCharType="begin"/>
      </w:r>
      <w:r w:rsidR="00DE5E71">
        <w:instrText xml:space="preserve"> ADDIN EN.CITE &lt;EndNote&gt;&lt;Cite&gt;&lt;Author&gt;Doyle&lt;/Author&gt;&lt;Year&gt;2009&lt;/Year&gt;&lt;RecNum&gt;3294&lt;/RecNum&gt;&lt;DisplayText&gt;(Doyle and Havlick, 2009)&lt;/DisplayText&gt;&lt;record&gt;&lt;rec-number&gt;3294&lt;/rec-number&gt;&lt;foreign-keys&gt;&lt;key app="EN" db-id="zwxtepdswza9wue0esaxaw2rzspaar9z9f2a" timestamp="1433955853"&gt;3294&lt;/key&gt;&lt;/foreign-keys&gt;&lt;ref-type name="Journal Article"&gt;17&lt;/ref-type&gt;&lt;contributors&gt;&lt;authors&gt;&lt;author&gt;Doyle, Martin W.&lt;/author&gt;&lt;author&gt;Havlick, David G.&lt;/author&gt;&lt;/authors&gt;&lt;/contributors&gt;&lt;titles&gt;&lt;title&gt;Infrastructure and the Environment&lt;/title&gt;&lt;secondary-title&gt;Annual Review of Environment and Resources&lt;/secondary-title&gt;&lt;/titles&gt;&lt;periodical&gt;&lt;full-title&gt;Annual Review of Environment and Resources&lt;/full-title&gt;&lt;/periodical&gt;&lt;pages&gt;349 - 373&lt;/pages&gt;&lt;volume&gt;34&lt;/volume&gt;&lt;dates&gt;&lt;year&gt;2009&lt;/year&gt;&lt;/dates&gt;&lt;urls&gt;&lt;/urls&gt;&lt;/record&gt;&lt;/Cite&gt;&lt;/EndNote&gt;</w:instrText>
      </w:r>
      <w:r w:rsidR="00465879">
        <w:fldChar w:fldCharType="separate"/>
      </w:r>
      <w:r w:rsidR="00DE5E71">
        <w:rPr>
          <w:noProof/>
        </w:rPr>
        <w:t>(Doyle and Havlick, 2009)</w:t>
      </w:r>
      <w:r w:rsidR="00465879">
        <w:fldChar w:fldCharType="end"/>
      </w:r>
      <w:r w:rsidR="007B0B76" w:rsidRPr="00F4569A">
        <w:t xml:space="preserve">. </w:t>
      </w:r>
      <w:r w:rsidR="00CE03A3">
        <w:t>T</w:t>
      </w:r>
      <w:r w:rsidR="007B0B76" w:rsidRPr="00F4569A">
        <w:t>he concern</w:t>
      </w:r>
      <w:r w:rsidR="00CE03A3">
        <w:t xml:space="preserve"> </w:t>
      </w:r>
      <w:r w:rsidR="007B0B76" w:rsidRPr="00F4569A">
        <w:t xml:space="preserve">remains </w:t>
      </w:r>
      <w:r w:rsidR="005C0808" w:rsidRPr="00F4569A">
        <w:t>even if the accomp</w:t>
      </w:r>
      <w:r w:rsidR="007B0B76" w:rsidRPr="00F4569A">
        <w:t xml:space="preserve">anying </w:t>
      </w:r>
      <w:r w:rsidR="00B17E57" w:rsidRPr="00F4569A">
        <w:t xml:space="preserve">regulatory and enforcement frameworks </w:t>
      </w:r>
      <w:r w:rsidR="007B0B76" w:rsidRPr="00F4569A">
        <w:t>are strong</w:t>
      </w:r>
      <w:r w:rsidR="002C2E0B">
        <w:t xml:space="preserve"> and purposively flexible to meet ever-changing conditions</w:t>
      </w:r>
      <w:r w:rsidR="007B0B76" w:rsidRPr="00F4569A">
        <w:t xml:space="preserve">, </w:t>
      </w:r>
      <w:r w:rsidR="005C0808" w:rsidRPr="00F4569A">
        <w:t>which is often not the</w:t>
      </w:r>
      <w:r w:rsidR="007B0B76" w:rsidRPr="00F4569A">
        <w:t xml:space="preserve"> case</w:t>
      </w:r>
      <w:r w:rsidR="005C0808" w:rsidRPr="00F4569A">
        <w:t xml:space="preserve">. </w:t>
      </w:r>
      <w:r w:rsidR="008F7C80" w:rsidRPr="00F4569A">
        <w:t>Th</w:t>
      </w:r>
      <w:r w:rsidR="002C2E0B">
        <w:t>is</w:t>
      </w:r>
      <w:r w:rsidR="008F7C80" w:rsidRPr="00F4569A">
        <w:t xml:space="preserve"> </w:t>
      </w:r>
      <w:r w:rsidR="00320898" w:rsidRPr="00F4569A">
        <w:t xml:space="preserve">supply-side logic </w:t>
      </w:r>
      <w:r w:rsidR="002C2E0B">
        <w:t xml:space="preserve">has </w:t>
      </w:r>
      <w:r w:rsidR="00462F7A">
        <w:t>mis-</w:t>
      </w:r>
      <w:r w:rsidR="007633CB" w:rsidRPr="00F4569A">
        <w:t>served g</w:t>
      </w:r>
      <w:r w:rsidR="00CA205A" w:rsidRPr="00F4569A">
        <w:t xml:space="preserve">overnments in </w:t>
      </w:r>
      <w:r w:rsidR="004146B6" w:rsidRPr="00F4569A">
        <w:t>Austral</w:t>
      </w:r>
      <w:r w:rsidR="00CA205A" w:rsidRPr="00F4569A">
        <w:t>ia</w:t>
      </w:r>
      <w:r w:rsidR="00B64F42" w:rsidRPr="00F4569A">
        <w:t xml:space="preserve"> </w:t>
      </w:r>
      <w:r w:rsidR="00B64F42" w:rsidRPr="00F4569A">
        <w:fldChar w:fldCharType="begin"/>
      </w:r>
      <w:r w:rsidR="00DE5E71">
        <w:instrText xml:space="preserve"> ADDIN EN.CITE &lt;EndNote&gt;&lt;Cite&gt;&lt;Author&gt;Pegram&lt;/Author&gt;&lt;Year&gt;2013&lt;/Year&gt;&lt;RecNum&gt;3065&lt;/RecNum&gt;&lt;DisplayText&gt;(Pegram et al., 2013)&lt;/DisplayText&gt;&lt;record&gt;&lt;rec-number&gt;3065&lt;/rec-number&gt;&lt;foreign-keys&gt;&lt;key app="EN" db-id="zwxtepdswza9wue0esaxaw2rzspaar9z9f2a" timestamp="1422028059"&gt;3065&lt;/key&gt;&lt;/foreign-keys&gt;&lt;ref-type name="Report"&gt;27&lt;/ref-type&gt;&lt;contributors&gt;&lt;authors&gt;&lt;author&gt;Pegram, G.&lt;/author&gt;&lt;author&gt;Li, Y.&lt;/author&gt;&lt;author&gt;Le Quesne, T.&lt;/author&gt;&lt;author&gt;Speed, R.&lt;/author&gt;&lt;author&gt;Li, J.&lt;/author&gt;&lt;author&gt;Shen, F.&lt;/author&gt;&lt;/authors&gt;&lt;/contributors&gt;&lt;titles&gt;&lt;title&gt;River Basin Planning: Principles, Procedures and Approaches for Strategic Basin Planning&lt;/title&gt;&lt;secondary-title&gt;Part of a series on strategic water management&lt;/secondary-title&gt;&lt;/titles&gt;&lt;dates&gt;&lt;year&gt;2013&lt;/year&gt;&lt;/dates&gt;&lt;pub-location&gt;Paris&lt;/pub-location&gt;&lt;publisher&gt;UNESCO&lt;/publisher&gt;&lt;urls&gt;&lt;/urls&gt;&lt;/record&gt;&lt;/Cite&gt;&lt;/EndNote&gt;</w:instrText>
      </w:r>
      <w:r w:rsidR="00B64F42" w:rsidRPr="00F4569A">
        <w:fldChar w:fldCharType="separate"/>
      </w:r>
      <w:r w:rsidR="00DE5E71">
        <w:rPr>
          <w:noProof/>
        </w:rPr>
        <w:t>(Pegram et al., 2013)</w:t>
      </w:r>
      <w:r w:rsidR="00B64F42" w:rsidRPr="00F4569A">
        <w:fldChar w:fldCharType="end"/>
      </w:r>
      <w:r w:rsidR="00B64F42" w:rsidRPr="00F4569A">
        <w:t xml:space="preserve">, Central Asia </w:t>
      </w:r>
      <w:r w:rsidR="00B64F42" w:rsidRPr="00F4569A">
        <w:fldChar w:fldCharType="begin"/>
      </w:r>
      <w:r w:rsidR="00DE5E71">
        <w:instrText xml:space="preserve"> ADDIN EN.CITE &lt;EndNote&gt;&lt;Cite&gt;&lt;Author&gt;Varis&lt;/Author&gt;&lt;Year&gt;2014&lt;/Year&gt;&lt;RecNum&gt;3058&lt;/RecNum&gt;&lt;DisplayText&gt;(Varis, 2014)&lt;/DisplayText&gt;&lt;record&gt;&lt;rec-number&gt;3058&lt;/rec-number&gt;&lt;foreign-keys&gt;&lt;key app="EN" db-id="zwxtepdswza9wue0esaxaw2rzspaar9z9f2a" timestamp="1421934067"&gt;3058&lt;/key&gt;&lt;key app="ENWeb" db-id=""&gt;0&lt;/key&gt;&lt;/foreign-keys&gt;&lt;ref-type name="Journal Article"&gt;17&lt;/ref-type&gt;&lt;contributors&gt;&lt;authors&gt;&lt;author&gt;Varis, Olli&lt;/author&gt;&lt;/authors&gt;&lt;/contributors&gt;&lt;titles&gt;&lt;title&gt;Curb vast water use in central Asia&lt;/title&gt;&lt;secondary-title&gt;Nature&lt;/secondary-title&gt;&lt;/titles&gt;&lt;periodical&gt;&lt;full-title&gt;Nature&lt;/full-title&gt;&lt;/periodical&gt;&lt;pages&gt;27 - 29&lt;/pages&gt;&lt;volume&gt;514&lt;/volume&gt;&lt;number&gt;October&lt;/number&gt;&lt;dates&gt;&lt;year&gt;2014&lt;/year&gt;&lt;/dates&gt;&lt;urls&gt;&lt;/urls&gt;&lt;/record&gt;&lt;/Cite&gt;&lt;/EndNote&gt;</w:instrText>
      </w:r>
      <w:r w:rsidR="00B64F42" w:rsidRPr="00F4569A">
        <w:fldChar w:fldCharType="separate"/>
      </w:r>
      <w:r w:rsidR="00DE5E71">
        <w:rPr>
          <w:noProof/>
        </w:rPr>
        <w:t>(Varis, 2014)</w:t>
      </w:r>
      <w:r w:rsidR="00B64F42" w:rsidRPr="00F4569A">
        <w:fldChar w:fldCharType="end"/>
      </w:r>
      <w:r w:rsidR="002C49F6" w:rsidRPr="00F4569A">
        <w:t xml:space="preserve">, Spain </w:t>
      </w:r>
      <w:r w:rsidR="00E819C5" w:rsidRPr="00F4569A">
        <w:fldChar w:fldCharType="begin"/>
      </w:r>
      <w:r w:rsidR="00DE5E71">
        <w:instrText xml:space="preserve"> ADDIN EN.CITE &lt;EndNote&gt;&lt;Cite&gt;&lt;Author&gt;Rovira&lt;/Author&gt;&lt;Year&gt;2015&lt;/Year&gt;&lt;RecNum&gt;3244&lt;/RecNum&gt;&lt;DisplayText&gt;(Rovira and Polo, 2015)&lt;/DisplayText&gt;&lt;record&gt;&lt;rec-number&gt;3244&lt;/rec-number&gt;&lt;foreign-keys&gt;&lt;key app="EN" db-id="zwxtepdswza9wue0esaxaw2rzspaar9z9f2a" timestamp="1429891994"&gt;3244&lt;/key&gt;&lt;/foreign-keys&gt;&lt;ref-type name="Blog"&gt;56&lt;/ref-type&gt;&lt;contributors&gt;&lt;authors&gt;&lt;author&gt;Rovira, Albert&lt;/author&gt;&lt;author&gt;Polo, Maria José&lt;/author&gt;&lt;/authors&gt;&lt;/contributors&gt;&lt;titles&gt;&lt;title&gt;Current and future challenges in water resources management in Spain&lt;/title&gt;&lt;secondary-title&gt;Global Water Forum&lt;/secondary-title&gt;&lt;/titles&gt;&lt;number&gt;Posted on April 20, 2015&lt;/number&gt;&lt;dates&gt;&lt;year&gt;2015&lt;/year&gt;&lt;/dates&gt;&lt;publisher&gt;UNESCO&lt;/publisher&gt;&lt;urls&gt;&lt;related-urls&gt;&lt;url&gt;www.globalwaterforum.org/2015/04/20/current-and-future-challenges-in-water-resources-management-in-spain/&lt;/url&gt;&lt;/related-urls&gt;&lt;/urls&gt;&lt;/record&gt;&lt;/Cite&gt;&lt;/EndNote&gt;</w:instrText>
      </w:r>
      <w:r w:rsidR="00E819C5" w:rsidRPr="00F4569A">
        <w:fldChar w:fldCharType="separate"/>
      </w:r>
      <w:r w:rsidR="00DE5E71">
        <w:rPr>
          <w:noProof/>
        </w:rPr>
        <w:t>(Rovira and Polo, 2015)</w:t>
      </w:r>
      <w:r w:rsidR="00E819C5" w:rsidRPr="00F4569A">
        <w:fldChar w:fldCharType="end"/>
      </w:r>
      <w:r w:rsidR="001601B1" w:rsidRPr="00F4569A">
        <w:t xml:space="preserve">, </w:t>
      </w:r>
      <w:r w:rsidR="00B64F42" w:rsidRPr="00F4569A">
        <w:t xml:space="preserve">or along the Orange-Senqu, Yellow, and Colorado Rivers </w:t>
      </w:r>
      <w:r w:rsidR="00B64F42" w:rsidRPr="00F4569A">
        <w:fldChar w:fldCharType="begin"/>
      </w:r>
      <w:r w:rsidR="00DE5E71">
        <w:instrText xml:space="preserve"> ADDIN EN.CITE &lt;EndNote&gt;&lt;Cite&gt;&lt;Author&gt;Grafton&lt;/Author&gt;&lt;Year&gt;2013&lt;/Year&gt;&lt;RecNum&gt;2307&lt;/RecNum&gt;&lt;DisplayText&gt;(Grafton et al., 2013)&lt;/DisplayText&gt;&lt;record&gt;&lt;rec-number&gt;2307&lt;/rec-number&gt;&lt;foreign-keys&gt;&lt;key app="EN" db-id="zwxtepdswza9wue0esaxaw2rzspaar9z9f2a" timestamp="1355854708"&gt;2307&lt;/key&gt;&lt;/foreign-keys&gt;&lt;ref-type name="Journal Article"&gt;17&lt;/ref-type&gt;&lt;contributors&gt;&lt;authors&gt;&lt;author&gt;Grafton, R. Quentin&lt;/author&gt;&lt;author&gt;Pittock, Jamie&lt;/author&gt;&lt;author&gt;Davis, Richard&lt;/author&gt;&lt;author&gt;Williams, John&lt;/author&gt;&lt;author&gt;Fu, Guobin&lt;/author&gt;&lt;author&gt;Warburton, Michele&lt;/author&gt;&lt;author&gt;Udall, Bradley&lt;/author&gt;&lt;author&gt;McKenzie, Ronnie&lt;/author&gt;&lt;author&gt;Yu, Xiubo&lt;/author&gt;&lt;author&gt;Che, Nhu&lt;/author&gt;&lt;author&gt;Connell, Daniel&lt;/author&gt;&lt;author&gt;Jiang, Qiang&lt;/author&gt;&lt;author&gt;Kompas, Tom&lt;/author&gt;&lt;author&gt;Lynch, Arnanda&lt;/author&gt;&lt;author&gt;Norris, Richard&lt;/author&gt;&lt;author&gt;Possingham, Hugh&lt;/author&gt;&lt;author&gt;Quiggin, John&lt;/author&gt;&lt;/authors&gt;&lt;/contributors&gt;&lt;titles&gt;&lt;title&gt;Global insights into water resources, climate change and governance&lt;/title&gt;&lt;secondary-title&gt;Nature Climate Change&lt;/secondary-title&gt;&lt;/titles&gt;&lt;periodical&gt;&lt;full-title&gt;Nature Climate Change&lt;/full-title&gt;&lt;/periodical&gt;&lt;pages&gt;315 - 321&lt;/pages&gt;&lt;volume&gt;3&lt;/volume&gt;&lt;dates&gt;&lt;year&gt;2013&lt;/year&gt;&lt;/dates&gt;&lt;urls&gt;&lt;/urls&gt;&lt;/record&gt;&lt;/Cite&gt;&lt;/EndNote&gt;</w:instrText>
      </w:r>
      <w:r w:rsidR="00B64F42" w:rsidRPr="00F4569A">
        <w:fldChar w:fldCharType="separate"/>
      </w:r>
      <w:r w:rsidR="00DE5E71">
        <w:rPr>
          <w:noProof/>
        </w:rPr>
        <w:t>(Grafton et al., 2013)</w:t>
      </w:r>
      <w:r w:rsidR="00B64F42" w:rsidRPr="00F4569A">
        <w:fldChar w:fldCharType="end"/>
      </w:r>
      <w:r w:rsidR="00B64F42" w:rsidRPr="00F4569A">
        <w:t xml:space="preserve">, </w:t>
      </w:r>
      <w:r w:rsidR="007633CB" w:rsidRPr="00F4569A">
        <w:t xml:space="preserve">who </w:t>
      </w:r>
      <w:r w:rsidR="00194E23" w:rsidRPr="00F4569A">
        <w:t xml:space="preserve">must now deal with </w:t>
      </w:r>
      <w:r w:rsidR="00CA205A" w:rsidRPr="00F4569A">
        <w:t xml:space="preserve">simultaneous </w:t>
      </w:r>
      <w:r w:rsidR="008F7C80" w:rsidRPr="00F4569A">
        <w:t xml:space="preserve">over-capacity of </w:t>
      </w:r>
      <w:r w:rsidR="00BD6AE2" w:rsidRPr="00F4569A">
        <w:t xml:space="preserve">hydraulic </w:t>
      </w:r>
      <w:r w:rsidR="008F7C80" w:rsidRPr="00F4569A">
        <w:t>infrastructure</w:t>
      </w:r>
      <w:r w:rsidR="002C2E0B">
        <w:t xml:space="preserve"> designed for specific conditions</w:t>
      </w:r>
      <w:r w:rsidR="008F7C80" w:rsidRPr="00F4569A">
        <w:t xml:space="preserve">, </w:t>
      </w:r>
      <w:r w:rsidR="004146B6" w:rsidRPr="00F4569A">
        <w:t>and</w:t>
      </w:r>
      <w:r w:rsidR="00C80292" w:rsidRPr="00F4569A">
        <w:t xml:space="preserve"> </w:t>
      </w:r>
      <w:r w:rsidR="00320898" w:rsidRPr="00F4569A">
        <w:t xml:space="preserve">the </w:t>
      </w:r>
      <w:r w:rsidR="007F688E" w:rsidRPr="00F4569A">
        <w:t xml:space="preserve">over-reliance </w:t>
      </w:r>
      <w:r w:rsidR="00320898" w:rsidRPr="00F4569A">
        <w:t xml:space="preserve">of their constituents </w:t>
      </w:r>
      <w:r w:rsidR="00824A93">
        <w:t>up</w:t>
      </w:r>
      <w:r w:rsidR="007F688E" w:rsidRPr="00F4569A">
        <w:t xml:space="preserve">on </w:t>
      </w:r>
      <w:r w:rsidR="00824A93">
        <w:t xml:space="preserve">it for </w:t>
      </w:r>
      <w:r w:rsidR="00CA205A" w:rsidRPr="00F4569A">
        <w:t>water</w:t>
      </w:r>
      <w:r w:rsidR="00824A93">
        <w:t xml:space="preserve">, </w:t>
      </w:r>
      <w:r w:rsidR="00C10FBD" w:rsidRPr="00F4569A">
        <w:t xml:space="preserve">whenever the rains </w:t>
      </w:r>
      <w:r w:rsidR="00B64F42" w:rsidRPr="00F4569A">
        <w:t>‘</w:t>
      </w:r>
      <w:r w:rsidR="00C10FBD" w:rsidRPr="00F4569A">
        <w:t>fail</w:t>
      </w:r>
      <w:r w:rsidR="00B64F42" w:rsidRPr="00F4569A">
        <w:t xml:space="preserve">’. </w:t>
      </w:r>
    </w:p>
    <w:p w14:paraId="06FB941F" w14:textId="038B1D25" w:rsidR="003370EA" w:rsidRPr="005159B3" w:rsidRDefault="003C3E45" w:rsidP="001E04A1">
      <w:pPr>
        <w:pStyle w:val="Para"/>
        <w:jc w:val="left"/>
      </w:pPr>
      <w:proofErr w:type="gramStart"/>
      <w:r>
        <w:rPr>
          <w:lang w:val="en-GB"/>
        </w:rPr>
        <w:t xml:space="preserve">The inflexibility of the approach is </w:t>
      </w:r>
      <w:r w:rsidR="00DB56E8">
        <w:rPr>
          <w:lang w:val="en-GB"/>
        </w:rPr>
        <w:t xml:space="preserve">further compounded by </w:t>
      </w:r>
      <w:r>
        <w:rPr>
          <w:lang w:val="en-GB"/>
        </w:rPr>
        <w:t>being restricted to</w:t>
      </w:r>
      <w:r w:rsidR="00E56AD7" w:rsidRPr="00F4569A">
        <w:rPr>
          <w:lang w:val="en-GB"/>
        </w:rPr>
        <w:t xml:space="preserve"> </w:t>
      </w:r>
      <w:r w:rsidR="00636899" w:rsidRPr="00F4569A">
        <w:rPr>
          <w:lang w:val="en-GB"/>
        </w:rPr>
        <w:t>water res</w:t>
      </w:r>
      <w:r w:rsidR="009F0675" w:rsidRPr="00F4569A">
        <w:rPr>
          <w:lang w:val="en-GB"/>
        </w:rPr>
        <w:t>ources that are easily measured</w:t>
      </w:r>
      <w:proofErr w:type="gramEnd"/>
      <w:r w:rsidR="009F0675" w:rsidRPr="00F4569A">
        <w:rPr>
          <w:lang w:val="en-GB"/>
        </w:rPr>
        <w:t xml:space="preserve">, </w:t>
      </w:r>
      <w:r w:rsidR="00636899" w:rsidRPr="00F4569A">
        <w:rPr>
          <w:lang w:val="en-GB"/>
        </w:rPr>
        <w:t>or ‘engineered’</w:t>
      </w:r>
      <w:r w:rsidR="00DB56E8">
        <w:rPr>
          <w:lang w:val="en-GB"/>
        </w:rPr>
        <w:t>, like surface water</w:t>
      </w:r>
      <w:r w:rsidR="00636899" w:rsidRPr="00F4569A">
        <w:rPr>
          <w:lang w:val="en-GB"/>
        </w:rPr>
        <w:t xml:space="preserve">. </w:t>
      </w:r>
      <w:r w:rsidR="00762179">
        <w:rPr>
          <w:lang w:val="en-GB"/>
        </w:rPr>
        <w:t>Left out of the equation</w:t>
      </w:r>
      <w:r w:rsidR="00354F4B">
        <w:rPr>
          <w:lang w:val="en-GB"/>
        </w:rPr>
        <w:t>s</w:t>
      </w:r>
      <w:r w:rsidR="00762179">
        <w:rPr>
          <w:lang w:val="en-GB"/>
        </w:rPr>
        <w:t xml:space="preserve"> is w</w:t>
      </w:r>
      <w:r w:rsidR="00DB56E8">
        <w:rPr>
          <w:lang w:val="en-GB"/>
        </w:rPr>
        <w:t>ater in</w:t>
      </w:r>
      <w:r w:rsidR="00C10125">
        <w:rPr>
          <w:lang w:val="en-GB"/>
        </w:rPr>
        <w:t xml:space="preserve"> </w:t>
      </w:r>
      <w:r w:rsidR="00DB56E8">
        <w:rPr>
          <w:lang w:val="en-GB"/>
        </w:rPr>
        <w:t xml:space="preserve">the </w:t>
      </w:r>
      <w:r w:rsidR="00EE7429">
        <w:rPr>
          <w:lang w:val="en-GB"/>
        </w:rPr>
        <w:t xml:space="preserve">aquifers, or </w:t>
      </w:r>
      <w:r w:rsidR="00DB56E8">
        <w:rPr>
          <w:lang w:val="en-GB"/>
        </w:rPr>
        <w:t>soil</w:t>
      </w:r>
      <w:r w:rsidR="00EE7429">
        <w:rPr>
          <w:lang w:val="en-GB"/>
        </w:rPr>
        <w:t xml:space="preserve">. </w:t>
      </w:r>
      <w:r w:rsidR="00636899" w:rsidRPr="00F4569A">
        <w:t>No matter how robust the statistical analysis is, research undertaken in the name of water security that does</w:t>
      </w:r>
      <w:r w:rsidR="00B42955" w:rsidRPr="00F4569A">
        <w:t xml:space="preserve"> not </w:t>
      </w:r>
      <w:r w:rsidR="00636899" w:rsidRPr="00F4569A">
        <w:t xml:space="preserve">consider groundwater </w:t>
      </w:r>
      <w:r w:rsidR="00636899" w:rsidRPr="00F4569A">
        <w:fldChar w:fldCharType="begin"/>
      </w:r>
      <w:r w:rsidR="00DE5E71">
        <w:instrText xml:space="preserve"> ADDIN EN.CITE &lt;EndNote&gt;&lt;Cite&gt;&lt;Author&gt;Vörösmarty&lt;/Author&gt;&lt;Year&gt;2010&lt;/Year&gt;&lt;RecNum&gt;1554&lt;/RecNum&gt;&lt;Prefix&gt;e.g. &lt;/Prefix&gt;&lt;DisplayText&gt;(e.g. Brown et al., 2013; Vörösmarty et al., 2010)&lt;/DisplayText&gt;&lt;record&gt;&lt;rec-number&gt;1554&lt;/rec-number&gt;&lt;foreign-keys&gt;&lt;key app="EN" db-id="zwxtepdswza9wue0esaxaw2rzspaar9z9f2a" timestamp="1286181933"&gt;1554&lt;/key&gt;&lt;/foreign-keys&gt;&lt;ref-type name="Journal Article"&gt;17&lt;/ref-type&gt;&lt;contributors&gt;&lt;authors&gt;&lt;author&gt;Vörösmarty, C.J.&lt;/author&gt;&lt;author&gt;McIntyre, P.B.&lt;/author&gt;&lt;author&gt;Gessmer, M.O.&lt;/author&gt;&lt;author&gt;Dudgeon, D.&lt;/author&gt;&lt;author&gt;Prusevich, A.&lt;/author&gt;&lt;author&gt;Green, P.&lt;/author&gt;&lt;author&gt;Glidden, S.&lt;/author&gt;&lt;author&gt;Bunn, S.E.&lt;/author&gt;&lt;author&gt;Sullivan, C.A.&lt;/author&gt;&lt;author&gt;Reidy Liermann, C.&lt;/author&gt;&lt;author&gt;Davies, P.M.&lt;/author&gt;&lt;/authors&gt;&lt;/contributors&gt;&lt;titles&gt;&lt;title&gt;Global threats to human water security and river biodiversity&lt;/title&gt;&lt;secondary-title&gt;Nature&lt;/secondary-title&gt;&lt;/titles&gt;&lt;periodical&gt;&lt;full-title&gt;Nature&lt;/full-title&gt;&lt;/periodical&gt;&lt;pages&gt;555 - 561&lt;/pages&gt;&lt;volume&gt;467&lt;/volume&gt;&lt;dates&gt;&lt;year&gt;2010&lt;/year&gt;&lt;/dates&gt;&lt;urls&gt;&lt;/urls&gt;&lt;/record&gt;&lt;/Cite&gt;&lt;Cite&gt;&lt;Author&gt;Brown&lt;/Author&gt;&lt;Year&gt;2013&lt;/Year&gt;&lt;RecNum&gt;2985&lt;/RecNum&gt;&lt;record&gt;&lt;rec-number&gt;2985&lt;/rec-number&gt;&lt;foreign-keys&gt;&lt;key app="EN" db-id="zwxtepdswza9wue0esaxaw2rzspaar9z9f2a" timestamp="1414766602"&gt;2985&lt;/key&gt;&lt;/foreign-keys&gt;&lt;ref-type name="Journal Article"&gt;17&lt;/ref-type&gt;&lt;contributors&gt;&lt;authors&gt;&lt;author&gt;Brown, Casey&lt;/author&gt;&lt;author&gt;Meeks, Robyn&lt;/author&gt;&lt;author&gt;Ghile, Yonas&lt;/author&gt;&lt;author&gt;Hunu, Kenneth&lt;/author&gt;&lt;/authors&gt;&lt;/contributors&gt;&lt;titles&gt;&lt;title&gt;Is water security necessary? An empirical analysis of the effects of climate hazards on national-level economic growth&lt;/title&gt;&lt;secondary-title&gt;Philosophical Transactions of the Royal Society - A&lt;/secondary-title&gt;&lt;/titles&gt;&lt;periodical&gt;&lt;full-title&gt;Philosophical Transactions of the Royal Society - A&lt;/full-title&gt;&lt;/periodical&gt;&lt;pages&gt;1 - 18&lt;/pages&gt;&lt;volume&gt;371: 20120416&lt;/volume&gt;&lt;dates&gt;&lt;year&gt;2013&lt;/year&gt;&lt;/dates&gt;&lt;urls&gt;&lt;/urls&gt;&lt;electronic-resource-num&gt;http://dx.doi.org/10.1098/rsta.2012.0416&lt;/electronic-resource-num&gt;&lt;/record&gt;&lt;/Cite&gt;&lt;/EndNote&gt;</w:instrText>
      </w:r>
      <w:r w:rsidR="00636899" w:rsidRPr="00F4569A">
        <w:fldChar w:fldCharType="separate"/>
      </w:r>
      <w:r w:rsidR="00DE5E71">
        <w:rPr>
          <w:noProof/>
        </w:rPr>
        <w:t>(e.g. Brown et al., 2013; Vörösmarty et al., 2010)</w:t>
      </w:r>
      <w:r w:rsidR="00636899" w:rsidRPr="00F4569A">
        <w:fldChar w:fldCharType="end"/>
      </w:r>
      <w:r w:rsidR="00636899" w:rsidRPr="00F4569A">
        <w:t xml:space="preserve"> </w:t>
      </w:r>
      <w:r w:rsidR="00D64B44" w:rsidRPr="00F4569A">
        <w:t>bypasses</w:t>
      </w:r>
      <w:r w:rsidR="00636899" w:rsidRPr="00F4569A">
        <w:t xml:space="preserve"> the millions of farming livelihoods and all </w:t>
      </w:r>
      <w:r w:rsidR="0011376E" w:rsidRPr="00F4569A">
        <w:t xml:space="preserve">of </w:t>
      </w:r>
      <w:r w:rsidR="00636899" w:rsidRPr="00F4569A">
        <w:t xml:space="preserve">the food </w:t>
      </w:r>
      <w:r w:rsidR="0011376E" w:rsidRPr="00F4569A">
        <w:t xml:space="preserve">provided through </w:t>
      </w:r>
      <w:r w:rsidR="00636899" w:rsidRPr="00F4569A">
        <w:t xml:space="preserve">groundwater-irrigated </w:t>
      </w:r>
      <w:r w:rsidR="00636899" w:rsidRPr="005159B3">
        <w:t>agriculture</w:t>
      </w:r>
      <w:r w:rsidR="00BF32D5" w:rsidRPr="005159B3">
        <w:t xml:space="preserve">, not to mention the </w:t>
      </w:r>
      <w:r w:rsidR="00C10125">
        <w:t>m</w:t>
      </w:r>
      <w:r w:rsidR="00BF32D5" w:rsidRPr="005159B3">
        <w:t xml:space="preserve">illions who </w:t>
      </w:r>
      <w:r w:rsidR="00F71C17" w:rsidRPr="005159B3">
        <w:t>rely on it for drinking</w:t>
      </w:r>
      <w:r w:rsidR="00636899" w:rsidRPr="005159B3">
        <w:t>. Similarly, basin-level analys</w:t>
      </w:r>
      <w:r w:rsidR="00787EC0" w:rsidRPr="005159B3">
        <w:t>e</w:t>
      </w:r>
      <w:r w:rsidR="00636899" w:rsidRPr="005159B3">
        <w:t xml:space="preserve">s that neglect the role of </w:t>
      </w:r>
      <w:r w:rsidR="00636899" w:rsidRPr="00510062">
        <w:t>soil</w:t>
      </w:r>
      <w:r w:rsidR="00F83376" w:rsidRPr="00510062">
        <w:t>-</w:t>
      </w:r>
      <w:r w:rsidR="00636899" w:rsidRPr="00510062">
        <w:t xml:space="preserve">water in achieving water security </w:t>
      </w:r>
      <w:r w:rsidR="00636899" w:rsidRPr="00510062">
        <w:fldChar w:fldCharType="begin"/>
      </w:r>
      <w:r w:rsidR="00DE5E71" w:rsidRPr="00510062">
        <w:instrText xml:space="preserve"> ADDIN EN.CITE &lt;EndNote&gt;&lt;Cite&gt;&lt;Author&gt;Sadoff&lt;/Author&gt;&lt;Year&gt;2015&lt;/Year&gt;&lt;RecNum&gt;3241&lt;/RecNum&gt;&lt;Prefix&gt;e.g. &lt;/Prefix&gt;&lt;Suffix&gt;: Fig 1&lt;/Suffix&gt;&lt;DisplayText&gt;(e.g. Sadoff et al., 2015: Fig 1)&lt;/DisplayText&gt;&lt;record&gt;&lt;rec-number&gt;3241&lt;/rec-number&gt;&lt;foreign-keys&gt;&lt;key app="EN" db-id="zwxtepdswza9wue0esaxaw2rzspaar9z9f2a" timestamp="1429721666"&gt;3241&lt;/key&gt;&lt;key app="ENWeb" db-id=""&gt;0&lt;/key&gt;&lt;/foreign-keys&gt;&lt;ref-type name="Report"&gt;27&lt;/ref-type&gt;&lt;contributors&gt;&lt;authors&gt;&lt;author&gt;Sadoff, C.W.&lt;/author&gt;&lt;author&gt;Hall, J.W.&lt;/author&gt;&lt;author&gt;Grey, D.&lt;/author&gt;&lt;author&gt;Aerts, J.C.J.H.&lt;/author&gt;&lt;author&gt;Ait-Kadi, M.&lt;/author&gt;&lt;author&gt;Brown, C.&lt;/author&gt;&lt;author&gt;Cox, A.&lt;/author&gt;&lt;author&gt;Dadson, S. &lt;/author&gt;&lt;author&gt;Garrick, D.&lt;/author&gt;&lt;author&gt;Kelman, J.&lt;/author&gt;&lt;author&gt;McCornick, P.&lt;/author&gt;&lt;author&gt;Ringler, C.&lt;/author&gt;&lt;author&gt;Rosengrant, M. &lt;/author&gt;&lt;author&gt;Whittington, D.&lt;/author&gt;&lt;author&gt;Wiberg, D. &lt;/author&gt;&lt;/authors&gt;&lt;/contributors&gt;&lt;titles&gt;&lt;title&gt;Securing Water, Sustaining Growth: Report of the GWP/OECD Task Force on Water Security and Sustainable Growth&lt;/title&gt;&lt;/titles&gt;&lt;dates&gt;&lt;year&gt;2015&lt;/year&gt;&lt;/dates&gt;&lt;pub-location&gt;Oxford&lt;/pub-location&gt;&lt;publisher&gt;University of Oxford&lt;/publisher&gt;&lt;urls&gt;&lt;/urls&gt;&lt;/record&gt;&lt;/Cite&gt;&lt;/EndNote&gt;</w:instrText>
      </w:r>
      <w:r w:rsidR="00636899" w:rsidRPr="00510062">
        <w:fldChar w:fldCharType="separate"/>
      </w:r>
      <w:r w:rsidR="00DE5E71" w:rsidRPr="00510062">
        <w:rPr>
          <w:noProof/>
        </w:rPr>
        <w:t>(e.g. Sadoff et al., 2015: Fig 1)</w:t>
      </w:r>
      <w:r w:rsidR="00636899" w:rsidRPr="00510062">
        <w:fldChar w:fldCharType="end"/>
      </w:r>
      <w:r w:rsidR="00787EC0" w:rsidRPr="00510062">
        <w:t>,</w:t>
      </w:r>
      <w:r w:rsidR="00636899" w:rsidRPr="00510062">
        <w:t xml:space="preserve"> obscure the</w:t>
      </w:r>
      <w:r w:rsidR="00636899" w:rsidRPr="005159B3">
        <w:t xml:space="preserve"> </w:t>
      </w:r>
      <w:r w:rsidR="00E76AC7" w:rsidRPr="005159B3">
        <w:t>communities</w:t>
      </w:r>
      <w:r w:rsidR="00636899" w:rsidRPr="005159B3">
        <w:t xml:space="preserve"> dependent upon rainfed agriculture, </w:t>
      </w:r>
      <w:r w:rsidR="00B31E87" w:rsidRPr="005159B3">
        <w:t xml:space="preserve">and so </w:t>
      </w:r>
      <w:r w:rsidR="00DB56E8">
        <w:t>shuts out</w:t>
      </w:r>
      <w:r w:rsidR="00DB56E8" w:rsidRPr="005159B3">
        <w:t xml:space="preserve"> </w:t>
      </w:r>
      <w:r w:rsidR="00636899" w:rsidRPr="005159B3">
        <w:t xml:space="preserve">policy that may be </w:t>
      </w:r>
      <w:r w:rsidR="006A556E">
        <w:t>derived from the adaptable</w:t>
      </w:r>
      <w:r w:rsidR="00636899" w:rsidRPr="005159B3">
        <w:t xml:space="preserve"> livelihood strategies they</w:t>
      </w:r>
      <w:r w:rsidR="00B42955" w:rsidRPr="005159B3">
        <w:t xml:space="preserve"> have </w:t>
      </w:r>
      <w:r w:rsidR="00636899" w:rsidRPr="005159B3">
        <w:t>developed, as well as green/blue water management</w:t>
      </w:r>
      <w:r w:rsidR="000F5D5D" w:rsidRPr="005159B3">
        <w:t xml:space="preserve"> and other innovations </w:t>
      </w:r>
      <w:r w:rsidR="00636899" w:rsidRPr="005159B3">
        <w:t xml:space="preserve">discussed </w:t>
      </w:r>
      <w:r w:rsidR="00A77ED6">
        <w:t>later</w:t>
      </w:r>
      <w:r w:rsidR="00636899" w:rsidRPr="005159B3">
        <w:t>.</w:t>
      </w:r>
    </w:p>
    <w:p w14:paraId="27C97721" w14:textId="74E5AFF3" w:rsidR="005E37EE" w:rsidRPr="005159B3" w:rsidRDefault="00574D4C" w:rsidP="001E04A1">
      <w:pPr>
        <w:pStyle w:val="Para"/>
        <w:jc w:val="left"/>
        <w:rPr>
          <w:i/>
          <w:lang w:val="en-GB"/>
        </w:rPr>
      </w:pPr>
      <w:r>
        <w:rPr>
          <w:i/>
        </w:rPr>
        <w:t xml:space="preserve">2.3 </w:t>
      </w:r>
      <w:r w:rsidR="00F423A0">
        <w:rPr>
          <w:i/>
        </w:rPr>
        <w:t>Reduction of</w:t>
      </w:r>
      <w:r w:rsidR="00350055" w:rsidRPr="005159B3">
        <w:rPr>
          <w:i/>
        </w:rPr>
        <w:t xml:space="preserve"> </w:t>
      </w:r>
      <w:r w:rsidR="005708A1" w:rsidRPr="005159B3">
        <w:rPr>
          <w:i/>
        </w:rPr>
        <w:t>diversity</w:t>
      </w:r>
      <w:r w:rsidR="00E03A25">
        <w:rPr>
          <w:i/>
        </w:rPr>
        <w:t xml:space="preserve"> and politics</w:t>
      </w:r>
      <w:r w:rsidR="005708A1" w:rsidRPr="005159B3">
        <w:rPr>
          <w:i/>
        </w:rPr>
        <w:t xml:space="preserve"> in society</w:t>
      </w:r>
    </w:p>
    <w:p w14:paraId="6A8D6529" w14:textId="6138B573" w:rsidR="000221E9" w:rsidRPr="005159B3" w:rsidRDefault="000221E9" w:rsidP="001E04A1">
      <w:pPr>
        <w:spacing w:line="276" w:lineRule="auto"/>
        <w:jc w:val="left"/>
      </w:pPr>
      <w:r w:rsidRPr="005159B3">
        <w:t xml:space="preserve">An even greater number of policy options </w:t>
      </w:r>
      <w:r w:rsidR="00C96AFD">
        <w:t>are</w:t>
      </w:r>
      <w:r>
        <w:t xml:space="preserve"> </w:t>
      </w:r>
      <w:r w:rsidRPr="005159B3">
        <w:t xml:space="preserve">excluded through attempts to reduce </w:t>
      </w:r>
      <w:r>
        <w:t xml:space="preserve">the complexity in </w:t>
      </w:r>
      <w:r w:rsidRPr="000221E9">
        <w:rPr>
          <w:i/>
        </w:rPr>
        <w:t>society</w:t>
      </w:r>
      <w:r>
        <w:t xml:space="preserve">. </w:t>
      </w:r>
      <w:r w:rsidRPr="005159B3">
        <w:t>The ‘tolerable risk’ definition</w:t>
      </w:r>
      <w:r w:rsidR="00BD59AF">
        <w:t>s</w:t>
      </w:r>
      <w:r w:rsidRPr="005159B3">
        <w:t xml:space="preserve"> of </w:t>
      </w:r>
      <w:r w:rsidRPr="005159B3">
        <w:rPr>
          <w:lang w:val="en-CA"/>
        </w:rPr>
        <w:t>water security</w:t>
      </w:r>
      <w:r w:rsidR="0086583E">
        <w:t xml:space="preserve"> </w:t>
      </w:r>
      <w:r w:rsidR="00BE24FA">
        <w:t xml:space="preserve">at first </w:t>
      </w:r>
      <w:r w:rsidR="0086583E">
        <w:t>appear</w:t>
      </w:r>
      <w:r w:rsidRPr="005159B3">
        <w:t xml:space="preserve"> inclusive and considerate of the most vulnerable</w:t>
      </w:r>
      <w:r w:rsidR="00285142">
        <w:t>:</w:t>
      </w:r>
      <w:r w:rsidR="00BD59AF">
        <w:t xml:space="preserve"> e.g.</w:t>
      </w:r>
      <w:r w:rsidR="003A2CBC">
        <w:t xml:space="preserve"> </w:t>
      </w:r>
      <w:r w:rsidR="001B72F7">
        <w:t>“</w:t>
      </w:r>
      <w:r w:rsidR="003A2CBC">
        <w:rPr>
          <w:lang w:val="en-CA"/>
        </w:rPr>
        <w:t>water security</w:t>
      </w:r>
      <w:r w:rsidR="003A2CBC">
        <w:t xml:space="preserve"> is </w:t>
      </w:r>
      <w:r w:rsidR="003A2CBC" w:rsidRPr="00923A1E">
        <w:t xml:space="preserve">a tolerable level of water-related risk to society“ </w:t>
      </w:r>
      <w:r w:rsidR="003A2CBC" w:rsidRPr="005159B3">
        <w:fldChar w:fldCharType="begin"/>
      </w:r>
      <w:r w:rsidR="00DE5E71">
        <w:instrText xml:space="preserve"> ADDIN EN.CITE &lt;EndNote&gt;&lt;Cite&gt;&lt;Author&gt;Grey&lt;/Author&gt;&lt;Year&gt;2013&lt;/Year&gt;&lt;RecNum&gt;2928&lt;/RecNum&gt;&lt;Suffix&gt;: 4&lt;/Suffix&gt;&lt;DisplayText&gt;(Grey et al., 2013: 4)&lt;/DisplayText&gt;&lt;record&gt;&lt;rec-number&gt;2928&lt;/rec-number&gt;&lt;foreign-keys&gt;&lt;key app="EN" db-id="zwxtepdswza9wue0esaxaw2rzspaar9z9f2a" timestamp="1414519536"&gt;2928&lt;/key&gt;&lt;/foreign-keys&gt;&lt;ref-type name="Journal Article"&gt;17&lt;/ref-type&gt;&lt;contributors&gt;&lt;authors&gt;&lt;author&gt;Grey, D.&lt;/author&gt;&lt;author&gt;Garrick, D.&lt;/author&gt;&lt;author&gt;Blackmore, D.&lt;/author&gt;&lt;author&gt;Kelman, J.&lt;/author&gt;&lt;author&gt;Muller, M.&lt;/author&gt;&lt;author&gt;Sadoff, C.&lt;/author&gt;&lt;/authors&gt;&lt;/contributors&gt;&lt;titles&gt;&lt;title&gt;Water security in one blue planet: twenty-first century policy challenges for science&lt;/title&gt;&lt;secondary-title&gt;Philosophical Transactions of the Royal Society - A&lt;/secondary-title&gt;&lt;/titles&gt;&lt;periodical&gt;&lt;full-title&gt;Philosophical Transactions of the Royal Society - A&lt;/full-title&gt;&lt;/periodical&gt;&lt;volume&gt;A 371: 20120406&lt;/volume&gt;&lt;dates&gt;&lt;year&gt;2013&lt;/year&gt;&lt;/dates&gt;&lt;urls&gt;&lt;/urls&gt;&lt;electronic-resource-num&gt;doi.org/10.1098/rsta.2012.0406&lt;/electronic-resource-num&gt;&lt;/record&gt;&lt;/Cite&gt;&lt;/EndNote&gt;</w:instrText>
      </w:r>
      <w:r w:rsidR="003A2CBC" w:rsidRPr="005159B3">
        <w:fldChar w:fldCharType="separate"/>
      </w:r>
      <w:r w:rsidR="00DE5E71">
        <w:rPr>
          <w:noProof/>
        </w:rPr>
        <w:t>(Grey et al., 2013: 4)</w:t>
      </w:r>
      <w:r w:rsidR="003A2CBC" w:rsidRPr="005159B3">
        <w:fldChar w:fldCharType="end"/>
      </w:r>
      <w:r w:rsidR="00A965C4">
        <w:t xml:space="preserve"> (see also Grey and Sadoff </w:t>
      </w:r>
      <w:r w:rsidR="00A965C4">
        <w:rPr>
          <w:lang w:val="en-US"/>
        </w:rPr>
        <w:t xml:space="preserve">(2007: 569) and </w:t>
      </w:r>
      <w:r w:rsidR="00D25171">
        <w:rPr>
          <w:lang w:val="en-US"/>
        </w:rPr>
        <w:t>Table</w:t>
      </w:r>
      <w:r w:rsidR="00A965C4">
        <w:rPr>
          <w:lang w:val="en-US"/>
        </w:rPr>
        <w:t xml:space="preserve"> 1)</w:t>
      </w:r>
      <w:r w:rsidR="00A965C4">
        <w:t xml:space="preserve"> </w:t>
      </w:r>
      <w:r w:rsidR="001B72F7">
        <w:t xml:space="preserve">. </w:t>
      </w:r>
      <w:r w:rsidR="00CF220B">
        <w:t xml:space="preserve">The definitions </w:t>
      </w:r>
      <w:r w:rsidR="009D3894">
        <w:t>impl</w:t>
      </w:r>
      <w:r w:rsidR="00A965C4">
        <w:t>y</w:t>
      </w:r>
      <w:r w:rsidR="00285142">
        <w:t xml:space="preserve">, however, </w:t>
      </w:r>
      <w:r w:rsidRPr="005159B3">
        <w:t xml:space="preserve">that ‘all’ in society have relatively equal influence over their situation, when in reality some people bear the ‘risky’ consequences of other people’s choices. </w:t>
      </w:r>
    </w:p>
    <w:p w14:paraId="5DD34CFD" w14:textId="44D85D5B" w:rsidR="002D4936" w:rsidRPr="005159B3" w:rsidRDefault="00392A60" w:rsidP="001E04A1">
      <w:pPr>
        <w:spacing w:line="276" w:lineRule="auto"/>
        <w:jc w:val="left"/>
      </w:pPr>
      <w:r w:rsidRPr="005159B3">
        <w:t>I</w:t>
      </w:r>
      <w:r w:rsidR="002D78E7" w:rsidRPr="005159B3">
        <w:t xml:space="preserve">f you are prevented by your income, gender, religion or nationality from accessing water that is available to others, it is of little </w:t>
      </w:r>
      <w:r w:rsidR="000708C6" w:rsidRPr="005159B3">
        <w:t>use that (the rest of) ‘society’</w:t>
      </w:r>
      <w:r w:rsidR="002D78E7" w:rsidRPr="005159B3">
        <w:t xml:space="preserve"> can tolerate the risk you </w:t>
      </w:r>
      <w:r w:rsidR="002D78E7" w:rsidRPr="005159B3">
        <w:lastRenderedPageBreak/>
        <w:t>face. It is in this sense that citizens of inner-city Detroit</w:t>
      </w:r>
      <w:r w:rsidR="00AD5591" w:rsidRPr="005159B3">
        <w:t xml:space="preserve"> </w:t>
      </w:r>
      <w:r w:rsidR="00726FB2" w:rsidRPr="005159B3">
        <w:fldChar w:fldCharType="begin"/>
      </w:r>
      <w:r w:rsidR="00DE5E71">
        <w:instrText xml:space="preserve"> ADDIN EN.CITE &lt;EndNote&gt;&lt;Cite&gt;&lt;Author&gt;Blue Planet&lt;/Author&gt;&lt;Year&gt;2014&lt;/Year&gt;&lt;RecNum&gt;3257&lt;/RecNum&gt;&lt;DisplayText&gt;(Blue Planet, 2014)&lt;/DisplayText&gt;&lt;record&gt;&lt;rec-number&gt;3257&lt;/rec-number&gt;&lt;foreign-keys&gt;&lt;key app="EN" db-id="zwxtepdswza9wue0esaxaw2rzspaar9z9f2a" timestamp="1430316409"&gt;3257&lt;/key&gt;&lt;/foreign-keys&gt;&lt;ref-type name="Report"&gt;27&lt;/ref-type&gt;&lt;contributors&gt;&lt;authors&gt;&lt;author&gt;Blue Planet,&lt;/author&gt;&lt;/authors&gt;&lt;/contributors&gt;&lt;titles&gt;&lt;title&gt;Submission to the Special Rapporteur on the Human Right to Safe Drinking Water and Sanitation Regarding Water Cut-offs in the City of Detroit, Michigan&lt;/title&gt;&lt;/titles&gt;&lt;dates&gt;&lt;year&gt;2014&lt;/year&gt;&lt;/dates&gt;&lt;pub-location&gt;Ottawa&lt;/pub-location&gt;&lt;publisher&gt;The Blue Planet Project&lt;/publisher&gt;&lt;urls&gt;&lt;/urls&gt;&lt;/record&gt;&lt;/Cite&gt;&lt;/EndNote&gt;</w:instrText>
      </w:r>
      <w:r w:rsidR="00726FB2" w:rsidRPr="005159B3">
        <w:fldChar w:fldCharType="separate"/>
      </w:r>
      <w:r w:rsidR="00DE5E71">
        <w:rPr>
          <w:noProof/>
        </w:rPr>
        <w:t>(Blue Planet, 2014)</w:t>
      </w:r>
      <w:r w:rsidR="00726FB2" w:rsidRPr="005159B3">
        <w:fldChar w:fldCharType="end"/>
      </w:r>
      <w:r w:rsidR="00AD5591" w:rsidRPr="005159B3">
        <w:t xml:space="preserve">, </w:t>
      </w:r>
      <w:r w:rsidR="00F95145" w:rsidRPr="005159B3">
        <w:t xml:space="preserve">street kids in Mumbai </w:t>
      </w:r>
      <w:r w:rsidR="00F95145" w:rsidRPr="005159B3">
        <w:fldChar w:fldCharType="begin"/>
      </w:r>
      <w:r w:rsidR="00DE5E71">
        <w:instrText xml:space="preserve"> ADDIN EN.CITE &lt;EndNote&gt;&lt;Cite&gt;&lt;Author&gt;Hanchett&lt;/Author&gt;&lt;Year&gt;2003&lt;/Year&gt;&lt;RecNum&gt;3259&lt;/RecNum&gt;&lt;DisplayText&gt;(Hanchett et al., 2003)&lt;/DisplayText&gt;&lt;record&gt;&lt;rec-number&gt;3259&lt;/rec-number&gt;&lt;foreign-keys&gt;&lt;key app="EN" db-id="zwxtepdswza9wue0esaxaw2rzspaar9z9f2a" timestamp="1430316932"&gt;3259&lt;/key&gt;&lt;/foreign-keys&gt;&lt;ref-type name="Journal Article"&gt;17&lt;/ref-type&gt;&lt;contributors&gt;&lt;authors&gt;&lt;author&gt;Hanchett, Suzanne&lt;/author&gt;&lt;author&gt;Akhter, Shireen&lt;/author&gt;&lt;author&gt;Hoque Khan, Mohidul&lt;/author&gt;&lt;/authors&gt;&lt;/contributors&gt;&lt;titles&gt;&lt;title&gt;Water, sanitation and hygiene in Bagladeshi slums: an evaluation of the WaterAid-Bangladesh urban programme&lt;/title&gt;&lt;secondary-title&gt;Environment and Urbanization&lt;/secondary-title&gt;&lt;/titles&gt;&lt;periodical&gt;&lt;full-title&gt;Environment and Urbanization&lt;/full-title&gt;&lt;/periodical&gt;&lt;pages&gt;43 - 56&lt;/pages&gt;&lt;volume&gt;15&lt;/volume&gt;&lt;number&gt;2&lt;/number&gt;&lt;dates&gt;&lt;year&gt;2003&lt;/year&gt;&lt;/dates&gt;&lt;urls&gt;&lt;/urls&gt;&lt;/record&gt;&lt;/Cite&gt;&lt;/EndNote&gt;</w:instrText>
      </w:r>
      <w:r w:rsidR="00F95145" w:rsidRPr="005159B3">
        <w:fldChar w:fldCharType="separate"/>
      </w:r>
      <w:r w:rsidR="00DE5E71">
        <w:rPr>
          <w:noProof/>
        </w:rPr>
        <w:t>(Hanchett et al., 2003)</w:t>
      </w:r>
      <w:r w:rsidR="00F95145" w:rsidRPr="005159B3">
        <w:fldChar w:fldCharType="end"/>
      </w:r>
      <w:r w:rsidR="00F95145" w:rsidRPr="005159B3">
        <w:t xml:space="preserve">, </w:t>
      </w:r>
      <w:r w:rsidR="005D294A" w:rsidRPr="005159B3">
        <w:t xml:space="preserve">women in rural Ghana </w:t>
      </w:r>
      <w:r w:rsidR="005D294A" w:rsidRPr="005159B3">
        <w:fldChar w:fldCharType="begin"/>
      </w:r>
      <w:r w:rsidR="00DE5E71">
        <w:instrText xml:space="preserve"> ADDIN EN.CITE &lt;EndNote&gt;&lt;Cite&gt;&lt;Author&gt;Venot&lt;/Author&gt;&lt;Year&gt;2013&lt;/Year&gt;&lt;RecNum&gt;3160&lt;/RecNum&gt;&lt;DisplayText&gt;(Venot and Clement, 2013)&lt;/DisplayText&gt;&lt;record&gt;&lt;rec-number&gt;3160&lt;/rec-number&gt;&lt;foreign-keys&gt;&lt;key app="EN" db-id="zwxtepdswza9wue0esaxaw2rzspaar9z9f2a" timestamp="1426511460"&gt;3160&lt;/key&gt;&lt;key app="ENWeb" db-id=""&gt;0&lt;/key&gt;&lt;/foreign-keys&gt;&lt;ref-type name="Journal Article"&gt;17&lt;/ref-type&gt;&lt;contributors&gt;&lt;authors&gt;&lt;author&gt;Venot, Jean Philippe&lt;/author&gt;&lt;author&gt;Clement, Floriane&lt;/author&gt;&lt;/authors&gt;&lt;/contributors&gt;&lt;titles&gt;&lt;title&gt;Justice in development? An analysis of water interventions in the rural South&lt;/title&gt;&lt;secondary-title&gt;Natural Resources Forum&lt;/secondary-title&gt;&lt;/titles&gt;&lt;periodical&gt;&lt;full-title&gt;Natural Resources Forum&lt;/full-title&gt;&lt;/periodical&gt;&lt;pages&gt;19 - 30&lt;/pages&gt;&lt;volume&gt;37&lt;/volume&gt;&lt;dates&gt;&lt;year&gt;2013&lt;/year&gt;&lt;/dates&gt;&lt;urls&gt;&lt;/urls&gt;&lt;/record&gt;&lt;/Cite&gt;&lt;/EndNote&gt;</w:instrText>
      </w:r>
      <w:r w:rsidR="005D294A" w:rsidRPr="005159B3">
        <w:fldChar w:fldCharType="separate"/>
      </w:r>
      <w:r w:rsidR="00DE5E71">
        <w:rPr>
          <w:noProof/>
        </w:rPr>
        <w:t>(Venot and Clement, 2013)</w:t>
      </w:r>
      <w:r w:rsidR="005D294A" w:rsidRPr="005159B3">
        <w:fldChar w:fldCharType="end"/>
      </w:r>
      <w:r w:rsidR="005D294A" w:rsidRPr="005159B3">
        <w:t>,</w:t>
      </w:r>
      <w:r w:rsidR="00F95145" w:rsidRPr="005159B3">
        <w:t xml:space="preserve"> </w:t>
      </w:r>
      <w:r w:rsidR="002D78E7" w:rsidRPr="005159B3">
        <w:t xml:space="preserve">and Palestinians throughout the West Bank and Gaza </w:t>
      </w:r>
      <w:r w:rsidR="002D78E7" w:rsidRPr="005159B3">
        <w:fldChar w:fldCharType="begin"/>
      </w:r>
      <w:r w:rsidR="00DE5E71">
        <w:instrText xml:space="preserve"> ADDIN EN.CITE &lt;EndNote&gt;&lt;Cite&gt;&lt;Author&gt;Selby&lt;/Author&gt;&lt;Year&gt;2013&lt;/Year&gt;&lt;RecNum&gt;2335&lt;/RecNum&gt;&lt;DisplayText&gt;(Selby, 2013)&lt;/DisplayText&gt;&lt;record&gt;&lt;rec-number&gt;2335&lt;/rec-number&gt;&lt;foreign-keys&gt;&lt;key app="EN" db-id="zwxtepdswza9wue0esaxaw2rzspaar9z9f2a" timestamp="1360435909"&gt;2335&lt;/key&gt;&lt;/foreign-keys&gt;&lt;ref-type name="Journal Article"&gt;17&lt;/ref-type&gt;&lt;contributors&gt;&lt;authors&gt;&lt;author&gt;Selby, Jan&lt;/author&gt;&lt;/authors&gt;&lt;/contributors&gt;&lt;titles&gt;&lt;title&gt;Cooperation, Domination and Colonisation: The Israeli-Palestinian Joint Water Committee&lt;/title&gt;&lt;secondary-title&gt;Water Alternatives&lt;/secondary-title&gt;&lt;/titles&gt;&lt;periodical&gt;&lt;full-title&gt;Water Alternatives&lt;/full-title&gt;&lt;/periodical&gt;&lt;pages&gt;1 - 24&lt;/pages&gt;&lt;volume&gt;6&lt;/volume&gt;&lt;number&gt;1&lt;/number&gt;&lt;dates&gt;&lt;year&gt;2013&lt;/year&gt;&lt;/dates&gt;&lt;urls&gt;&lt;/urls&gt;&lt;/record&gt;&lt;/Cite&gt;&lt;/EndNote&gt;</w:instrText>
      </w:r>
      <w:r w:rsidR="002D78E7" w:rsidRPr="005159B3">
        <w:fldChar w:fldCharType="separate"/>
      </w:r>
      <w:r w:rsidR="00DE5E71">
        <w:rPr>
          <w:noProof/>
        </w:rPr>
        <w:t>(Selby, 2013)</w:t>
      </w:r>
      <w:r w:rsidR="002D78E7" w:rsidRPr="005159B3">
        <w:fldChar w:fldCharType="end"/>
      </w:r>
      <w:r w:rsidR="002D78E7" w:rsidRPr="005159B3">
        <w:t xml:space="preserve"> are water insecure.</w:t>
      </w:r>
      <w:r w:rsidR="005D294A" w:rsidRPr="005159B3">
        <w:t xml:space="preserve"> </w:t>
      </w:r>
      <w:r w:rsidR="00721617" w:rsidRPr="005159B3">
        <w:t xml:space="preserve">Though </w:t>
      </w:r>
      <w:r w:rsidR="000708C6" w:rsidRPr="005159B3">
        <w:t xml:space="preserve">these and many other marginalised </w:t>
      </w:r>
      <w:r w:rsidR="00B00BFD" w:rsidRPr="005159B3">
        <w:t>communities</w:t>
      </w:r>
      <w:r w:rsidR="00A34E1E" w:rsidRPr="005159B3">
        <w:t xml:space="preserve"> </w:t>
      </w:r>
      <w:r w:rsidR="00721617" w:rsidRPr="005159B3">
        <w:t>ha</w:t>
      </w:r>
      <w:r w:rsidR="00EF00E1" w:rsidRPr="005159B3">
        <w:t>ve</w:t>
      </w:r>
      <w:r w:rsidR="00721617" w:rsidRPr="005159B3">
        <w:t xml:space="preserve"> </w:t>
      </w:r>
      <w:r w:rsidR="0037444E" w:rsidRPr="005159B3">
        <w:t>been the target</w:t>
      </w:r>
      <w:r w:rsidR="00EF00E1" w:rsidRPr="005159B3">
        <w:t>s</w:t>
      </w:r>
      <w:r w:rsidR="0037444E" w:rsidRPr="005159B3">
        <w:t xml:space="preserve"> of </w:t>
      </w:r>
      <w:r w:rsidR="00E025D6" w:rsidRPr="005159B3">
        <w:t>locally</w:t>
      </w:r>
      <w:r w:rsidR="009D489E" w:rsidRPr="005159B3">
        <w:t>-</w:t>
      </w:r>
      <w:r w:rsidR="008339B2" w:rsidRPr="005159B3">
        <w:t>implemented</w:t>
      </w:r>
      <w:r w:rsidR="009D489E" w:rsidRPr="005159B3">
        <w:t xml:space="preserve"> and </w:t>
      </w:r>
      <w:r w:rsidR="00B00BFD" w:rsidRPr="005159B3">
        <w:t xml:space="preserve">internationally-funded </w:t>
      </w:r>
      <w:r w:rsidR="00A34E1E" w:rsidRPr="005159B3">
        <w:t>water security-type projects</w:t>
      </w:r>
      <w:r w:rsidR="000708C6" w:rsidRPr="005159B3">
        <w:t xml:space="preserve"> and programmes, </w:t>
      </w:r>
      <w:r w:rsidR="00A34E1E" w:rsidRPr="005159B3">
        <w:t xml:space="preserve">they are likely to remain </w:t>
      </w:r>
      <w:r w:rsidR="00B00BFD" w:rsidRPr="005159B3">
        <w:t>water insecure</w:t>
      </w:r>
      <w:r w:rsidR="00B3714E" w:rsidRPr="005159B3">
        <w:t xml:space="preserve"> </w:t>
      </w:r>
      <w:r w:rsidR="00C96AFD">
        <w:t xml:space="preserve">so long as </w:t>
      </w:r>
      <w:r w:rsidR="00C72852" w:rsidRPr="005159B3">
        <w:t>the cultural biases and political exclusion</w:t>
      </w:r>
      <w:r w:rsidR="005D3F63">
        <w:t>s</w:t>
      </w:r>
      <w:r w:rsidR="00C72852" w:rsidRPr="005159B3">
        <w:t xml:space="preserve"> that</w:t>
      </w:r>
      <w:r w:rsidR="00B3714E" w:rsidRPr="005159B3">
        <w:t xml:space="preserve"> in </w:t>
      </w:r>
      <w:r w:rsidR="00BA5040" w:rsidRPr="005159B3">
        <w:t xml:space="preserve">large part </w:t>
      </w:r>
      <w:r w:rsidR="002F4325" w:rsidRPr="005159B3">
        <w:t xml:space="preserve">prevent them </w:t>
      </w:r>
      <w:r w:rsidR="00AA2065">
        <w:t xml:space="preserve">from </w:t>
      </w:r>
      <w:r w:rsidR="002F4325" w:rsidRPr="005159B3">
        <w:t xml:space="preserve">accessing water on equal terms with others </w:t>
      </w:r>
      <w:r w:rsidR="00AA2065">
        <w:t xml:space="preserve">continue to be </w:t>
      </w:r>
      <w:r w:rsidR="002F4325" w:rsidRPr="005159B3">
        <w:t>downplayed</w:t>
      </w:r>
      <w:r w:rsidR="005D3F63">
        <w:t>.</w:t>
      </w:r>
    </w:p>
    <w:p w14:paraId="701C3377" w14:textId="2E64EE63" w:rsidR="007E4AEF" w:rsidRPr="00F4569A" w:rsidRDefault="00CF220B" w:rsidP="001E04A1">
      <w:pPr>
        <w:pStyle w:val="Para"/>
        <w:jc w:val="left"/>
      </w:pPr>
      <w:r>
        <w:rPr>
          <w:lang w:val="en-GB"/>
        </w:rPr>
        <w:t>For clarity and effectiveness, then, w</w:t>
      </w:r>
      <w:r w:rsidR="006731EC" w:rsidRPr="00F4569A">
        <w:t>ater security</w:t>
      </w:r>
      <w:r w:rsidR="006731EC" w:rsidRPr="00F4569A">
        <w:rPr>
          <w:lang w:val="en-GB"/>
        </w:rPr>
        <w:t xml:space="preserve"> policy and </w:t>
      </w:r>
      <w:r w:rsidR="00161719" w:rsidRPr="00F4569A">
        <w:rPr>
          <w:lang w:val="en-GB"/>
        </w:rPr>
        <w:t xml:space="preserve">projects </w:t>
      </w:r>
      <w:r w:rsidR="00AA2065">
        <w:rPr>
          <w:lang w:val="en-GB"/>
        </w:rPr>
        <w:t xml:space="preserve">aimed at the most vulnerable </w:t>
      </w:r>
      <w:r w:rsidR="00782848" w:rsidRPr="00F4569A">
        <w:rPr>
          <w:lang w:val="en-GB"/>
        </w:rPr>
        <w:t xml:space="preserve">should ask </w:t>
      </w:r>
      <w:r w:rsidR="00161719" w:rsidRPr="00F4569A">
        <w:rPr>
          <w:lang w:val="en-GB"/>
        </w:rPr>
        <w:t xml:space="preserve">the </w:t>
      </w:r>
      <w:r w:rsidR="009C020D" w:rsidRPr="00F4569A">
        <w:rPr>
          <w:lang w:val="en-GB"/>
        </w:rPr>
        <w:t>question</w:t>
      </w:r>
      <w:r w:rsidR="00147B05">
        <w:rPr>
          <w:lang w:val="en-GB"/>
        </w:rPr>
        <w:t>,</w:t>
      </w:r>
      <w:r w:rsidR="009E219D" w:rsidRPr="00F4569A">
        <w:rPr>
          <w:lang w:val="en-GB"/>
        </w:rPr>
        <w:t xml:space="preserve"> </w:t>
      </w:r>
      <w:r w:rsidR="009E219D" w:rsidRPr="00F4569A">
        <w:rPr>
          <w:i/>
          <w:lang w:val="en-GB"/>
        </w:rPr>
        <w:t>who benefits</w:t>
      </w:r>
      <w:r w:rsidR="00500895" w:rsidRPr="00F4569A">
        <w:rPr>
          <w:i/>
          <w:lang w:val="en-GB"/>
        </w:rPr>
        <w:t>?</w:t>
      </w:r>
      <w:r w:rsidR="009E219D" w:rsidRPr="00F4569A">
        <w:rPr>
          <w:i/>
          <w:lang w:val="en-GB"/>
        </w:rPr>
        <w:t xml:space="preserve"> </w:t>
      </w:r>
      <w:r w:rsidR="00AA2065" w:rsidRPr="00923A1E">
        <w:rPr>
          <w:lang w:val="en-GB"/>
        </w:rPr>
        <w:t xml:space="preserve">An appreciation of power asymmetries </w:t>
      </w:r>
      <w:r w:rsidR="0045541B" w:rsidRPr="00923A1E">
        <w:rPr>
          <w:lang w:val="en-GB"/>
        </w:rPr>
        <w:t>suggests</w:t>
      </w:r>
      <w:r w:rsidR="00AA2065" w:rsidRPr="00923A1E">
        <w:rPr>
          <w:lang w:val="en-GB"/>
        </w:rPr>
        <w:t xml:space="preserve"> that t</w:t>
      </w:r>
      <w:r w:rsidR="000F10E5">
        <w:rPr>
          <w:lang w:val="en-GB"/>
        </w:rPr>
        <w:t>he group that benefits the most</w:t>
      </w:r>
      <w:r w:rsidR="000D539E" w:rsidRPr="00F4569A">
        <w:rPr>
          <w:lang w:val="en-GB"/>
        </w:rPr>
        <w:t xml:space="preserve"> might often be the very group that defines what level of risk is tolerable for other groups, </w:t>
      </w:r>
      <w:r w:rsidR="00EF00E1" w:rsidRPr="00F4569A">
        <w:rPr>
          <w:lang w:val="en-GB"/>
        </w:rPr>
        <w:t>through</w:t>
      </w:r>
      <w:r w:rsidR="00C37B9D" w:rsidRPr="00F4569A">
        <w:rPr>
          <w:lang w:val="en-GB"/>
        </w:rPr>
        <w:t xml:space="preserve"> the trade-offs </w:t>
      </w:r>
      <w:r w:rsidR="009C069C" w:rsidRPr="00F4569A">
        <w:rPr>
          <w:lang w:val="en-GB"/>
        </w:rPr>
        <w:t xml:space="preserve">that must be made when everyone cannot benefit equally. </w:t>
      </w:r>
      <w:r w:rsidR="0014074B" w:rsidRPr="00F4569A">
        <w:rPr>
          <w:lang w:val="en-GB"/>
        </w:rPr>
        <w:t xml:space="preserve">It </w:t>
      </w:r>
      <w:r w:rsidR="001C4771" w:rsidRPr="00F4569A">
        <w:rPr>
          <w:lang w:val="en-GB"/>
        </w:rPr>
        <w:t>is the landowne</w:t>
      </w:r>
      <w:r w:rsidR="00BA0A3A" w:rsidRPr="00F4569A">
        <w:rPr>
          <w:lang w:val="en-GB"/>
        </w:rPr>
        <w:t xml:space="preserve">rs in Pakistan </w:t>
      </w:r>
      <w:r w:rsidR="007862D2">
        <w:rPr>
          <w:lang w:val="en-GB"/>
        </w:rPr>
        <w:t>who</w:t>
      </w:r>
      <w:r w:rsidR="007862D2" w:rsidRPr="00F4569A">
        <w:rPr>
          <w:lang w:val="en-GB"/>
        </w:rPr>
        <w:t xml:space="preserve"> </w:t>
      </w:r>
      <w:r w:rsidR="00BA0A3A" w:rsidRPr="00F4569A">
        <w:rPr>
          <w:lang w:val="en-GB"/>
        </w:rPr>
        <w:t xml:space="preserve">define the </w:t>
      </w:r>
      <w:r w:rsidR="001C4771" w:rsidRPr="00F4569A">
        <w:rPr>
          <w:lang w:val="en-GB"/>
        </w:rPr>
        <w:t>tolerable level of water-related risk when they choose to protect their fields</w:t>
      </w:r>
      <w:r w:rsidR="00A018A6">
        <w:rPr>
          <w:lang w:val="en-GB"/>
        </w:rPr>
        <w:t xml:space="preserve"> </w:t>
      </w:r>
      <w:r w:rsidR="00A77ED6">
        <w:rPr>
          <w:lang w:val="en-GB"/>
        </w:rPr>
        <w:t xml:space="preserve">rather than their neighbours </w:t>
      </w:r>
      <w:r w:rsidR="00A018A6">
        <w:rPr>
          <w:lang w:val="en-GB"/>
        </w:rPr>
        <w:t>from floods</w:t>
      </w:r>
      <w:r w:rsidR="001C4771" w:rsidRPr="00F4569A">
        <w:rPr>
          <w:lang w:val="en-GB"/>
        </w:rPr>
        <w:t xml:space="preserve">, </w:t>
      </w:r>
      <w:r w:rsidR="000F10E5" w:rsidRPr="000F10E5">
        <w:rPr>
          <w:lang w:val="en-GB"/>
        </w:rPr>
        <w:t>for example</w:t>
      </w:r>
      <w:r w:rsidR="00A77ED6">
        <w:rPr>
          <w:lang w:val="en-GB"/>
        </w:rPr>
        <w:t xml:space="preserve"> </w:t>
      </w:r>
      <w:r w:rsidR="001C4771" w:rsidRPr="00F4569A">
        <w:rPr>
          <w:lang w:val="en-GB"/>
        </w:rPr>
        <w:fldChar w:fldCharType="begin"/>
      </w:r>
      <w:r w:rsidR="00DE5E71">
        <w:rPr>
          <w:lang w:val="en-GB"/>
        </w:rPr>
        <w:instrText xml:space="preserve"> ADDIN EN.CITE &lt;EndNote&gt;&lt;Cite&gt;&lt;Author&gt;BBC&lt;/Author&gt;&lt;Year&gt;2010&lt;/Year&gt;&lt;RecNum&gt;3155&lt;/RecNum&gt;&lt;DisplayText&gt;(BBC, 2010)&lt;/DisplayText&gt;&lt;record&gt;&lt;rec-number&gt;3155&lt;/rec-number&gt;&lt;foreign-keys&gt;&lt;key app="EN" db-id="zwxtepdswza9wue0esaxaw2rzspaar9z9f2a" timestamp="1426161210"&gt;3155&lt;/key&gt;&lt;/foreign-keys&gt;&lt;ref-type name="Report"&gt;27&lt;/ref-type&gt;&lt;contributors&gt;&lt;authors&gt;&lt;author&gt;BBC&lt;/author&gt;&lt;/authors&gt;&lt;/contributors&gt;&lt;titles&gt;&lt;title&gt;Pakistan landlords &amp;apos;diverted floodwater&amp;apos;&lt;/title&gt;&lt;secondary-title&gt;BBC News website&lt;/secondary-title&gt;&lt;/titles&gt;&lt;section&gt;South Asia&lt;/section&gt;&lt;dates&gt;&lt;year&gt;2010&lt;/year&gt;&lt;pub-dates&gt;&lt;date&gt;2 September 2010&lt;/date&gt;&lt;/pub-dates&gt;&lt;/dates&gt;&lt;urls&gt;&lt;/urls&gt;&lt;/record&gt;&lt;/Cite&gt;&lt;/EndNote&gt;</w:instrText>
      </w:r>
      <w:r w:rsidR="001C4771" w:rsidRPr="00F4569A">
        <w:rPr>
          <w:lang w:val="en-GB"/>
        </w:rPr>
        <w:fldChar w:fldCharType="separate"/>
      </w:r>
      <w:r w:rsidR="00DE5E71">
        <w:rPr>
          <w:noProof/>
          <w:lang w:val="en-GB"/>
        </w:rPr>
        <w:t>(BBC, 2010)</w:t>
      </w:r>
      <w:r w:rsidR="001C4771" w:rsidRPr="00F4569A">
        <w:rPr>
          <w:lang w:val="en-GB"/>
        </w:rPr>
        <w:fldChar w:fldCharType="end"/>
      </w:r>
      <w:r w:rsidR="00E13E01" w:rsidRPr="00F4569A">
        <w:rPr>
          <w:lang w:val="en-GB"/>
        </w:rPr>
        <w:t xml:space="preserve">. </w:t>
      </w:r>
      <w:r w:rsidR="007E4AEF" w:rsidRPr="00F4569A">
        <w:rPr>
          <w:lang w:val="en-GB"/>
        </w:rPr>
        <w:t xml:space="preserve">The wealthy and powerful can also use insurance or influence over reconstruction permits to externalise </w:t>
      </w:r>
      <w:r w:rsidR="007E4AEF" w:rsidRPr="00E74F16">
        <w:rPr>
          <w:lang w:val="en-GB"/>
        </w:rPr>
        <w:t>threats</w:t>
      </w:r>
      <w:r w:rsidR="000F10E5">
        <w:rPr>
          <w:lang w:val="en-GB"/>
        </w:rPr>
        <w:t xml:space="preserve"> in ways </w:t>
      </w:r>
      <w:r w:rsidR="00AA2065">
        <w:rPr>
          <w:lang w:val="en-GB"/>
        </w:rPr>
        <w:t xml:space="preserve">that are </w:t>
      </w:r>
      <w:r w:rsidR="000F10E5">
        <w:rPr>
          <w:lang w:val="en-GB"/>
        </w:rPr>
        <w:t xml:space="preserve">not </w:t>
      </w:r>
      <w:r w:rsidR="007E4AEF" w:rsidRPr="00F4569A">
        <w:rPr>
          <w:lang w:val="en-GB"/>
        </w:rPr>
        <w:t xml:space="preserve">typically available to the marginalised in society </w:t>
      </w:r>
      <w:r w:rsidR="00CB7FB6" w:rsidRPr="00F4569A">
        <w:rPr>
          <w:lang w:val="en-GB"/>
        </w:rPr>
        <w:fldChar w:fldCharType="begin"/>
      </w:r>
      <w:r w:rsidR="00DE5E71">
        <w:rPr>
          <w:lang w:val="en-GB"/>
        </w:rPr>
        <w:instrText xml:space="preserve"> ADDIN EN.CITE &lt;EndNote&gt;&lt;Cite&gt;&lt;Author&gt;Collins&lt;/Author&gt;&lt;Year&gt;2009&lt;/Year&gt;&lt;RecNum&gt;3242&lt;/RecNum&gt;&lt;DisplayText&gt;(Collins, 2009; Mustafa, 2012)&lt;/DisplayText&gt;&lt;record&gt;&lt;rec-number&gt;3242&lt;/rec-number&gt;&lt;foreign-keys&gt;&lt;key app="EN" db-id="zwxtepdswza9wue0esaxaw2rzspaar9z9f2a" timestamp="1429882628"&gt;3242&lt;/key&gt;&lt;key app="ENWeb" db-id=""&gt;0&lt;/key&gt;&lt;/foreign-keys&gt;&lt;ref-type name="Journal Article"&gt;17&lt;/ref-type&gt;&lt;contributors&gt;&lt;authors&gt;&lt;author&gt;Collins, Timothy W.&lt;/author&gt;&lt;/authors&gt;&lt;/contributors&gt;&lt;titles&gt;&lt;title&gt;The production of unequal risk in hazardscapes: An explanatory frame applied to disaster at the US–Mexico border&lt;/title&gt;&lt;secondary-title&gt;Geoforum&lt;/secondary-title&gt;&lt;/titles&gt;&lt;periodical&gt;&lt;full-title&gt;Geoforum&lt;/full-title&gt;&lt;/periodical&gt;&lt;pages&gt;589-601&lt;/pages&gt;&lt;volume&gt;40&lt;/volume&gt;&lt;number&gt;4&lt;/number&gt;&lt;dates&gt;&lt;year&gt;2009&lt;/year&gt;&lt;/dates&gt;&lt;isbn&gt;00167185&lt;/isbn&gt;&lt;urls&gt;&lt;/urls&gt;&lt;electronic-resource-num&gt;10.1016/j.geoforum.2009.04.009&lt;/electronic-resource-num&gt;&lt;/record&gt;&lt;/Cite&gt;&lt;Cite&gt;&lt;Author&gt;Mustafa&lt;/Author&gt;&lt;Year&gt;2012&lt;/Year&gt;&lt;RecNum&gt;3272&lt;/RecNum&gt;&lt;record&gt;&lt;rec-number&gt;3272&lt;/rec-number&gt;&lt;foreign-keys&gt;&lt;key app="EN" db-id="zwxtepdswza9wue0esaxaw2rzspaar9z9f2a" timestamp="1431337957"&gt;3272&lt;/key&gt;&lt;/foreign-keys&gt;&lt;ref-type name="Book"&gt;6&lt;/ref-type&gt;&lt;contributors&gt;&lt;authors&gt;&lt;author&gt;Mustafa, Daanish&lt;/author&gt;&lt;/authors&gt;&lt;/contributors&gt;&lt;titles&gt;&lt;title&gt;Water Resource Management in a Vulnerable World: The Hydro-Hazardscapes of Climate Change&lt;/title&gt;&lt;/titles&gt;&lt;dates&gt;&lt;year&gt;2012&lt;/year&gt;&lt;/dates&gt;&lt;pub-location&gt;London&lt;/pub-location&gt;&lt;publisher&gt;I.B. Tauris&lt;/publisher&gt;&lt;urls&gt;&lt;/urls&gt;&lt;/record&gt;&lt;/Cite&gt;&lt;/EndNote&gt;</w:instrText>
      </w:r>
      <w:r w:rsidR="00CB7FB6" w:rsidRPr="00F4569A">
        <w:rPr>
          <w:lang w:val="en-GB"/>
        </w:rPr>
        <w:fldChar w:fldCharType="separate"/>
      </w:r>
      <w:r w:rsidR="00DE5E71">
        <w:rPr>
          <w:noProof/>
          <w:lang w:val="en-GB"/>
        </w:rPr>
        <w:t>(Collins, 2009; Mustafa, 2012)</w:t>
      </w:r>
      <w:r w:rsidR="00CB7FB6" w:rsidRPr="00F4569A">
        <w:rPr>
          <w:lang w:val="en-GB"/>
        </w:rPr>
        <w:fldChar w:fldCharType="end"/>
      </w:r>
      <w:r w:rsidR="007E4AEF" w:rsidRPr="00F4569A">
        <w:rPr>
          <w:lang w:val="en-GB"/>
        </w:rPr>
        <w:t xml:space="preserve">. </w:t>
      </w:r>
    </w:p>
    <w:p w14:paraId="3D0428DB" w14:textId="275225C7" w:rsidR="0074407B" w:rsidRDefault="002D4936" w:rsidP="001E04A1">
      <w:pPr>
        <w:pStyle w:val="Para"/>
        <w:jc w:val="left"/>
        <w:rPr>
          <w:color w:val="0000FF"/>
          <w:lang w:val="en-GB"/>
        </w:rPr>
      </w:pPr>
      <w:r w:rsidRPr="000F10E5">
        <w:rPr>
          <w:lang w:val="en-GB"/>
        </w:rPr>
        <w:t>In this sense,</w:t>
      </w:r>
      <w:r w:rsidRPr="00F4569A">
        <w:rPr>
          <w:lang w:val="en-GB"/>
        </w:rPr>
        <w:t xml:space="preserve"> the advice that “tolerability of risk will depend on the size of the population, wit</w:t>
      </w:r>
      <w:r w:rsidR="00F15C77" w:rsidRPr="00F4569A">
        <w:rPr>
          <w:lang w:val="en-GB"/>
        </w:rPr>
        <w:t>h societies tending to be averse</w:t>
      </w:r>
      <w:r w:rsidR="00164937" w:rsidRPr="00F4569A">
        <w:rPr>
          <w:lang w:val="en-GB"/>
        </w:rPr>
        <w:t xml:space="preserve"> to very large-scale</w:t>
      </w:r>
      <w:r w:rsidRPr="00F4569A">
        <w:rPr>
          <w:lang w:val="en-GB"/>
        </w:rPr>
        <w:t xml:space="preserve"> losses </w:t>
      </w:r>
      <w:r w:rsidR="008F79D7" w:rsidRPr="00F4569A">
        <w:rPr>
          <w:lang w:val="en-GB"/>
        </w:rPr>
        <w:t>to</w:t>
      </w:r>
      <w:r w:rsidRPr="00F4569A">
        <w:rPr>
          <w:lang w:val="en-GB"/>
        </w:rPr>
        <w:t xml:space="preserve"> people</w:t>
      </w:r>
      <w:r w:rsidR="00F15C77" w:rsidRPr="00F4569A">
        <w:rPr>
          <w:lang w:val="en-GB"/>
        </w:rPr>
        <w:t>”</w:t>
      </w:r>
      <w:r w:rsidR="001E409D" w:rsidRPr="00F4569A">
        <w:rPr>
          <w:lang w:val="en-GB"/>
        </w:rPr>
        <w:t xml:space="preserve"> </w:t>
      </w:r>
      <w:r w:rsidR="00D40FC7" w:rsidRPr="00F4569A">
        <w:rPr>
          <w:lang w:val="en-GB"/>
        </w:rPr>
        <w:fldChar w:fldCharType="begin"/>
      </w:r>
      <w:r w:rsidR="00DE5E71">
        <w:rPr>
          <w:lang w:val="en-GB"/>
        </w:rPr>
        <w:instrText xml:space="preserve"> ADDIN EN.CITE &lt;EndNote&gt;&lt;Cite&gt;&lt;Author&gt;Hall&lt;/Author&gt;&lt;Year&gt;2013&lt;/Year&gt;&lt;RecNum&gt;2957&lt;/RecNum&gt;&lt;Suffix&gt;: 8&lt;/Suffix&gt;&lt;DisplayText&gt;(Hall and Borgomeo, 2013: 8)&lt;/DisplayText&gt;&lt;record&gt;&lt;rec-number&gt;2957&lt;/rec-number&gt;&lt;foreign-keys&gt;&lt;key app="EN" db-id="zwxtepdswza9wue0esaxaw2rzspaar9z9f2a" timestamp="1414592978"&gt;2957&lt;/key&gt;&lt;/foreign-keys&gt;&lt;ref-type name="Journal Article"&gt;17&lt;/ref-type&gt;&lt;contributors&gt;&lt;authors&gt;&lt;author&gt;Hall, J.&lt;/author&gt;&lt;author&gt;Borgomeo, E.&lt;/author&gt;&lt;/authors&gt;&lt;/contributors&gt;&lt;titles&gt;&lt;title&gt;Risk-based principles for defining and managing water security&lt;/title&gt;&lt;secondary-title&gt;Philosophical Transactions of the Royal Society - A&lt;/secondary-title&gt;&lt;/titles&gt;&lt;periodical&gt;&lt;full-title&gt;Philosophical Transactions of the Royal Society - A&lt;/full-title&gt;&lt;/periodical&gt;&lt;pages&gt;1 - 23&lt;/pages&gt;&lt;volume&gt;371: 20120407&lt;/volume&gt;&lt;dates&gt;&lt;year&gt;2013&lt;/year&gt;&lt;/dates&gt;&lt;urls&gt;&lt;/urls&gt;&lt;/record&gt;&lt;/Cite&gt;&lt;/EndNote&gt;</w:instrText>
      </w:r>
      <w:r w:rsidR="00D40FC7" w:rsidRPr="00F4569A">
        <w:rPr>
          <w:lang w:val="en-GB"/>
        </w:rPr>
        <w:fldChar w:fldCharType="separate"/>
      </w:r>
      <w:r w:rsidR="00DE5E71">
        <w:rPr>
          <w:noProof/>
          <w:lang w:val="en-GB"/>
        </w:rPr>
        <w:t>(Hall and Borgomeo, 2013: 8)</w:t>
      </w:r>
      <w:r w:rsidR="00D40FC7" w:rsidRPr="00F4569A">
        <w:rPr>
          <w:lang w:val="en-GB"/>
        </w:rPr>
        <w:fldChar w:fldCharType="end"/>
      </w:r>
      <w:r w:rsidR="001E409D" w:rsidRPr="00F4569A">
        <w:rPr>
          <w:lang w:val="en-GB"/>
        </w:rPr>
        <w:t xml:space="preserve"> </w:t>
      </w:r>
      <w:r w:rsidRPr="00F4569A">
        <w:rPr>
          <w:lang w:val="en-GB"/>
        </w:rPr>
        <w:t xml:space="preserve">is a cynical turn against </w:t>
      </w:r>
      <w:r w:rsidR="00797C26">
        <w:rPr>
          <w:lang w:val="en-GB"/>
        </w:rPr>
        <w:t xml:space="preserve">both </w:t>
      </w:r>
      <w:r w:rsidRPr="00F4569A">
        <w:rPr>
          <w:lang w:val="en-GB"/>
        </w:rPr>
        <w:t>vulnerable communities</w:t>
      </w:r>
      <w:r w:rsidR="00797C26">
        <w:rPr>
          <w:lang w:val="en-GB"/>
        </w:rPr>
        <w:t xml:space="preserve"> </w:t>
      </w:r>
      <w:r w:rsidRPr="00F4569A">
        <w:rPr>
          <w:lang w:val="en-GB"/>
        </w:rPr>
        <w:t>and individu</w:t>
      </w:r>
      <w:r w:rsidR="00F15C77" w:rsidRPr="00F4569A">
        <w:rPr>
          <w:lang w:val="en-GB"/>
        </w:rPr>
        <w:t>al</w:t>
      </w:r>
      <w:r w:rsidR="00797C26">
        <w:rPr>
          <w:lang w:val="en-GB"/>
        </w:rPr>
        <w:t>s</w:t>
      </w:r>
      <w:r w:rsidR="00F15C77" w:rsidRPr="00F4569A">
        <w:rPr>
          <w:lang w:val="en-GB"/>
        </w:rPr>
        <w:t xml:space="preserve">. </w:t>
      </w:r>
      <w:r w:rsidR="00FA0446" w:rsidRPr="00F4569A">
        <w:rPr>
          <w:lang w:val="en-GB"/>
        </w:rPr>
        <w:t>As the</w:t>
      </w:r>
      <w:r w:rsidR="003C07B8" w:rsidRPr="00F4569A">
        <w:rPr>
          <w:lang w:val="en-GB"/>
        </w:rPr>
        <w:t xml:space="preserve"> </w:t>
      </w:r>
      <w:r w:rsidR="0084471B" w:rsidRPr="00F4569A">
        <w:rPr>
          <w:lang w:val="en-GB"/>
        </w:rPr>
        <w:t xml:space="preserve">‘security through certainty’ </w:t>
      </w:r>
      <w:r w:rsidR="00EF33C7">
        <w:rPr>
          <w:lang w:val="en-GB"/>
        </w:rPr>
        <w:t xml:space="preserve">stream of </w:t>
      </w:r>
      <w:r w:rsidR="00EF33C7" w:rsidRPr="00EF33C7">
        <w:t>water security</w:t>
      </w:r>
      <w:r w:rsidR="00EF33C7">
        <w:rPr>
          <w:lang w:val="en-GB"/>
        </w:rPr>
        <w:t xml:space="preserve"> research</w:t>
      </w:r>
      <w:r w:rsidR="00370395">
        <w:rPr>
          <w:lang w:val="en-GB"/>
        </w:rPr>
        <w:t xml:space="preserve"> evolves</w:t>
      </w:r>
      <w:r w:rsidR="00EF33C7">
        <w:rPr>
          <w:lang w:val="en-GB"/>
        </w:rPr>
        <w:t xml:space="preserve">, then, </w:t>
      </w:r>
      <w:r w:rsidR="00370395">
        <w:rPr>
          <w:lang w:val="en-GB"/>
        </w:rPr>
        <w:t xml:space="preserve">it </w:t>
      </w:r>
      <w:r w:rsidR="00EF33C7">
        <w:rPr>
          <w:lang w:val="en-GB"/>
        </w:rPr>
        <w:t xml:space="preserve">discards the </w:t>
      </w:r>
      <w:r w:rsidR="00370395">
        <w:rPr>
          <w:lang w:val="en-GB"/>
        </w:rPr>
        <w:t>elements</w:t>
      </w:r>
      <w:r w:rsidR="00370395" w:rsidRPr="005159B3">
        <w:rPr>
          <w:lang w:val="en-GB"/>
        </w:rPr>
        <w:t xml:space="preserve"> </w:t>
      </w:r>
      <w:r w:rsidRPr="005159B3">
        <w:rPr>
          <w:lang w:val="en-GB"/>
        </w:rPr>
        <w:t xml:space="preserve">of fairness </w:t>
      </w:r>
      <w:r w:rsidR="00596A05" w:rsidRPr="005159B3">
        <w:rPr>
          <w:lang w:val="en-GB"/>
        </w:rPr>
        <w:t>that were implicit</w:t>
      </w:r>
      <w:r w:rsidR="007B50C2" w:rsidRPr="005159B3">
        <w:rPr>
          <w:lang w:val="en-GB"/>
        </w:rPr>
        <w:t xml:space="preserve"> </w:t>
      </w:r>
      <w:r w:rsidRPr="005159B3">
        <w:rPr>
          <w:lang w:val="en-GB"/>
        </w:rPr>
        <w:t xml:space="preserve">in </w:t>
      </w:r>
      <w:r w:rsidR="0084471B" w:rsidRPr="005159B3">
        <w:rPr>
          <w:lang w:val="en-GB"/>
        </w:rPr>
        <w:t>its foundational work</w:t>
      </w:r>
      <w:r w:rsidRPr="005159B3">
        <w:rPr>
          <w:lang w:val="en-GB"/>
        </w:rPr>
        <w:t xml:space="preserve">. </w:t>
      </w:r>
      <w:r w:rsidR="00A07A75" w:rsidRPr="005159B3">
        <w:rPr>
          <w:lang w:val="en-GB"/>
        </w:rPr>
        <w:t>Yet</w:t>
      </w:r>
      <w:r w:rsidR="00386F7D">
        <w:rPr>
          <w:lang w:val="en-GB"/>
        </w:rPr>
        <w:t>,</w:t>
      </w:r>
      <w:r w:rsidR="00A07A75" w:rsidRPr="005159B3">
        <w:rPr>
          <w:lang w:val="en-GB"/>
        </w:rPr>
        <w:t xml:space="preserve"> the greatest </w:t>
      </w:r>
      <w:r w:rsidR="00797C26" w:rsidRPr="005159B3">
        <w:rPr>
          <w:lang w:val="en-GB"/>
        </w:rPr>
        <w:t xml:space="preserve">problem </w:t>
      </w:r>
      <w:r w:rsidR="00596A05" w:rsidRPr="005159B3">
        <w:rPr>
          <w:lang w:val="en-GB"/>
        </w:rPr>
        <w:t xml:space="preserve">with </w:t>
      </w:r>
      <w:r w:rsidR="00A07A75" w:rsidRPr="005159B3">
        <w:rPr>
          <w:lang w:val="en-GB"/>
        </w:rPr>
        <w:t>avoid</w:t>
      </w:r>
      <w:r w:rsidR="0074407B" w:rsidRPr="005159B3">
        <w:rPr>
          <w:lang w:val="en-GB"/>
        </w:rPr>
        <w:t>ing</w:t>
      </w:r>
      <w:r w:rsidR="00A07A75" w:rsidRPr="005159B3">
        <w:rPr>
          <w:lang w:val="en-GB"/>
        </w:rPr>
        <w:t xml:space="preserve"> the politics so integral to </w:t>
      </w:r>
      <w:r w:rsidR="005E4971" w:rsidRPr="005159B3">
        <w:rPr>
          <w:lang w:val="en-GB"/>
        </w:rPr>
        <w:t xml:space="preserve">allocation </w:t>
      </w:r>
      <w:r w:rsidR="00BE24FA">
        <w:rPr>
          <w:lang w:val="en-GB"/>
        </w:rPr>
        <w:t xml:space="preserve">of </w:t>
      </w:r>
      <w:r w:rsidR="005E4971" w:rsidRPr="005159B3">
        <w:rPr>
          <w:lang w:val="en-GB"/>
        </w:rPr>
        <w:t>and access to water</w:t>
      </w:r>
      <w:r w:rsidR="00596A05" w:rsidRPr="005159B3">
        <w:rPr>
          <w:lang w:val="en-GB"/>
        </w:rPr>
        <w:t xml:space="preserve"> is that it can lead to a view of </w:t>
      </w:r>
      <w:r w:rsidR="00080E9F" w:rsidRPr="005159B3">
        <w:rPr>
          <w:lang w:val="en-GB"/>
        </w:rPr>
        <w:t>poverty and water insecurity</w:t>
      </w:r>
      <w:r w:rsidR="00A45E2A">
        <w:rPr>
          <w:lang w:val="en-GB"/>
        </w:rPr>
        <w:t xml:space="preserve"> </w:t>
      </w:r>
      <w:r w:rsidR="00CE2ED0">
        <w:rPr>
          <w:lang w:val="en-GB"/>
        </w:rPr>
        <w:t xml:space="preserve">seemingly </w:t>
      </w:r>
      <w:r w:rsidR="00A45E2A">
        <w:rPr>
          <w:lang w:val="en-GB"/>
        </w:rPr>
        <w:t>being</w:t>
      </w:r>
      <w:r w:rsidR="00080E9F" w:rsidRPr="005159B3">
        <w:rPr>
          <w:lang w:val="en-GB"/>
        </w:rPr>
        <w:t xml:space="preserve"> “the fault of one’s birthplace rather than</w:t>
      </w:r>
      <w:r w:rsidR="00080E9F" w:rsidRPr="00F4569A">
        <w:rPr>
          <w:lang w:val="en-GB"/>
        </w:rPr>
        <w:t xml:space="preserve"> the outcome of a set of social relations that can be transformed” </w:t>
      </w:r>
      <w:r w:rsidR="00080E9F" w:rsidRPr="00F4569A">
        <w:rPr>
          <w:lang w:val="en-GB"/>
        </w:rPr>
        <w:fldChar w:fldCharType="begin"/>
      </w:r>
      <w:r w:rsidR="00DE5E71">
        <w:rPr>
          <w:lang w:val="en-GB"/>
        </w:rPr>
        <w:instrText xml:space="preserve"> ADDIN EN.CITE &lt;EndNote&gt;&lt;Cite&gt;&lt;Author&gt;Loftus&lt;/Author&gt;&lt;Year&gt;2014&lt;/Year&gt;&lt;RecNum&gt;2825&lt;/RecNum&gt;&lt;Suffix&gt;: 3&lt;/Suffix&gt;&lt;DisplayText&gt;(Loftus, 2014: 3)&lt;/DisplayText&gt;&lt;record&gt;&lt;rec-number&gt;2825&lt;/rec-number&gt;&lt;foreign-keys&gt;&lt;key app="EN" db-id="zwxtepdswza9wue0esaxaw2rzspaar9z9f2a" timestamp="1396286604"&gt;2825&lt;/key&gt;&lt;/foreign-keys&gt;&lt;ref-type name="Journal Article"&gt;17&lt;/ref-type&gt;&lt;contributors&gt;&lt;authors&gt;&lt;author&gt;Loftus, Alex&lt;/author&gt;&lt;/authors&gt;&lt;/contributors&gt;&lt;titles&gt;&lt;title&gt;Water (in)security: securing the right to water&lt;/title&gt;&lt;secondary-title&gt;The Geographical Journal&lt;/secondary-title&gt;&lt;/titles&gt;&lt;periodical&gt;&lt;full-title&gt;The Geographical Journal&lt;/full-title&gt;&lt;/periodical&gt;&lt;volume&gt;doi: 10.1111/geoj&lt;/volume&gt;&lt;dates&gt;&lt;year&gt;2014&lt;/year&gt;&lt;/dates&gt;&lt;urls&gt;&lt;/urls&gt;&lt;/record&gt;&lt;/Cite&gt;&lt;/EndNote&gt;</w:instrText>
      </w:r>
      <w:r w:rsidR="00080E9F" w:rsidRPr="00F4569A">
        <w:rPr>
          <w:lang w:val="en-GB"/>
        </w:rPr>
        <w:fldChar w:fldCharType="separate"/>
      </w:r>
      <w:r w:rsidR="00DE5E71">
        <w:rPr>
          <w:noProof/>
          <w:lang w:val="en-GB"/>
        </w:rPr>
        <w:t>(Loftus, 2014: 3)</w:t>
      </w:r>
      <w:r w:rsidR="00080E9F" w:rsidRPr="00F4569A">
        <w:rPr>
          <w:lang w:val="en-GB"/>
        </w:rPr>
        <w:fldChar w:fldCharType="end"/>
      </w:r>
      <w:r w:rsidR="00080E9F" w:rsidRPr="00F4569A">
        <w:rPr>
          <w:lang w:val="en-GB"/>
        </w:rPr>
        <w:t xml:space="preserve">. </w:t>
      </w:r>
    </w:p>
    <w:p w14:paraId="5E864D07" w14:textId="77777777" w:rsidR="006347F2" w:rsidRPr="00F4569A" w:rsidRDefault="006347F2" w:rsidP="001E04A1">
      <w:pPr>
        <w:pStyle w:val="Para"/>
        <w:jc w:val="left"/>
        <w:rPr>
          <w:lang w:val="en-GB"/>
        </w:rPr>
      </w:pPr>
    </w:p>
    <w:p w14:paraId="456CF036" w14:textId="14F57B76" w:rsidR="00932472" w:rsidRDefault="00574D4C" w:rsidP="001E04A1">
      <w:pPr>
        <w:tabs>
          <w:tab w:val="left" w:pos="7067"/>
        </w:tabs>
        <w:spacing w:line="276" w:lineRule="auto"/>
        <w:jc w:val="left"/>
        <w:rPr>
          <w:rFonts w:eastAsiaTheme="majorEastAsia" w:cstheme="majorBidi"/>
          <w:b/>
          <w:bCs/>
          <w:color w:val="008000"/>
          <w:sz w:val="32"/>
          <w:szCs w:val="32"/>
        </w:rPr>
      </w:pPr>
      <w:r>
        <w:rPr>
          <w:rFonts w:eastAsiaTheme="majorEastAsia" w:cstheme="majorBidi"/>
          <w:b/>
          <w:bCs/>
          <w:color w:val="008000"/>
          <w:sz w:val="32"/>
          <w:szCs w:val="32"/>
        </w:rPr>
        <w:t xml:space="preserve">3. </w:t>
      </w:r>
      <w:r w:rsidR="00C6407A">
        <w:rPr>
          <w:rFonts w:eastAsiaTheme="majorEastAsia" w:cstheme="majorBidi"/>
          <w:b/>
          <w:bCs/>
          <w:color w:val="008000"/>
          <w:sz w:val="32"/>
          <w:szCs w:val="32"/>
        </w:rPr>
        <w:t xml:space="preserve">Seeking </w:t>
      </w:r>
      <w:r w:rsidR="00C6407A" w:rsidRPr="00C6407A">
        <w:rPr>
          <w:rFonts w:eastAsiaTheme="majorEastAsia" w:cstheme="majorBidi"/>
          <w:b/>
          <w:bCs/>
          <w:color w:val="008000"/>
          <w:sz w:val="32"/>
          <w:szCs w:val="32"/>
          <w:lang w:val="en-CA"/>
        </w:rPr>
        <w:t>water security</w:t>
      </w:r>
      <w:r w:rsidR="00C6407A">
        <w:rPr>
          <w:rFonts w:eastAsiaTheme="majorEastAsia" w:cstheme="majorBidi"/>
          <w:b/>
          <w:bCs/>
          <w:color w:val="008000"/>
          <w:sz w:val="32"/>
          <w:szCs w:val="32"/>
        </w:rPr>
        <w:t xml:space="preserve"> </w:t>
      </w:r>
      <w:r w:rsidR="00F04ACB">
        <w:rPr>
          <w:rFonts w:eastAsiaTheme="majorEastAsia" w:cstheme="majorBidi"/>
          <w:b/>
          <w:bCs/>
          <w:color w:val="008000"/>
          <w:sz w:val="32"/>
          <w:szCs w:val="32"/>
        </w:rPr>
        <w:t xml:space="preserve">via </w:t>
      </w:r>
      <w:r w:rsidR="00782848" w:rsidRPr="00F4569A">
        <w:rPr>
          <w:rFonts w:eastAsiaTheme="majorEastAsia" w:cstheme="majorBidi"/>
          <w:b/>
          <w:bCs/>
          <w:color w:val="008000"/>
          <w:sz w:val="32"/>
          <w:szCs w:val="32"/>
        </w:rPr>
        <w:t>complexity</w:t>
      </w:r>
      <w:r w:rsidR="00AA2065">
        <w:rPr>
          <w:rFonts w:eastAsiaTheme="majorEastAsia" w:cstheme="majorBidi"/>
          <w:b/>
          <w:bCs/>
          <w:color w:val="008000"/>
          <w:sz w:val="32"/>
          <w:szCs w:val="32"/>
        </w:rPr>
        <w:t xml:space="preserve"> – the integrative approach</w:t>
      </w:r>
    </w:p>
    <w:p w14:paraId="1FEE0E93" w14:textId="711A0775" w:rsidR="007745D1" w:rsidRDefault="00A02C9C" w:rsidP="001E04A1">
      <w:pPr>
        <w:spacing w:line="276" w:lineRule="auto"/>
        <w:jc w:val="left"/>
      </w:pPr>
      <w:r>
        <w:t>The term ‘</w:t>
      </w:r>
      <w:r>
        <w:rPr>
          <w:lang w:val="en-CA"/>
        </w:rPr>
        <w:t>water security</w:t>
      </w:r>
      <w:r>
        <w:t xml:space="preserve">’ has </w:t>
      </w:r>
      <w:r w:rsidR="001D616D">
        <w:t xml:space="preserve">also </w:t>
      </w:r>
      <w:r>
        <w:t xml:space="preserve">animated a </w:t>
      </w:r>
      <w:r w:rsidR="001D616D">
        <w:t xml:space="preserve">great body of </w:t>
      </w:r>
      <w:r w:rsidR="00C345F9">
        <w:t>research</w:t>
      </w:r>
      <w:r w:rsidR="001D616D">
        <w:t xml:space="preserve"> </w:t>
      </w:r>
      <w:r w:rsidR="00DE00E1">
        <w:t xml:space="preserve">that </w:t>
      </w:r>
      <w:r w:rsidR="00D36E7C" w:rsidRPr="003A5806">
        <w:t>i</w:t>
      </w:r>
      <w:r w:rsidR="00C94D0C">
        <w:t xml:space="preserve">s </w:t>
      </w:r>
      <w:r w:rsidR="00350FF8" w:rsidRPr="00F4569A">
        <w:t>tai</w:t>
      </w:r>
      <w:r w:rsidR="009C14E9" w:rsidRPr="00F4569A">
        <w:t>l</w:t>
      </w:r>
      <w:r w:rsidR="00350FF8" w:rsidRPr="00F4569A">
        <w:t xml:space="preserve">ored to particular </w:t>
      </w:r>
      <w:r w:rsidR="00C345F9">
        <w:t>challenges</w:t>
      </w:r>
      <w:r w:rsidR="001F2881" w:rsidRPr="00F4569A">
        <w:t xml:space="preserve"> </w:t>
      </w:r>
      <w:r w:rsidR="004D249C" w:rsidRPr="00F4569A">
        <w:t>or communities</w:t>
      </w:r>
      <w:r w:rsidR="007C20DA" w:rsidRPr="00F4569A">
        <w:t>, and do</w:t>
      </w:r>
      <w:r w:rsidR="00BA5EB9">
        <w:t>es</w:t>
      </w:r>
      <w:r w:rsidR="007C20DA" w:rsidRPr="00F4569A">
        <w:t xml:space="preserve"> not </w:t>
      </w:r>
      <w:r w:rsidR="009C5D9D" w:rsidRPr="00BA5EB9">
        <w:t>necessarily</w:t>
      </w:r>
      <w:r w:rsidR="009C5D9D">
        <w:t xml:space="preserve"> </w:t>
      </w:r>
      <w:r w:rsidR="007C20DA" w:rsidRPr="00F4569A">
        <w:t xml:space="preserve">seek to </w:t>
      </w:r>
      <w:r w:rsidR="004D249C" w:rsidRPr="00F4569A">
        <w:t xml:space="preserve">generalize. </w:t>
      </w:r>
      <w:r w:rsidR="00BB3578">
        <w:t xml:space="preserve">The diverse tributaries to this stream develop </w:t>
      </w:r>
      <w:r w:rsidR="00501FB4">
        <w:t>ind</w:t>
      </w:r>
      <w:r w:rsidR="00BB3578">
        <w:t xml:space="preserve">ependently throughout the world, and </w:t>
      </w:r>
      <w:r w:rsidR="00501FB4">
        <w:t>across a very wide range of disciplines</w:t>
      </w:r>
      <w:r w:rsidR="00BB3578">
        <w:t xml:space="preserve">. They </w:t>
      </w:r>
      <w:r w:rsidR="0024711D">
        <w:t xml:space="preserve">generally </w:t>
      </w:r>
      <w:r w:rsidR="00AA2065">
        <w:t xml:space="preserve">tend to </w:t>
      </w:r>
      <w:r w:rsidR="00B72525">
        <w:t xml:space="preserve">approach the complexity of the </w:t>
      </w:r>
      <w:r w:rsidR="00336535">
        <w:t xml:space="preserve">water-society </w:t>
      </w:r>
      <w:r w:rsidR="00B72525">
        <w:t>challenge</w:t>
      </w:r>
      <w:r w:rsidR="00336535">
        <w:t>s</w:t>
      </w:r>
      <w:r w:rsidR="00B72525">
        <w:t xml:space="preserve"> </w:t>
      </w:r>
      <w:r w:rsidR="00BB3578">
        <w:t>either by</w:t>
      </w:r>
      <w:r w:rsidR="00DB6441">
        <w:t xml:space="preserve"> invoking more comprehensive analysis of </w:t>
      </w:r>
      <w:r w:rsidR="00BB3578">
        <w:t xml:space="preserve">the </w:t>
      </w:r>
      <w:r w:rsidR="00336535">
        <w:t xml:space="preserve">underlying </w:t>
      </w:r>
      <w:r w:rsidR="00DB6441">
        <w:t xml:space="preserve">processes, or </w:t>
      </w:r>
      <w:r w:rsidR="009D54A7">
        <w:t xml:space="preserve">by </w:t>
      </w:r>
      <w:r w:rsidR="00512982">
        <w:t>being</w:t>
      </w:r>
      <w:r w:rsidR="00DB6441">
        <w:t xml:space="preserve"> socially</w:t>
      </w:r>
      <w:r w:rsidR="007260D3">
        <w:t xml:space="preserve"> </w:t>
      </w:r>
      <w:r w:rsidR="00DB6441">
        <w:t xml:space="preserve">driven and adaptive in </w:t>
      </w:r>
      <w:r w:rsidR="007260D3">
        <w:t xml:space="preserve">the </w:t>
      </w:r>
      <w:r w:rsidR="00DB6441">
        <w:t>face of a broadened set of uncertainties</w:t>
      </w:r>
      <w:r w:rsidR="00336535">
        <w:t xml:space="preserve"> that are considered</w:t>
      </w:r>
      <w:r w:rsidR="00DB6441">
        <w:t xml:space="preserve">. </w:t>
      </w:r>
    </w:p>
    <w:p w14:paraId="0BF85B56" w14:textId="6006A400" w:rsidR="009F432F" w:rsidRDefault="0024711D" w:rsidP="001E04A1">
      <w:pPr>
        <w:spacing w:line="276" w:lineRule="auto"/>
        <w:jc w:val="left"/>
      </w:pPr>
      <w:r>
        <w:t xml:space="preserve">The inclusive spirit of this stream of </w:t>
      </w:r>
      <w:r>
        <w:rPr>
          <w:lang w:val="en-CA"/>
        </w:rPr>
        <w:t>water security</w:t>
      </w:r>
      <w:r>
        <w:t xml:space="preserve"> research </w:t>
      </w:r>
      <w:r w:rsidR="00511224">
        <w:t xml:space="preserve">may evoke comparisons </w:t>
      </w:r>
      <w:r w:rsidR="00A55948">
        <w:t xml:space="preserve">with </w:t>
      </w:r>
      <w:r w:rsidR="00A55948" w:rsidRPr="003A5806">
        <w:t>the paradigm of Integrated Water Resources Management, or IWRM</w:t>
      </w:r>
      <w:r w:rsidR="00511224" w:rsidRPr="003A5806">
        <w:t xml:space="preserve"> </w:t>
      </w:r>
      <w:r w:rsidR="00D10B26" w:rsidRPr="003A5806">
        <w:fldChar w:fldCharType="begin"/>
      </w:r>
      <w:r w:rsidR="00DE5E71">
        <w:instrText xml:space="preserve"> ADDIN EN.CITE &lt;EndNote&gt;&lt;Cite&gt;&lt;Author&gt;Savenije&lt;/Author&gt;&lt;Year&gt;2008&lt;/Year&gt;&lt;RecNum&gt;3404&lt;/RecNum&gt;&lt;Prefix&gt;e.g. &lt;/Prefix&gt;&lt;DisplayText&gt;(e.g. Cook and Bakker, 2012; Savenije and van der Zaag, 2008)&lt;/DisplayText&gt;&lt;record&gt;&lt;rec-number&gt;3404&lt;/rec-number&gt;&lt;foreign-keys&gt;&lt;key app="EN" db-id="zwxtepdswza9wue0esaxaw2rzspaar9z9f2a" timestamp="1440070219"&gt;3404&lt;/key&gt;&lt;/foreign-keys&gt;&lt;ref-type name="Journal Article"&gt;17&lt;/ref-type&gt;&lt;contributors&gt;&lt;authors&gt;&lt;author&gt;Savenije, H.H.G.&lt;/author&gt;&lt;author&gt;van der Zaag, P.&lt;/author&gt;&lt;/authors&gt;&lt;/contributors&gt;&lt;titles&gt;&lt;title&gt;Integrated water resources management: Concepts and issues&lt;/title&gt;&lt;secondary-title&gt;Physics and Chemistry of the Earth&lt;/secondary-title&gt;&lt;/titles&gt;&lt;periodical&gt;&lt;full-title&gt;Physics and Chemistry of the Earth&lt;/full-title&gt;&lt;/periodical&gt;&lt;pages&gt;290 - 297&lt;/pages&gt;&lt;volume&gt;33&lt;/volume&gt;&lt;dates&gt;&lt;year&gt;2008&lt;/year&gt;&lt;/dates&gt;&lt;urls&gt;&lt;/urls&gt;&lt;/record&gt;&lt;/Cite&gt;&lt;Cite&gt;&lt;Author&gt;Cook&lt;/Author&gt;&lt;Year&gt;2012&lt;/Year&gt;&lt;RecNum&gt;1446&lt;/RecNum&gt;&lt;record&gt;&lt;rec-number&gt;1446&lt;/rec-number&gt;&lt;foreign-keys&gt;&lt;key app="EN" db-id="zwxtepdswza9wue0esaxaw2rzspaar9z9f2a" timestamp="0"&gt;1446&lt;/key&gt;&lt;/foreign-keys&gt;&lt;ref-type name="Journal Article"&gt;17&lt;/ref-type&gt;&lt;contributors&gt;&lt;authors&gt;&lt;author&gt;Cook, Catherine&lt;/author&gt;&lt;author&gt;Bakker, Karen&lt;/author&gt;&lt;/authors&gt;&lt;/contributors&gt;&lt;titles&gt;&lt;title&gt;Water Security: Debating an emerging paradigm&lt;/title&gt;&lt;secondary-title&gt;Global Environmental Change&lt;/secondary-title&gt;&lt;/titles&gt;&lt;periodical&gt;&lt;full-title&gt;Global Environmental Change&lt;/full-title&gt;&lt;/periodical&gt;&lt;pages&gt;94 - 102&lt;/pages&gt;&lt;volume&gt;22&lt;/volume&gt;&lt;number&gt;1&lt;/number&gt;&lt;dates&gt;&lt;year&gt;2012&lt;/year&gt;&lt;/dates&gt;&lt;urls&gt;&lt;/urls&gt;&lt;/record&gt;&lt;/Cite&gt;&lt;/EndNote&gt;</w:instrText>
      </w:r>
      <w:r w:rsidR="00D10B26" w:rsidRPr="003A5806">
        <w:fldChar w:fldCharType="separate"/>
      </w:r>
      <w:r w:rsidR="00DE5E71">
        <w:rPr>
          <w:noProof/>
        </w:rPr>
        <w:t>(e.g. Cook and Bakker, 2012; Savenije and van der Zaag, 2008)</w:t>
      </w:r>
      <w:r w:rsidR="00D10B26" w:rsidRPr="003A5806">
        <w:fldChar w:fldCharType="end"/>
      </w:r>
      <w:r w:rsidR="00A55948" w:rsidRPr="003A5806">
        <w:t>. IWRM se</w:t>
      </w:r>
      <w:r w:rsidRPr="003A5806">
        <w:t>r</w:t>
      </w:r>
      <w:r w:rsidR="00A55948" w:rsidRPr="003A5806">
        <w:t xml:space="preserve">ved to </w:t>
      </w:r>
      <w:r w:rsidR="00D543F1">
        <w:t>steer</w:t>
      </w:r>
      <w:r w:rsidR="00A55948" w:rsidRPr="003A5806">
        <w:t xml:space="preserve"> </w:t>
      </w:r>
      <w:r w:rsidR="001470E8" w:rsidRPr="003A5806">
        <w:t xml:space="preserve">thinking </w:t>
      </w:r>
      <w:r w:rsidR="00A55948" w:rsidRPr="003A5806">
        <w:t>away from ‘classic</w:t>
      </w:r>
      <w:r w:rsidR="00A772FE">
        <w:t xml:space="preserve">’ </w:t>
      </w:r>
      <w:r w:rsidR="00A55948" w:rsidRPr="0024711D">
        <w:t xml:space="preserve">water resources management that </w:t>
      </w:r>
      <w:r w:rsidR="00D543F1">
        <w:t>was</w:t>
      </w:r>
      <w:r w:rsidR="001D2D41">
        <w:t xml:space="preserve"> </w:t>
      </w:r>
      <w:r w:rsidR="00A55948" w:rsidRPr="0024711D">
        <w:t>based on</w:t>
      </w:r>
      <w:r w:rsidR="00D543F1">
        <w:t xml:space="preserve"> notions of </w:t>
      </w:r>
      <w:r w:rsidR="00A55948" w:rsidRPr="0024711D">
        <w:t xml:space="preserve">environmental equilibrium </w:t>
      </w:r>
      <w:r w:rsidR="00A55948" w:rsidRPr="0024711D">
        <w:lastRenderedPageBreak/>
        <w:t xml:space="preserve">conditions, </w:t>
      </w:r>
      <w:r w:rsidR="00D543F1" w:rsidRPr="0024711D">
        <w:t xml:space="preserve">was </w:t>
      </w:r>
      <w:r w:rsidR="00D543F1">
        <w:t xml:space="preserve">isolated from forestry and agriculture, </w:t>
      </w:r>
      <w:r w:rsidR="00A55948" w:rsidRPr="0024711D">
        <w:t xml:space="preserve">and </w:t>
      </w:r>
      <w:r w:rsidR="001D2D41">
        <w:t xml:space="preserve">employed </w:t>
      </w:r>
      <w:r w:rsidR="00A55948" w:rsidRPr="0024711D">
        <w:t xml:space="preserve">a top-down view of scientists and decision-makers in society. </w:t>
      </w:r>
      <w:r w:rsidR="00A772FE">
        <w:t xml:space="preserve">However, </w:t>
      </w:r>
      <w:r w:rsidR="00A61ECB">
        <w:t>these</w:t>
      </w:r>
      <w:r w:rsidR="00386F7D">
        <w:t xml:space="preserve"> very roots in classic water resources management also limit the utility of </w:t>
      </w:r>
      <w:r w:rsidR="00A55948">
        <w:t>IWR</w:t>
      </w:r>
      <w:r w:rsidR="00386F7D">
        <w:t>M</w:t>
      </w:r>
      <w:r w:rsidR="00D543F1">
        <w:t>:</w:t>
      </w:r>
      <w:r w:rsidR="00EA0AD1">
        <w:t xml:space="preserve"> it problematically </w:t>
      </w:r>
      <w:r w:rsidR="000A5EC4">
        <w:t xml:space="preserve">employs </w:t>
      </w:r>
      <w:r w:rsidR="00A55948">
        <w:t>the ri</w:t>
      </w:r>
      <w:r w:rsidR="00511224">
        <w:t>ver basin as a unit of analysis</w:t>
      </w:r>
      <w:r w:rsidR="00EA0AD1">
        <w:t xml:space="preserve">, and avoids </w:t>
      </w:r>
      <w:r w:rsidR="002C06ED">
        <w:t xml:space="preserve">the politics that can serve to manage </w:t>
      </w:r>
      <w:r w:rsidR="00EA0AD1">
        <w:t>trade-offs</w:t>
      </w:r>
      <w:r w:rsidR="00B0197F">
        <w:t xml:space="preserve"> </w:t>
      </w:r>
      <w:r w:rsidR="007E457A">
        <w:fldChar w:fldCharType="begin">
          <w:fldData xml:space="preserve">PEVuZE5vdGU+PENpdGU+PEF1dGhvcj5BbGxhbjwvQXV0aG9yPjxZZWFyPjIwMDM8L1llYXI+PFJl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</w:fldData>
        </w:fldChar>
      </w:r>
      <w:r w:rsidR="00B0197F">
        <w:instrText xml:space="preserve"> ADDIN EN.CITE </w:instrText>
      </w:r>
      <w:r w:rsidR="00B0197F">
        <w:fldChar w:fldCharType="begin">
          <w:fldData xml:space="preserve">PEVuZE5vdGU+PENpdGU+PEF1dGhvcj5BbGxhbjwvQXV0aG9yPjxZZWFyPjIwMDM8L1llYXI+PFJl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</w:fldData>
        </w:fldChar>
      </w:r>
      <w:r w:rsidR="00B0197F">
        <w:instrText xml:space="preserve"> ADDIN EN.CITE.DATA </w:instrText>
      </w:r>
      <w:r w:rsidR="00B0197F">
        <w:fldChar w:fldCharType="end"/>
      </w:r>
      <w:r w:rsidR="007E457A">
        <w:fldChar w:fldCharType="separate"/>
      </w:r>
      <w:r w:rsidR="00B0197F">
        <w:rPr>
          <w:noProof/>
        </w:rPr>
        <w:t>(amongst many other critiques, see e.g. Allan, 2003; Pegram et al., 2013; Warner et al., 2008)</w:t>
      </w:r>
      <w:r w:rsidR="007E457A">
        <w:fldChar w:fldCharType="end"/>
      </w:r>
      <w:r w:rsidR="00EA0AD1">
        <w:t xml:space="preserve">. </w:t>
      </w:r>
      <w:r w:rsidR="00A61EFD">
        <w:t>By contrast, t</w:t>
      </w:r>
      <w:r w:rsidR="00A55948">
        <w:t xml:space="preserve">he integrative body of </w:t>
      </w:r>
      <w:r w:rsidR="00A55948">
        <w:rPr>
          <w:lang w:val="en-CA"/>
        </w:rPr>
        <w:t>water security</w:t>
      </w:r>
      <w:r w:rsidR="00A55948">
        <w:t xml:space="preserve"> research</w:t>
      </w:r>
      <w:r w:rsidR="00A61EFD">
        <w:t xml:space="preserve"> </w:t>
      </w:r>
      <w:r w:rsidR="00393D52">
        <w:t xml:space="preserve">extends to </w:t>
      </w:r>
      <w:r>
        <w:t xml:space="preserve">industrial and </w:t>
      </w:r>
      <w:r w:rsidR="00393D52">
        <w:t>domestic water challenges, can accommodate many different forms of analysis, and – by virtue of the ‘freedom</w:t>
      </w:r>
      <w:r w:rsidR="00FD7381">
        <w:t xml:space="preserve"> from fear</w:t>
      </w:r>
      <w:r w:rsidR="00393D52">
        <w:t xml:space="preserve">’ element </w:t>
      </w:r>
      <w:r w:rsidR="00512982">
        <w:t xml:space="preserve">included in </w:t>
      </w:r>
      <w:r w:rsidR="00393D52">
        <w:t xml:space="preserve">the term ‘security’ – cannot (and does not) invite claims of being apolitical. </w:t>
      </w:r>
      <w:r>
        <w:t xml:space="preserve">By the definition provided here, furthermore, integrative </w:t>
      </w:r>
      <w:r>
        <w:rPr>
          <w:lang w:val="en-CA"/>
        </w:rPr>
        <w:t>water security</w:t>
      </w:r>
      <w:r>
        <w:t xml:space="preserve"> research is obliged to </w:t>
      </w:r>
      <w:r w:rsidR="009A5F6F">
        <w:t>confront</w:t>
      </w:r>
      <w:r>
        <w:t xml:space="preserve"> complexity in a way that IWRM will</w:t>
      </w:r>
      <w:r w:rsidR="00C9188E">
        <w:t xml:space="preserve"> </w:t>
      </w:r>
      <w:r w:rsidR="009A5F6F">
        <w:t xml:space="preserve">never </w:t>
      </w:r>
      <w:r w:rsidR="00C9188E">
        <w:t>be.</w:t>
      </w:r>
    </w:p>
    <w:p w14:paraId="0638E147" w14:textId="58FC63AD" w:rsidR="00186652" w:rsidRDefault="00186652" w:rsidP="001E04A1">
      <w:pPr>
        <w:spacing w:line="276" w:lineRule="auto"/>
        <w:jc w:val="left"/>
      </w:pPr>
      <w:r w:rsidRPr="00D56854">
        <w:t>Analysis and polic</w:t>
      </w:r>
      <w:r>
        <w:t xml:space="preserve">y framed in </w:t>
      </w:r>
      <w:proofErr w:type="gramStart"/>
      <w:r w:rsidR="00393D52">
        <w:t xml:space="preserve">an </w:t>
      </w:r>
      <w:r w:rsidR="00AA2065">
        <w:t>‘</w:t>
      </w:r>
      <w:r>
        <w:t>integrative</w:t>
      </w:r>
      <w:r w:rsidR="00AA2065">
        <w:t>’</w:t>
      </w:r>
      <w:proofErr w:type="gramEnd"/>
      <w:r w:rsidRPr="00D56854">
        <w:t xml:space="preserve"> </w:t>
      </w:r>
      <w:r w:rsidR="00C345F9">
        <w:t xml:space="preserve">manner </w:t>
      </w:r>
      <w:r>
        <w:t>may share the</w:t>
      </w:r>
      <w:r w:rsidRPr="00D56854">
        <w:t xml:space="preserve"> understanding that it is better to be imprecise and correct</w:t>
      </w:r>
      <w:r>
        <w:t>,</w:t>
      </w:r>
      <w:r w:rsidRPr="00D56854">
        <w:t xml:space="preserve"> than precise but wrong </w:t>
      </w:r>
      <w:r w:rsidRPr="00D56854">
        <w:fldChar w:fldCharType="begin">
          <w:fldData xml:space="preserve">PEVuZE5vdGU+PENpdGU+PEF1dGhvcj5MV0VDPC9BdXRob3I+PFllYXI+MjAxNDwvWWVhcj48UmVj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</w:fldData>
        </w:fldChar>
      </w:r>
      <w:r w:rsidR="00DE5E71">
        <w:instrText xml:space="preserve"> ADDIN EN.CITE </w:instrText>
      </w:r>
      <w:r w:rsidR="00DE5E71">
        <w:fldChar w:fldCharType="begin">
          <w:fldData xml:space="preserve">PEVuZE5vdGU+PENpdGU+PEF1dGhvcj5MV0VDPC9BdXRob3I+PFllYXI+MjAxNDwvWWVhcj48UmVj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</w:fldData>
        </w:fldChar>
      </w:r>
      <w:r w:rsidR="00DE5E71">
        <w:instrText xml:space="preserve"> ADDIN EN.CITE.DATA </w:instrText>
      </w:r>
      <w:r w:rsidR="00DE5E71">
        <w:fldChar w:fldCharType="end"/>
      </w:r>
      <w:r w:rsidRPr="00D56854">
        <w:fldChar w:fldCharType="separate"/>
      </w:r>
      <w:r w:rsidR="00DE5E71">
        <w:rPr>
          <w:noProof/>
        </w:rPr>
        <w:t>(see Gunderson, 1999; LWEC, 2014; UN-Water, 2012a)</w:t>
      </w:r>
      <w:r w:rsidRPr="00D56854">
        <w:fldChar w:fldCharType="end"/>
      </w:r>
      <w:r w:rsidR="00E655C4">
        <w:t xml:space="preserve">. </w:t>
      </w:r>
      <w:r w:rsidR="00E03A8F">
        <w:t xml:space="preserve">This is a precautionary </w:t>
      </w:r>
      <w:r w:rsidR="00B0197F">
        <w:t>philosophy</w:t>
      </w:r>
      <w:r w:rsidR="00E03A8F">
        <w:t>, consistent with the international water</w:t>
      </w:r>
      <w:r w:rsidR="00AC21A7">
        <w:t>-law</w:t>
      </w:r>
      <w:r w:rsidR="00E03A8F">
        <w:t xml:space="preserve"> community’s approach to uncertainty with respect to the nature and extent of </w:t>
      </w:r>
      <w:r w:rsidR="006D6133">
        <w:t xml:space="preserve">poorly explored </w:t>
      </w:r>
      <w:r w:rsidR="00E03A8F">
        <w:t xml:space="preserve">aquifers </w:t>
      </w:r>
      <w:r w:rsidR="00E03A8F">
        <w:fldChar w:fldCharType="begin"/>
      </w:r>
      <w:r w:rsidR="00DE5E71">
        <w:instrText xml:space="preserve"> ADDIN EN.CITE &lt;EndNote&gt;&lt;Cite&gt;&lt;Author&gt;UN ILC&lt;/Author&gt;&lt;Year&gt;2008&lt;/Year&gt;&lt;RecNum&gt;2336&lt;/RecNum&gt;&lt;Suffix&gt;: Art 12&lt;/Suffix&gt;&lt;DisplayText&gt;(Hawkins, 2015; UN ILC, 2008: Art 12)&lt;/DisplayText&gt;&lt;record&gt;&lt;rec-number&gt;2336&lt;/rec-number&gt;&lt;foreign-keys&gt;&lt;key app="EN" db-id="zwxtepdswza9wue0esaxaw2rzspaar9z9f2a" timestamp="1360437519"&gt;2336&lt;/key&gt;&lt;/foreign-keys&gt;&lt;ref-type name="Report"&gt;27&lt;/ref-type&gt;&lt;contributors&gt;&lt;authors&gt;&lt;author&gt;UN ILC,&lt;/author&gt;&lt;/authors&gt;&lt;/contributors&gt;&lt;titles&gt;&lt;title&gt;Draft articles on the law of transboundary aquifers&lt;/title&gt;&lt;secondary-title&gt;Report of the International Law Commission, Sixtieth session, A/63/10&lt;/secondary-title&gt;&lt;/titles&gt;&lt;dates&gt;&lt;year&gt;2008&lt;/year&gt;&lt;/dates&gt;&lt;publisher&gt;International Law Commission&lt;/publisher&gt;&lt;urls&gt;&lt;/urls&gt;&lt;/record&gt;&lt;/Cite&gt;&lt;Cite&gt;&lt;Author&gt;Hawkins&lt;/Author&gt;&lt;Year&gt;2015&lt;/Year&gt;&lt;RecNum&gt;3400&lt;/RecNum&gt;&lt;record&gt;&lt;rec-number&gt;3400&lt;/rec-number&gt;&lt;foreign-keys&gt;&lt;key app="EN" db-id="zwxtepdswza9wue0esaxaw2rzspaar9z9f2a" timestamp="1440064920"&gt;3400&lt;/key&gt;&lt;/foreign-keys&gt;&lt;ref-type name="Blog"&gt;56&lt;/ref-type&gt;&lt;contributors&gt;&lt;authors&gt;&lt;author&gt;Hawkins, Stephanie&lt;/author&gt;&lt;/authors&gt;&lt;/contributors&gt;&lt;titles&gt;&lt;title&gt;The Challenges for Transboundary Aquifer Law and Governance&lt;/title&gt;&lt;secondary-title&gt;&amp;apos;WaterWords&amp;apos; Blog of the London Water Research Group&lt;/secondary-title&gt;&lt;/titles&gt;&lt;dates&gt;&lt;year&gt;2015&lt;/year&gt;&lt;/dates&gt;&lt;pub-location&gt;London&lt;/pub-location&gt;&lt;publisher&gt;King&amp;apos;s College London and Water Security Research Centre of the University of East Anglia&lt;/publisher&gt;&lt;urls&gt;&lt;related-urls&gt;&lt;url&gt;https://lwrg.wordpress.com/news/archived/wwc/#_edn18&lt;/url&gt;&lt;/related-urls&gt;&lt;/urls&gt;&lt;/record&gt;&lt;/Cite&gt;&lt;/EndNote&gt;</w:instrText>
      </w:r>
      <w:r w:rsidR="00E03A8F">
        <w:fldChar w:fldCharType="separate"/>
      </w:r>
      <w:r w:rsidR="00DE5E71">
        <w:rPr>
          <w:noProof/>
        </w:rPr>
        <w:t>(Hawkins, 2015; UN ILC, 2008: Art 12)</w:t>
      </w:r>
      <w:r w:rsidR="00E03A8F">
        <w:fldChar w:fldCharType="end"/>
      </w:r>
      <w:r w:rsidR="00E03A8F">
        <w:t>, in keeping with the environmental philosophy critique of</w:t>
      </w:r>
      <w:r w:rsidR="006D6133">
        <w:t xml:space="preserve"> humankind</w:t>
      </w:r>
      <w:r w:rsidR="00E03A8F">
        <w:t xml:space="preserve"> seeking control over nature </w:t>
      </w:r>
      <w:r w:rsidR="00E03A8F">
        <w:fldChar w:fldCharType="begin"/>
      </w:r>
      <w:r w:rsidR="00DE5E71">
        <w:instrText xml:space="preserve"> ADDIN EN.CITE &lt;EndNote&gt;&lt;Cite&gt;&lt;Author&gt;Read&lt;/Author&gt;&lt;Year&gt;2015&lt;/Year&gt;&lt;RecNum&gt;3401&lt;/RecNum&gt;&lt;DisplayText&gt;(Read, 2015)&lt;/DisplayText&gt;&lt;record&gt;&lt;rec-number&gt;3401&lt;/rec-number&gt;&lt;foreign-keys&gt;&lt;key app="EN" db-id="zwxtepdswza9wue0esaxaw2rzspaar9z9f2a" timestamp="1440066077"&gt;3401&lt;/key&gt;&lt;/foreign-keys&gt;&lt;ref-type name="Magazine Article"&gt;19&lt;/ref-type&gt;&lt;contributors&gt;&lt;authors&gt;&lt;author&gt;Read, Rupert&lt;/author&gt;&lt;/authors&gt;&lt;/contributors&gt;&lt;titles&gt;&lt;title&gt;How to End Our Love Affair with Evidence&lt;/title&gt;&lt;secondary-title&gt;The Philosophers&amp;apos; Magazine online&lt;/secondary-title&gt;&lt;/titles&gt;&lt;number&gt;01 July 2015&lt;/number&gt;&lt;dates&gt;&lt;year&gt;2015&lt;/year&gt;&lt;/dates&gt;&lt;pub-location&gt;Charlottesville&lt;/pub-location&gt;&lt;urls&gt;&lt;/urls&gt;&lt;/record&gt;&lt;/Cite&gt;&lt;/EndNote&gt;</w:instrText>
      </w:r>
      <w:r w:rsidR="00E03A8F">
        <w:fldChar w:fldCharType="separate"/>
      </w:r>
      <w:r w:rsidR="00DE5E71">
        <w:rPr>
          <w:noProof/>
        </w:rPr>
        <w:t>(Read, 2015)</w:t>
      </w:r>
      <w:r w:rsidR="00E03A8F">
        <w:fldChar w:fldCharType="end"/>
      </w:r>
      <w:r w:rsidR="00E03A8F">
        <w:t xml:space="preserve">, and compatible with </w:t>
      </w:r>
      <w:r w:rsidR="006D6133">
        <w:t xml:space="preserve">the response to dynamism created </w:t>
      </w:r>
      <w:r w:rsidR="00E03A8F">
        <w:t xml:space="preserve">by non-equilibrium hydro-climatic and rapidly changing social conditions </w:t>
      </w:r>
      <w:r w:rsidR="00E03A8F">
        <w:fldChar w:fldCharType="begin">
          <w:fldData xml:space="preserve">PEVuZE5vdGU+PENpdGU+PEF1dGhvcj5MZWFjaDwvQXV0aG9yPjxZZWFyPjIwMTA8L1llYXI+PFJl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</w:fldData>
        </w:fldChar>
      </w:r>
      <w:r w:rsidR="00DE5E71">
        <w:instrText xml:space="preserve"> ADDIN EN.CITE </w:instrText>
      </w:r>
      <w:r w:rsidR="00DE5E71">
        <w:fldChar w:fldCharType="begin">
          <w:fldData xml:space="preserve">PEVuZE5vdGU+PENpdGU+PEF1dGhvcj5MZWFjaDwvQXV0aG9yPjxZZWFyPjIwMTA8L1llYXI+PFJl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</w:fldData>
        </w:fldChar>
      </w:r>
      <w:r w:rsidR="00DE5E71">
        <w:instrText xml:space="preserve"> ADDIN EN.CITE.DATA </w:instrText>
      </w:r>
      <w:r w:rsidR="00DE5E71">
        <w:fldChar w:fldCharType="end"/>
      </w:r>
      <w:r w:rsidR="00E03A8F">
        <w:fldChar w:fldCharType="separate"/>
      </w:r>
      <w:r w:rsidR="00DE5E71">
        <w:rPr>
          <w:noProof/>
        </w:rPr>
        <w:t>(see e.g. Lankford and Beale, 2007; Leach et al., 2010; Scott et al., 2012)</w:t>
      </w:r>
      <w:r w:rsidR="00E03A8F">
        <w:fldChar w:fldCharType="end"/>
      </w:r>
      <w:r w:rsidR="00E03A8F">
        <w:t xml:space="preserve">. </w:t>
      </w:r>
    </w:p>
    <w:p w14:paraId="4FDF0489" w14:textId="57044AA4" w:rsidR="009A7D16" w:rsidRDefault="00A3656B" w:rsidP="001E04A1">
      <w:pPr>
        <w:spacing w:line="276" w:lineRule="auto"/>
        <w:jc w:val="left"/>
      </w:pPr>
      <w:r>
        <w:t>Very generally, t</w:t>
      </w:r>
      <w:r w:rsidR="0092042B">
        <w:t xml:space="preserve">he uncertainties of any </w:t>
      </w:r>
      <w:r w:rsidR="00D56854" w:rsidRPr="00D56854">
        <w:t>particular compl</w:t>
      </w:r>
      <w:r>
        <w:t xml:space="preserve">ex challenge </w:t>
      </w:r>
      <w:r w:rsidR="001E6AF0">
        <w:t>may be approached</w:t>
      </w:r>
      <w:r>
        <w:t xml:space="preserve"> </w:t>
      </w:r>
      <w:r w:rsidR="002E0038" w:rsidRPr="00D56854">
        <w:t>through planned redundancies</w:t>
      </w:r>
      <w:r>
        <w:t xml:space="preserve"> in systems</w:t>
      </w:r>
      <w:r w:rsidR="002E0038" w:rsidRPr="00D56854">
        <w:t>, reversible infrastructure</w:t>
      </w:r>
      <w:r w:rsidR="00E56C7E" w:rsidRPr="00D56854">
        <w:t>,</w:t>
      </w:r>
      <w:r w:rsidR="002E0038" w:rsidRPr="00D56854">
        <w:t xml:space="preserve"> </w:t>
      </w:r>
      <w:r w:rsidR="008C196F">
        <w:t xml:space="preserve">an </w:t>
      </w:r>
      <w:r w:rsidR="00674190">
        <w:t xml:space="preserve">‘architectural </w:t>
      </w:r>
      <w:r w:rsidR="008C196F">
        <w:t>systems’ approach to infrastructure types</w:t>
      </w:r>
      <w:r w:rsidR="005B6232">
        <w:t xml:space="preserve"> </w:t>
      </w:r>
      <w:r w:rsidR="007E457A">
        <w:fldChar w:fldCharType="begin"/>
      </w:r>
      <w:r w:rsidR="00DE5E71">
        <w:instrText xml:space="preserve"> ADDIN EN.CITE &lt;EndNote&gt;&lt;Cite&gt;&lt;Author&gt;Lankford&lt;/Author&gt;&lt;Year&gt;2013&lt;/Year&gt;&lt;RecNum&gt;3057&lt;/RecNum&gt;&lt;DisplayText&gt;(Lankford, 2013)&lt;/DisplayText&gt;&lt;record&gt;&lt;rec-number&gt;3057&lt;/rec-number&gt;&lt;foreign-keys&gt;&lt;key app="EN" db-id="zwxtepdswza9wue0esaxaw2rzspaar9z9f2a" timestamp="1421925511"&gt;3057&lt;/key&gt;&lt;/foreign-keys&gt;&lt;ref-type name="Book Section"&gt;5&lt;/ref-type&gt;&lt;contributors&gt;&lt;authors&gt;&lt;author&gt;Lankford, B.A.&lt;/author&gt;&lt;/authors&gt;&lt;secondary-authors&gt;&lt;author&gt;Lankford, Bruce&lt;/author&gt;&lt;author&gt;Bakker, Karen&lt;/author&gt;&lt;author&gt;Zeitoun, Mark&lt;/author&gt;&lt;author&gt;Conway, Declan&lt;/author&gt;&lt;/secondary-authors&gt;&lt;/contributors&gt;&lt;titles&gt;&lt;title&gt;Infrastructure hydromentalities: water sharing, water control and water (in)security&lt;/title&gt;&lt;secondary-title&gt;Water Security: Principles, perspectives, practice&lt;/secondary-title&gt;&lt;/titles&gt;&lt;pages&gt;256 - 272&lt;/pages&gt;&lt;dates&gt;&lt;year&gt;2013&lt;/year&gt;&lt;/dates&gt;&lt;pub-location&gt;London&lt;/pub-location&gt;&lt;publisher&gt;Routledge&lt;/publisher&gt;&lt;urls&gt;&lt;/urls&gt;&lt;/record&gt;&lt;/Cite&gt;&lt;/EndNote&gt;</w:instrText>
      </w:r>
      <w:r w:rsidR="007E457A">
        <w:fldChar w:fldCharType="separate"/>
      </w:r>
      <w:r w:rsidR="00DE5E71">
        <w:rPr>
          <w:noProof/>
        </w:rPr>
        <w:t>(Lankford, 2013)</w:t>
      </w:r>
      <w:r w:rsidR="007E457A">
        <w:fldChar w:fldCharType="end"/>
      </w:r>
      <w:r w:rsidR="005B6232">
        <w:t xml:space="preserve">, </w:t>
      </w:r>
      <w:r w:rsidR="002E0038" w:rsidRPr="00D56854">
        <w:t xml:space="preserve">or </w:t>
      </w:r>
      <w:r w:rsidR="00231785" w:rsidRPr="00D56854">
        <w:t>decision</w:t>
      </w:r>
      <w:r w:rsidR="002E0038" w:rsidRPr="00D56854">
        <w:t xml:space="preserve"> frames that are robust in the sense that they </w:t>
      </w:r>
      <w:r w:rsidR="009D54A7">
        <w:t xml:space="preserve">expliciltly </w:t>
      </w:r>
      <w:r w:rsidR="008C196F">
        <w:t xml:space="preserve">seek </w:t>
      </w:r>
      <w:r w:rsidR="009D54A7">
        <w:t xml:space="preserve">to incorporate </w:t>
      </w:r>
      <w:r w:rsidR="002E0038" w:rsidRPr="00D56854">
        <w:t xml:space="preserve">many </w:t>
      </w:r>
      <w:r w:rsidR="00231785" w:rsidRPr="00D56854">
        <w:t>perspectives</w:t>
      </w:r>
      <w:r w:rsidR="00DF1A5B">
        <w:t xml:space="preserve">. </w:t>
      </w:r>
      <w:r w:rsidR="009A7D16">
        <w:t xml:space="preserve">Much of </w:t>
      </w:r>
      <w:r w:rsidR="00C9188E">
        <w:t>this</w:t>
      </w:r>
      <w:r w:rsidR="009A7D16">
        <w:t xml:space="preserve"> </w:t>
      </w:r>
      <w:r w:rsidR="009A7D16">
        <w:rPr>
          <w:lang w:val="en-CA"/>
        </w:rPr>
        <w:t>water security</w:t>
      </w:r>
      <w:r w:rsidR="009A7D16">
        <w:t xml:space="preserve"> </w:t>
      </w:r>
      <w:r w:rsidR="00C9188E">
        <w:t xml:space="preserve">research </w:t>
      </w:r>
      <w:r w:rsidR="009D54A7">
        <w:t xml:space="preserve">aligns with the </w:t>
      </w:r>
      <w:r w:rsidR="001E6AF0">
        <w:t xml:space="preserve">reductionist approach in so far as it </w:t>
      </w:r>
      <w:r w:rsidR="009A7D16" w:rsidRPr="009B5DA2">
        <w:t xml:space="preserve">sees increased reliability of supply as a key component to </w:t>
      </w:r>
      <w:r w:rsidR="009A7D16" w:rsidRPr="009B5DA2">
        <w:rPr>
          <w:lang w:val="en-CA"/>
        </w:rPr>
        <w:t>water security</w:t>
      </w:r>
      <w:r w:rsidR="009A7D16" w:rsidRPr="009B5DA2">
        <w:t xml:space="preserve"> in many contexts</w:t>
      </w:r>
      <w:r w:rsidR="004D1968">
        <w:t>. B</w:t>
      </w:r>
      <w:r w:rsidR="001E6AF0">
        <w:t xml:space="preserve">ut only </w:t>
      </w:r>
      <w:r w:rsidR="009A7D16" w:rsidRPr="009B5DA2">
        <w:t xml:space="preserve">so long as </w:t>
      </w:r>
      <w:r w:rsidR="001E6AF0">
        <w:t>reliable supply</w:t>
      </w:r>
      <w:r w:rsidR="001E6AF0" w:rsidRPr="009B5DA2">
        <w:t xml:space="preserve"> </w:t>
      </w:r>
      <w:r w:rsidR="009A7D16" w:rsidRPr="009B5DA2">
        <w:t xml:space="preserve">is not separated from equitable distribution </w:t>
      </w:r>
      <w:r w:rsidR="009A7D16">
        <w:t xml:space="preserve">of </w:t>
      </w:r>
      <w:r w:rsidR="009A7D16" w:rsidRPr="009B5DA2">
        <w:t xml:space="preserve">and access </w:t>
      </w:r>
      <w:r w:rsidR="009A7D16">
        <w:t xml:space="preserve">to </w:t>
      </w:r>
      <w:r w:rsidR="009A7D16" w:rsidRPr="009B5DA2">
        <w:t xml:space="preserve">water, </w:t>
      </w:r>
      <w:r w:rsidR="004D1968">
        <w:t xml:space="preserve">or from </w:t>
      </w:r>
      <w:r w:rsidR="009A7D16" w:rsidRPr="009B5DA2">
        <w:t>environmental sustainability</w:t>
      </w:r>
      <w:r w:rsidR="002C56B6">
        <w:t xml:space="preserve"> </w:t>
      </w:r>
      <w:r w:rsidR="002C56B6" w:rsidRPr="002C56B6">
        <w:t>throughout the hydrological wet-dry regime</w:t>
      </w:r>
      <w:r w:rsidR="00B0197F">
        <w:t xml:space="preserve"> </w:t>
      </w:r>
      <w:r w:rsidR="00B0197F">
        <w:fldChar w:fldCharType="begin"/>
      </w:r>
      <w:r w:rsidR="00B0197F">
        <w:instrText xml:space="preserve"> ADDIN EN.CITE &lt;EndNote&gt;&lt;Cite&gt;&lt;Author&gt;van der Zaag&lt;/Author&gt;&lt;Year&gt;2008&lt;/Year&gt;&lt;RecNum&gt;3140&lt;/RecNum&gt;&lt;Prefix&gt;see e.g. &lt;/Prefix&gt;&lt;DisplayText&gt;(see e.g. van der Zaag and Gupta, 2008)&lt;/DisplayText&gt;&lt;record&gt;&lt;rec-number&gt;3140&lt;/rec-number&gt;&lt;foreign-keys&gt;&lt;key app="EN" db-id="zwxtepdswza9wue0esaxaw2rzspaar9z9f2a" timestamp="1425567918"&gt;3140&lt;/key&gt;&lt;key app="ENWeb" db-id=""&gt;0&lt;/key&gt;&lt;/foreign-keys&gt;&lt;ref-type name="Journal Article"&gt;17&lt;/ref-type&gt;&lt;contributors&gt;&lt;authors&gt;&lt;author&gt;van der Zaag, Pieter&lt;/author&gt;&lt;author&gt;Gupta, Joyeeta&lt;/author&gt;&lt;/authors&gt;&lt;/contributors&gt;&lt;titles&gt;&lt;title&gt;Scale issues in the governance of water storage projects&lt;/title&gt;&lt;secondary-title&gt;Water Resources Research&lt;/secondary-title&gt;&lt;/titles&gt;&lt;periodical&gt;&lt;full-title&gt;Water Resources Research&lt;/full-title&gt;&lt;/periodical&gt;&lt;pages&gt;n/a-n/a&lt;/pages&gt;&lt;volume&gt;44&lt;/volume&gt;&lt;number&gt;10&lt;/number&gt;&lt;dates&gt;&lt;year&gt;2008&lt;/year&gt;&lt;/dates&gt;&lt;isbn&gt;00431397&lt;/isbn&gt;&lt;urls&gt;&lt;/urls&gt;&lt;electronic-resource-num&gt;10.1029/2007wr006364&lt;/electronic-resource-num&gt;&lt;/record&gt;&lt;/Cite&gt;&lt;/EndNote&gt;</w:instrText>
      </w:r>
      <w:r w:rsidR="00B0197F">
        <w:fldChar w:fldCharType="separate"/>
      </w:r>
      <w:r w:rsidR="00B0197F">
        <w:rPr>
          <w:noProof/>
        </w:rPr>
        <w:t>(see e.g. van der Zaag and Gupta, 2008)</w:t>
      </w:r>
      <w:r w:rsidR="00B0197F">
        <w:fldChar w:fldCharType="end"/>
      </w:r>
      <w:r w:rsidR="009A7D16">
        <w:t xml:space="preserve">. The </w:t>
      </w:r>
      <w:r w:rsidR="009A7D16" w:rsidRPr="009B5DA2">
        <w:t xml:space="preserve">resultant policy recommendations are </w:t>
      </w:r>
      <w:r w:rsidR="009A7D16">
        <w:t xml:space="preserve">more context-specific, </w:t>
      </w:r>
      <w:r w:rsidR="009A7D16" w:rsidRPr="009B5DA2">
        <w:t xml:space="preserve">and </w:t>
      </w:r>
      <w:r w:rsidR="001E6AF0">
        <w:t>may respond better</w:t>
      </w:r>
      <w:r w:rsidR="009A7D16" w:rsidRPr="009B5DA2">
        <w:t xml:space="preserve"> to </w:t>
      </w:r>
      <w:r w:rsidR="009A7D16" w:rsidRPr="00E74F16">
        <w:t xml:space="preserve">dynamic </w:t>
      </w:r>
      <w:r w:rsidR="001E6AF0" w:rsidRPr="00E74F16">
        <w:t>hydro</w:t>
      </w:r>
      <w:r w:rsidR="001E6AF0">
        <w:t>-</w:t>
      </w:r>
      <w:r w:rsidR="009A7D16" w:rsidRPr="00E74F16">
        <w:t>climatological</w:t>
      </w:r>
      <w:r w:rsidR="009A7D16" w:rsidRPr="009B5DA2">
        <w:t xml:space="preserve"> and social conditions</w:t>
      </w:r>
      <w:r w:rsidR="00CD4CC4">
        <w:t>.</w:t>
      </w:r>
      <w:r w:rsidR="004D1968">
        <w:t xml:space="preserve"> </w:t>
      </w:r>
      <w:r w:rsidR="00CD4CC4">
        <w:t>R</w:t>
      </w:r>
      <w:r w:rsidR="009A7D16" w:rsidRPr="009B5DA2">
        <w:t xml:space="preserve">ecommendations </w:t>
      </w:r>
      <w:r w:rsidR="001E6AF0">
        <w:t>to</w:t>
      </w:r>
      <w:r w:rsidR="001E6AF0" w:rsidRPr="009B5DA2">
        <w:t xml:space="preserve"> </w:t>
      </w:r>
      <w:r w:rsidR="009A7D16" w:rsidRPr="009B5DA2">
        <w:t>sequenc</w:t>
      </w:r>
      <w:r w:rsidR="001E6AF0">
        <w:t>e</w:t>
      </w:r>
      <w:r w:rsidR="009A7D16" w:rsidRPr="009B5DA2">
        <w:t xml:space="preserve"> investments in infrastructure, institutions, and information are </w:t>
      </w:r>
      <w:r w:rsidR="00C9188E">
        <w:t xml:space="preserve">thus </w:t>
      </w:r>
      <w:r w:rsidR="009A7D16" w:rsidRPr="009B5DA2">
        <w:t>supplemented</w:t>
      </w:r>
      <w:r w:rsidR="00C9188E">
        <w:t xml:space="preserve"> </w:t>
      </w:r>
      <w:r w:rsidR="00702881">
        <w:t>by calls for support to soil-</w:t>
      </w:r>
      <w:r w:rsidR="009A7D16" w:rsidRPr="009B5DA2">
        <w:t>water management programmes, food trade</w:t>
      </w:r>
      <w:r w:rsidR="00CD4CC4">
        <w:t xml:space="preserve"> opportunities</w:t>
      </w:r>
      <w:r w:rsidR="009A7D16" w:rsidRPr="009B5DA2">
        <w:t xml:space="preserve">, </w:t>
      </w:r>
      <w:r w:rsidR="006C4C68">
        <w:t>more equitable</w:t>
      </w:r>
      <w:r w:rsidR="006C4C68" w:rsidRPr="009B5DA2">
        <w:t xml:space="preserve"> </w:t>
      </w:r>
      <w:r w:rsidR="009A7D16" w:rsidRPr="009B5DA2">
        <w:t xml:space="preserve">governance arrangements, and many others. </w:t>
      </w:r>
      <w:r w:rsidR="001A6893">
        <w:t xml:space="preserve">Policy that may have been influenced by this stream includes </w:t>
      </w:r>
      <w:r w:rsidR="00C345F9">
        <w:t xml:space="preserve">WaterAid </w:t>
      </w:r>
      <w:r w:rsidR="009B21D3">
        <w:fldChar w:fldCharType="begin"/>
      </w:r>
      <w:r w:rsidR="009B21D3">
        <w:instrText xml:space="preserve"> ADDIN EN.CITE &lt;EndNote&gt;&lt;Cite ExcludeAuth="1"&gt;&lt;Author&gt;WaterAid&lt;/Author&gt;&lt;Year&gt;2012&lt;/Year&gt;&lt;RecNum&gt;2041&lt;/RecNum&gt;&lt;DisplayText&gt;(2012)&lt;/DisplayText&gt;&lt;record&gt;&lt;rec-number&gt;2041&lt;/rec-number&gt;&lt;foreign-keys&gt;&lt;key app="EN" db-id="zwxtepdswza9wue0esaxaw2rzspaar9z9f2a" timestamp="1337521947"&gt;2041&lt;/key&gt;&lt;/foreign-keys&gt;&lt;ref-type name="Report"&gt;27&lt;/ref-type&gt;&lt;contributors&gt;&lt;authors&gt;&lt;author&gt;WaterAid&lt;/author&gt;&lt;/authors&gt;&lt;/contributors&gt;&lt;titles&gt;&lt;title&gt;Water Security Framework&lt;/title&gt;&lt;/titles&gt;&lt;dates&gt;&lt;year&gt;2012&lt;/year&gt;&lt;/dates&gt;&lt;pub-location&gt;London&lt;/pub-location&gt;&lt;publisher&gt;Water Aid&lt;/publisher&gt;&lt;urls&gt;&lt;/urls&gt;&lt;/record&gt;&lt;/Cite&gt;&lt;/EndNote&gt;</w:instrText>
      </w:r>
      <w:r w:rsidR="009B21D3">
        <w:fldChar w:fldCharType="separate"/>
      </w:r>
      <w:r w:rsidR="009B21D3">
        <w:rPr>
          <w:noProof/>
        </w:rPr>
        <w:t>(2012)</w:t>
      </w:r>
      <w:r w:rsidR="009B21D3">
        <w:fldChar w:fldCharType="end"/>
      </w:r>
      <w:r w:rsidR="00C345F9">
        <w:t xml:space="preserve">, ADB </w:t>
      </w:r>
      <w:r w:rsidR="009B21D3">
        <w:fldChar w:fldCharType="begin"/>
      </w:r>
      <w:r w:rsidR="009B21D3">
        <w:instrText xml:space="preserve"> ADDIN EN.CITE &lt;EndNote&gt;&lt;Cite ExcludeAuth="1"&gt;&lt;Author&gt;ADB&lt;/Author&gt;&lt;Year&gt;2013&lt;/Year&gt;&lt;RecNum&gt;2382&lt;/RecNum&gt;&lt;DisplayText&gt;(2013)&lt;/DisplayText&gt;&lt;record&gt;&lt;rec-number&gt;2382&lt;/rec-number&gt;&lt;foreign-keys&gt;&lt;key app="EN" db-id="zwxtepdswza9wue0esaxaw2rzspaar9z9f2a" timestamp="1370430322"&gt;2382&lt;/key&gt;&lt;/foreign-keys&gt;&lt;ref-type name="Report"&gt;27&lt;/ref-type&gt;&lt;contributors&gt;&lt;authors&gt;&lt;author&gt;ADB&lt;/author&gt;&lt;/authors&gt;&lt;/contributors&gt;&lt;titles&gt;&lt;title&gt;Asian Water Development Outlook 2013: Measuring Water Security in Asia and the Pacific&lt;/title&gt;&lt;/titles&gt;&lt;dates&gt;&lt;year&gt;2013&lt;/year&gt;&lt;/dates&gt;&lt;pub-location&gt;Mandaluyong City&lt;/pub-location&gt;&lt;publisher&gt;Asia Development Bank and Asia-Pacific Water Forum&lt;/publisher&gt;&lt;urls&gt;&lt;/urls&gt;&lt;/record&gt;&lt;/Cite&gt;&lt;/EndNote&gt;</w:instrText>
      </w:r>
      <w:r w:rsidR="009B21D3">
        <w:fldChar w:fldCharType="separate"/>
      </w:r>
      <w:r w:rsidR="009B21D3">
        <w:rPr>
          <w:noProof/>
        </w:rPr>
        <w:t>(2013)</w:t>
      </w:r>
      <w:r w:rsidR="009B21D3">
        <w:fldChar w:fldCharType="end"/>
      </w:r>
      <w:r w:rsidR="00C345F9">
        <w:t xml:space="preserve">, and Calow, </w:t>
      </w:r>
      <w:r w:rsidR="00C345F9">
        <w:rPr>
          <w:i/>
        </w:rPr>
        <w:t xml:space="preserve">et al. </w:t>
      </w:r>
      <w:r w:rsidR="009B21D3">
        <w:fldChar w:fldCharType="begin"/>
      </w:r>
      <w:r w:rsidR="009B21D3">
        <w:instrText xml:space="preserve"> ADDIN EN.CITE &lt;EndNote&gt;&lt;Cite ExcludeAuth="1"&gt;&lt;Author&gt;Calow&lt;/Author&gt;&lt;Year&gt;2013&lt;/Year&gt;&lt;RecNum&gt;2989&lt;/RecNum&gt;&lt;DisplayText&gt;(2013)&lt;/DisplayText&gt;&lt;record&gt;&lt;rec-number&gt;2989&lt;/rec-number&gt;&lt;foreign-keys&gt;&lt;key app="EN" db-id="zwxtepdswza9wue0esaxaw2rzspaar9z9f2a" timestamp="1414768656"&gt;2989&lt;/key&gt;&lt;/foreign-keys&gt;&lt;ref-type name="Edited Book"&gt;28&lt;/ref-type&gt;&lt;contributors&gt;&lt;authors&gt;&lt;author&gt;Calow, Roger&lt;/author&gt;&lt;author&gt;Ludi, Eva&lt;/author&gt;&lt;author&gt;Tucker, Josephine&lt;/author&gt;&lt;/authors&gt;&lt;/contributors&gt;&lt;titles&gt;&lt;title&gt;Achieving Water Security: Lessons from research in water supply, sanitation and hygiene in Ethiopia&lt;/title&gt;&lt;/titles&gt;&lt;dates&gt;&lt;year&gt;2013&lt;/year&gt;&lt;/dates&gt;&lt;pub-location&gt;London&lt;/pub-location&gt;&lt;publisher&gt;Practical Action Publishing&lt;/publisher&gt;&lt;urls&gt;&lt;/urls&gt;&lt;/record&gt;&lt;/Cite&gt;&lt;/EndNote&gt;</w:instrText>
      </w:r>
      <w:r w:rsidR="009B21D3">
        <w:fldChar w:fldCharType="separate"/>
      </w:r>
      <w:r w:rsidR="009B21D3">
        <w:rPr>
          <w:noProof/>
        </w:rPr>
        <w:t>(2013)</w:t>
      </w:r>
      <w:r w:rsidR="009B21D3">
        <w:fldChar w:fldCharType="end"/>
      </w:r>
      <w:r w:rsidR="00C345F9">
        <w:t xml:space="preserve">, </w:t>
      </w:r>
      <w:r w:rsidR="006C4C68">
        <w:t xml:space="preserve">though </w:t>
      </w:r>
      <w:r w:rsidR="00C345F9">
        <w:t xml:space="preserve">it cannot be said to have </w:t>
      </w:r>
      <w:r w:rsidR="001A6893">
        <w:t xml:space="preserve">the same </w:t>
      </w:r>
      <w:r w:rsidR="00C21147">
        <w:t xml:space="preserve">policy </w:t>
      </w:r>
      <w:r w:rsidR="00920030">
        <w:t xml:space="preserve">influence </w:t>
      </w:r>
      <w:r w:rsidR="001A6893">
        <w:t xml:space="preserve">as the work of the reductionist approach. </w:t>
      </w:r>
    </w:p>
    <w:p w14:paraId="3A4E5329" w14:textId="3D449B1B" w:rsidR="009A7D16" w:rsidRDefault="00D56854" w:rsidP="001E04A1">
      <w:pPr>
        <w:spacing w:line="276" w:lineRule="auto"/>
        <w:jc w:val="left"/>
        <w:rPr>
          <w:color w:val="0000FF"/>
        </w:rPr>
      </w:pPr>
      <w:r w:rsidRPr="00D56854">
        <w:t>More sp</w:t>
      </w:r>
      <w:r w:rsidR="007C3245" w:rsidRPr="00D56854">
        <w:t xml:space="preserve">ecifically, </w:t>
      </w:r>
      <w:r w:rsidR="009800D8" w:rsidRPr="00D56854">
        <w:t xml:space="preserve">the </w:t>
      </w:r>
      <w:r w:rsidR="00E51E11">
        <w:t>‘integrative</w:t>
      </w:r>
      <w:r w:rsidR="00C345F9">
        <w:t>’</w:t>
      </w:r>
      <w:r w:rsidR="00D82F53" w:rsidRPr="00D56854">
        <w:t xml:space="preserve"> </w:t>
      </w:r>
      <w:r w:rsidR="00CD4CC4">
        <w:t xml:space="preserve">body of </w:t>
      </w:r>
      <w:r w:rsidR="00CD4CC4">
        <w:rPr>
          <w:lang w:val="en-CA"/>
        </w:rPr>
        <w:t>water security</w:t>
      </w:r>
      <w:r w:rsidR="00CD4CC4">
        <w:t xml:space="preserve"> research</w:t>
      </w:r>
      <w:r w:rsidR="00CD4CC4" w:rsidRPr="00D56854">
        <w:t xml:space="preserve"> </w:t>
      </w:r>
      <w:r w:rsidR="00C80A5C">
        <w:t xml:space="preserve">grapples with </w:t>
      </w:r>
      <w:r w:rsidR="00CD4CC4">
        <w:t xml:space="preserve">the </w:t>
      </w:r>
      <w:r w:rsidR="00C80A5C">
        <w:t xml:space="preserve">complexity of </w:t>
      </w:r>
      <w:r w:rsidR="00C9188E">
        <w:t xml:space="preserve">water-society </w:t>
      </w:r>
      <w:r w:rsidR="00C80A5C">
        <w:t>challenge</w:t>
      </w:r>
      <w:r w:rsidR="00C9188E">
        <w:t>s</w:t>
      </w:r>
      <w:r w:rsidR="00CD4CC4">
        <w:t xml:space="preserve"> </w:t>
      </w:r>
      <w:r w:rsidR="00C9188E">
        <w:t>by</w:t>
      </w:r>
      <w:r w:rsidR="00AA1927">
        <w:t>:</w:t>
      </w:r>
      <w:r w:rsidR="007B2DC9" w:rsidRPr="00D56854">
        <w:t xml:space="preserve"> </w:t>
      </w:r>
      <w:r w:rsidR="00963425" w:rsidRPr="00D56854">
        <w:t xml:space="preserve">a) </w:t>
      </w:r>
      <w:r w:rsidR="00C80A5C">
        <w:t xml:space="preserve">explicitly recognising </w:t>
      </w:r>
      <w:r w:rsidR="007B2DC9" w:rsidRPr="00F4569A">
        <w:t>diversity in society</w:t>
      </w:r>
      <w:r w:rsidR="00127FEE">
        <w:t xml:space="preserve"> and the environment</w:t>
      </w:r>
      <w:r w:rsidR="007B2DC9" w:rsidRPr="00F4569A">
        <w:t xml:space="preserve">, </w:t>
      </w:r>
      <w:r w:rsidR="00F27C2E" w:rsidRPr="00F4569A">
        <w:t>whi</w:t>
      </w:r>
      <w:r w:rsidR="007B2DC9" w:rsidRPr="00F4569A">
        <w:t>l</w:t>
      </w:r>
      <w:r w:rsidR="00E03A25">
        <w:t>e</w:t>
      </w:r>
      <w:r w:rsidR="00F27C2E" w:rsidRPr="00F4569A">
        <w:t xml:space="preserve"> maintaining </w:t>
      </w:r>
      <w:r w:rsidR="00963425" w:rsidRPr="00F4569A">
        <w:t>focus on the most marginalised</w:t>
      </w:r>
      <w:r w:rsidR="00E225DB">
        <w:t>;</w:t>
      </w:r>
      <w:r w:rsidR="00963425" w:rsidRPr="00F4569A">
        <w:t xml:space="preserve"> </w:t>
      </w:r>
      <w:r w:rsidR="00776E94" w:rsidRPr="00E74F16">
        <w:t xml:space="preserve">b) </w:t>
      </w:r>
      <w:r w:rsidR="00C80A5C">
        <w:t xml:space="preserve">incorporating </w:t>
      </w:r>
      <w:r w:rsidR="00776E94" w:rsidRPr="00F4569A">
        <w:t xml:space="preserve">water </w:t>
      </w:r>
      <w:r w:rsidR="00FB4C08">
        <w:lastRenderedPageBreak/>
        <w:t xml:space="preserve">resources </w:t>
      </w:r>
      <w:r w:rsidR="00776E94" w:rsidRPr="00F4569A">
        <w:t xml:space="preserve">that </w:t>
      </w:r>
      <w:r w:rsidR="00FB4C08">
        <w:t xml:space="preserve">are </w:t>
      </w:r>
      <w:r w:rsidR="00776E94" w:rsidRPr="00F4569A">
        <w:t xml:space="preserve">less-easily controlled </w:t>
      </w:r>
      <w:r w:rsidR="00C80A5C">
        <w:t>into the analysis</w:t>
      </w:r>
      <w:r w:rsidR="00E225DB">
        <w:t>;</w:t>
      </w:r>
      <w:r w:rsidR="00776E94" w:rsidRPr="00F4569A">
        <w:t xml:space="preserve"> and c) </w:t>
      </w:r>
      <w:r w:rsidR="0082623C">
        <w:t>welcoming</w:t>
      </w:r>
      <w:r w:rsidR="00C80A5C">
        <w:t xml:space="preserve"> innovative and adaptive approaches to move beyond supply-side </w:t>
      </w:r>
      <w:r w:rsidR="00072306">
        <w:t>prescriptions</w:t>
      </w:r>
      <w:r w:rsidR="00776E94" w:rsidRPr="00F4569A">
        <w:t xml:space="preserve">. </w:t>
      </w:r>
    </w:p>
    <w:p w14:paraId="4A1F3902" w14:textId="591D8FC5" w:rsidR="00B53DE5" w:rsidRPr="00F4569A" w:rsidRDefault="00574D4C" w:rsidP="001E04A1">
      <w:pPr>
        <w:spacing w:line="276" w:lineRule="auto"/>
        <w:jc w:val="left"/>
        <w:rPr>
          <w:i/>
          <w:color w:val="0000FF"/>
        </w:rPr>
      </w:pPr>
      <w:r>
        <w:rPr>
          <w:i/>
        </w:rPr>
        <w:t xml:space="preserve">3.1 </w:t>
      </w:r>
      <w:r w:rsidR="00754A01">
        <w:rPr>
          <w:i/>
        </w:rPr>
        <w:t xml:space="preserve">Working with </w:t>
      </w:r>
      <w:r w:rsidR="0069155A" w:rsidRPr="00F4569A">
        <w:rPr>
          <w:i/>
        </w:rPr>
        <w:t>diversity</w:t>
      </w:r>
      <w:r w:rsidR="00754A01">
        <w:rPr>
          <w:i/>
        </w:rPr>
        <w:t xml:space="preserve"> and inustice</w:t>
      </w:r>
      <w:r w:rsidR="0090775A">
        <w:rPr>
          <w:i/>
        </w:rPr>
        <w:t xml:space="preserve"> </w:t>
      </w:r>
      <w:r w:rsidR="0099527E">
        <w:rPr>
          <w:i/>
        </w:rPr>
        <w:t>in society</w:t>
      </w:r>
      <w:r w:rsidR="00C345F9">
        <w:rPr>
          <w:i/>
        </w:rPr>
        <w:t xml:space="preserve"> and the environment</w:t>
      </w:r>
    </w:p>
    <w:p w14:paraId="483A5158" w14:textId="415EF1F1" w:rsidR="00207DBE" w:rsidRDefault="00FD3A73" w:rsidP="001E04A1">
      <w:pPr>
        <w:spacing w:line="276" w:lineRule="auto"/>
        <w:jc w:val="left"/>
      </w:pPr>
      <w:r w:rsidRPr="00F4569A">
        <w:t xml:space="preserve">Many of </w:t>
      </w:r>
      <w:r w:rsidR="00C345F9">
        <w:t>the</w:t>
      </w:r>
      <w:r w:rsidR="00C9188E">
        <w:t xml:space="preserve"> integrative</w:t>
      </w:r>
      <w:r w:rsidR="00C345F9">
        <w:t xml:space="preserve"> </w:t>
      </w:r>
      <w:r w:rsidR="00C345F9">
        <w:rPr>
          <w:lang w:val="en-CA"/>
        </w:rPr>
        <w:t>water security</w:t>
      </w:r>
      <w:r w:rsidRPr="00F4569A">
        <w:t xml:space="preserve"> research </w:t>
      </w:r>
      <w:r w:rsidR="00C345F9">
        <w:t xml:space="preserve">tributaries </w:t>
      </w:r>
      <w:r w:rsidRPr="00F4569A">
        <w:t xml:space="preserve">see water as </w:t>
      </w:r>
      <w:r w:rsidR="00E5485C" w:rsidRPr="00F4569A">
        <w:t xml:space="preserve">an </w:t>
      </w:r>
      <w:r w:rsidR="005875B7" w:rsidRPr="00F4569A">
        <w:t xml:space="preserve">intrinsically relational, </w:t>
      </w:r>
      <w:r w:rsidR="00003EDF" w:rsidRPr="00F4569A">
        <w:t>polit</w:t>
      </w:r>
      <w:r w:rsidR="005875B7" w:rsidRPr="00F4569A">
        <w:t>i</w:t>
      </w:r>
      <w:r w:rsidR="00003EDF" w:rsidRPr="00F4569A">
        <w:t xml:space="preserve">cal </w:t>
      </w:r>
      <w:r w:rsidR="00544F2A">
        <w:t>and multiple-</w:t>
      </w:r>
      <w:r w:rsidR="00C22ED5" w:rsidRPr="00F4569A">
        <w:t>scal</w:t>
      </w:r>
      <w:r w:rsidR="005875B7" w:rsidRPr="00F4569A">
        <w:t xml:space="preserve">e </w:t>
      </w:r>
      <w:r w:rsidR="000B6AD5" w:rsidRPr="00F4569A">
        <w:t>issue of</w:t>
      </w:r>
      <w:r w:rsidR="00FD62AC" w:rsidRPr="00F4569A">
        <w:t xml:space="preserve"> both water access and control</w:t>
      </w:r>
      <w:r w:rsidR="00C22ED5" w:rsidRPr="00F4569A">
        <w:t xml:space="preserve"> </w:t>
      </w:r>
      <w:r w:rsidR="00FD62AC" w:rsidRPr="00F4569A">
        <w:fldChar w:fldCharType="begin"/>
      </w:r>
      <w:r w:rsidR="00C31369">
        <w:instrText xml:space="preserve"> ADDIN EN.CITE &lt;EndNote&gt;&lt;Cite&gt;&lt;Author&gt;Boelens&lt;/Author&gt;&lt;Year&gt;2014&lt;/Year&gt;&lt;RecNum&gt;3060&lt;/RecNum&gt;&lt;Prefix&gt;from &lt;/Prefix&gt;&lt;Suffix&gt;`, and see Table 1&lt;/Suffix&gt;&lt;DisplayText&gt;(from Boelens and Seemann, 2014, and see Table 1)&lt;/DisplayText&gt;&lt;record&gt;&lt;rec-number&gt;3060&lt;/rec-number&gt;&lt;foreign-keys&gt;&lt;key app="EN" db-id="zwxtepdswza9wue0esaxaw2rzspaar9z9f2a" timestamp="1421935595"&gt;3060&lt;/key&gt;&lt;key app="ENWeb" db-id=""&gt;0&lt;/key&gt;&lt;/foreign-keys&gt;&lt;ref-type name="Journal Article"&gt;17&lt;/ref-type&gt;&lt;contributors&gt;&lt;authors&gt;&lt;author&gt;Boelens, Rutgerd&lt;/author&gt;&lt;author&gt;Seemann, Miriam&lt;/author&gt;&lt;/authors&gt;&lt;/contributors&gt;&lt;titles&gt;&lt;title&gt;Forced Engagements: Water Security and Local Rights Formalization in Yanque, Colca Valley, Peru&lt;/title&gt;&lt;secondary-title&gt;Human Organzation&lt;/secondary-title&gt;&lt;/titles&gt;&lt;periodical&gt;&lt;full-title&gt;Human Organzation&lt;/full-title&gt;&lt;/periodical&gt;&lt;pages&gt;1 - 12&lt;/pages&gt;&lt;volume&gt;73&lt;/volume&gt;&lt;number&gt;1&lt;/number&gt;&lt;dates&gt;&lt;year&gt;2014&lt;/year&gt;&lt;/dates&gt;&lt;urls&gt;&lt;/urls&gt;&lt;/record&gt;&lt;/Cite&gt;&lt;/EndNote&gt;</w:instrText>
      </w:r>
      <w:r w:rsidR="00FD62AC" w:rsidRPr="00F4569A">
        <w:fldChar w:fldCharType="separate"/>
      </w:r>
      <w:r w:rsidR="00C31369">
        <w:rPr>
          <w:noProof/>
        </w:rPr>
        <w:t>(from Boelens and Seemann, 2014, and see Table 1)</w:t>
      </w:r>
      <w:r w:rsidR="00FD62AC" w:rsidRPr="00F4569A">
        <w:fldChar w:fldCharType="end"/>
      </w:r>
      <w:r w:rsidR="00AD3DCE" w:rsidRPr="00F4569A">
        <w:t xml:space="preserve">. </w:t>
      </w:r>
      <w:r w:rsidR="005875B7" w:rsidRPr="00F4569A">
        <w:t xml:space="preserve">This is a recognition of the </w:t>
      </w:r>
      <w:r w:rsidR="00FB4C08">
        <w:t>paradox of a</w:t>
      </w:r>
      <w:r w:rsidR="004C59AE">
        <w:t>ny</w:t>
      </w:r>
      <w:r w:rsidR="00FB4C08">
        <w:t xml:space="preserve"> </w:t>
      </w:r>
      <w:r w:rsidR="005875B7" w:rsidRPr="00F4569A">
        <w:rPr>
          <w:lang w:val="en-CA"/>
        </w:rPr>
        <w:t>water security</w:t>
      </w:r>
      <w:r w:rsidR="00FB4C08">
        <w:rPr>
          <w:lang w:val="en-CA"/>
        </w:rPr>
        <w:t xml:space="preserve"> measure</w:t>
      </w:r>
      <w:r w:rsidR="005875B7" w:rsidRPr="00F4569A">
        <w:t xml:space="preserve">; that is, that </w:t>
      </w:r>
      <w:r w:rsidR="005875B7" w:rsidRPr="00F4569A">
        <w:rPr>
          <w:lang w:val="en-CA"/>
        </w:rPr>
        <w:t>water security</w:t>
      </w:r>
      <w:r w:rsidR="005875B7" w:rsidRPr="00F4569A">
        <w:t xml:space="preserve"> for some communities can come at the cost of water (or food</w:t>
      </w:r>
      <w:r w:rsidR="00361DBE" w:rsidRPr="00F4569A">
        <w:t xml:space="preserve">, </w:t>
      </w:r>
      <w:r w:rsidR="00C95039" w:rsidRPr="00F4569A">
        <w:t>energy, or climate</w:t>
      </w:r>
      <w:r w:rsidR="005875B7" w:rsidRPr="00F4569A">
        <w:t xml:space="preserve">) </w:t>
      </w:r>
      <w:r w:rsidR="005875B7" w:rsidRPr="00F4569A">
        <w:rPr>
          <w:i/>
        </w:rPr>
        <w:t>in</w:t>
      </w:r>
      <w:r w:rsidR="005875B7" w:rsidRPr="00F4569A">
        <w:t>security of others</w:t>
      </w:r>
      <w:r w:rsidR="00650D94" w:rsidRPr="00F4569A">
        <w:t>, as</w:t>
      </w:r>
      <w:r w:rsidR="003328EC" w:rsidRPr="00F4569A">
        <w:t xml:space="preserve"> </w:t>
      </w:r>
      <w:r w:rsidR="00920030">
        <w:t xml:space="preserve">for instance </w:t>
      </w:r>
      <w:r w:rsidR="003328EC" w:rsidRPr="00F4569A">
        <w:t xml:space="preserve">in the case of </w:t>
      </w:r>
      <w:r w:rsidR="001F2E6B" w:rsidRPr="00F4569A">
        <w:t xml:space="preserve">UK </w:t>
      </w:r>
      <w:r w:rsidR="00FB34FF" w:rsidRPr="00F4569A">
        <w:t>consumption</w:t>
      </w:r>
      <w:r w:rsidR="003328EC" w:rsidRPr="00F4569A">
        <w:t xml:space="preserve"> of asparagus </w:t>
      </w:r>
      <w:r w:rsidR="00C50AA9" w:rsidRPr="00F4569A">
        <w:t>grown through over-pumping the aquifers of</w:t>
      </w:r>
      <w:r w:rsidR="003328EC" w:rsidRPr="00F4569A">
        <w:t xml:space="preserve"> the Ica-Huancavelica valley in Peru </w:t>
      </w:r>
      <w:r w:rsidR="00726FB2" w:rsidRPr="00F4569A">
        <w:fldChar w:fldCharType="begin"/>
      </w:r>
      <w:r w:rsidR="00DE5E71">
        <w:instrText xml:space="preserve"> ADDIN EN.CITE &lt;EndNote&gt;&lt;Cite&gt;&lt;Author&gt;Hepworth&lt;/Author&gt;&lt;Year&gt;2010&lt;/Year&gt;&lt;RecNum&gt;1440&lt;/RecNum&gt;&lt;DisplayText&gt;(Hepworth et al., 2010; Zeitoun, 2011)&lt;/DisplayText&gt;&lt;record&gt;&lt;rec-number&gt;1440&lt;/rec-number&gt;&lt;foreign-keys&gt;&lt;key app="EN" db-id="zwxtepdswza9wue0esaxaw2rzspaar9z9f2a" timestamp="0"&gt;1440&lt;/key&gt;&lt;/foreign-keys&gt;&lt;ref-type name="Report"&gt;27&lt;/ref-type&gt;&lt;contributors&gt;&lt;authors&gt;&lt;author&gt;Hepworth, Nick&lt;/author&gt;&lt;author&gt;Postigo, Julio C.&lt;/author&gt;&lt;author&gt;Güemes Delgado, Bruno&lt;/author&gt;&lt;/authors&gt;&lt;/contributors&gt;&lt;titles&gt;&lt;title&gt;Drop by drop: A case study of Peruvian asparagus and the impacts of the UK&amp;apos;s water footprint&lt;/title&gt;&lt;/titles&gt;&lt;dates&gt;&lt;year&gt;2010&lt;/year&gt;&lt;pub-dates&gt;&lt;date&gt;September 2010&lt;/date&gt;&lt;/pub-dates&gt;&lt;/dates&gt;&lt;pub-location&gt;London&lt;/pub-location&gt;&lt;publisher&gt;Progressio, in association with Centro Peruano De Estudios Sociales, and Water Witness International&lt;/publisher&gt;&lt;urls&gt;&lt;/urls&gt;&lt;/record&gt;&lt;/Cite&gt;&lt;Cite&gt;&lt;Author&gt;Zeitoun&lt;/Author&gt;&lt;Year&gt;2011&lt;/Year&gt;&lt;RecNum&gt;1560&lt;/RecNum&gt;&lt;record&gt;&lt;rec-number&gt;1560&lt;/rec-number&gt;&lt;foreign-keys&gt;&lt;key app="EN" db-id="zwxtepdswza9wue0esaxaw2rzspaar9z9f2a" timestamp="1286876801"&gt;1560&lt;/key&gt;&lt;/foreign-keys&gt;&lt;ref-type name="Journal Article"&gt;17&lt;/ref-type&gt;&lt;contributors&gt;&lt;authors&gt;&lt;author&gt;Zeitoun, Mark&lt;/author&gt;&lt;/authors&gt;&lt;/contributors&gt;&lt;titles&gt;&lt;title&gt;The Global Web of National Water Security&lt;/title&gt;&lt;secondary-title&gt;Global Policy&lt;/secondary-title&gt;&lt;/titles&gt;&lt;periodical&gt;&lt;full-title&gt;Global Policy&lt;/full-title&gt;&lt;/periodical&gt;&lt;pages&gt;286 - 296&lt;/pages&gt;&lt;volume&gt;2&lt;/volume&gt;&lt;number&gt;3&lt;/number&gt;&lt;dates&gt;&lt;year&gt;2011&lt;/year&gt;&lt;/dates&gt;&lt;urls&gt;&lt;/urls&gt;&lt;/record&gt;&lt;/Cite&gt;&lt;/EndNote&gt;</w:instrText>
      </w:r>
      <w:r w:rsidR="00726FB2" w:rsidRPr="00F4569A">
        <w:fldChar w:fldCharType="separate"/>
      </w:r>
      <w:r w:rsidR="00DE5E71">
        <w:rPr>
          <w:noProof/>
        </w:rPr>
        <w:t>(Hepworth et al., 2010; Zeitoun, 2011)</w:t>
      </w:r>
      <w:r w:rsidR="00726FB2" w:rsidRPr="00F4569A">
        <w:fldChar w:fldCharType="end"/>
      </w:r>
      <w:r w:rsidR="006A01C2" w:rsidRPr="00F4569A">
        <w:t>.</w:t>
      </w:r>
      <w:r w:rsidR="00291535">
        <w:t xml:space="preserve"> </w:t>
      </w:r>
    </w:p>
    <w:p w14:paraId="6E494D73" w14:textId="51B1FD2C" w:rsidR="009B6009" w:rsidRDefault="00CE05D3" w:rsidP="001E04A1">
      <w:pPr>
        <w:spacing w:line="276" w:lineRule="auto"/>
        <w:jc w:val="left"/>
      </w:pPr>
      <w:r>
        <w:t xml:space="preserve">This stream of </w:t>
      </w:r>
      <w:r>
        <w:rPr>
          <w:lang w:val="en-CA"/>
        </w:rPr>
        <w:t>water security</w:t>
      </w:r>
      <w:r>
        <w:t xml:space="preserve"> research seeks to reduce the complexity of social diversity without over-simplifying it, which</w:t>
      </w:r>
      <w:r w:rsidR="004535BA">
        <w:t xml:space="preserve"> </w:t>
      </w:r>
      <w:r w:rsidR="00544F2A">
        <w:t>is no easy task</w:t>
      </w:r>
      <w:r w:rsidR="00F00AEE">
        <w:t xml:space="preserve"> </w:t>
      </w:r>
      <w:r w:rsidR="00DE2136">
        <w:fldChar w:fldCharType="begin"/>
      </w:r>
      <w:r w:rsidR="00DE5E71">
        <w:instrText xml:space="preserve"> ADDIN EN.CITE &lt;EndNote&gt;&lt;Cite&gt;&lt;Author&gt;Schmidt&lt;/Author&gt;&lt;Year&gt;2012&lt;/Year&gt;&lt;RecNum&gt;3061&lt;/RecNum&gt;&lt;Prefix&gt;see &lt;/Prefix&gt;&lt;DisplayText&gt;(see Schmidt, 2012)&lt;/DisplayText&gt;&lt;record&gt;&lt;rec-number&gt;3061&lt;/rec-number&gt;&lt;foreign-keys&gt;&lt;key app="EN" db-id="zwxtepdswza9wue0esaxaw2rzspaar9z9f2a" timestamp="1421936973"&gt;3061&lt;/key&gt;&lt;/foreign-keys&gt;&lt;ref-type name="Book Section"&gt;5&lt;/ref-type&gt;&lt;contributors&gt;&lt;authors&gt;&lt;author&gt;Schmidt, Jeremy J.&lt;/author&gt;&lt;/authors&gt;&lt;secondary-authors&gt;&lt;author&gt;Sultana, F.&lt;/author&gt;&lt;author&gt;Loftus, A.&lt;/author&gt;&lt;/secondary-authors&gt;&lt;/contributors&gt;&lt;titles&gt;&lt;title&gt;Scarce or insecure? The right to water and the changing ethics of global water governance&lt;/title&gt;&lt;secondary-title&gt;The right to water: politics, governance and social struggles&lt;/secondary-title&gt;&lt;/titles&gt;&lt;pages&gt;94 - 109&lt;/pages&gt;&lt;dates&gt;&lt;year&gt;2012&lt;/year&gt;&lt;/dates&gt;&lt;pub-location&gt;London&lt;/pub-location&gt;&lt;publisher&gt;Routledge&lt;/publisher&gt;&lt;urls&gt;&lt;/urls&gt;&lt;/record&gt;&lt;/Cite&gt;&lt;/EndNote&gt;</w:instrText>
      </w:r>
      <w:r w:rsidR="00DE2136">
        <w:fldChar w:fldCharType="separate"/>
      </w:r>
      <w:r w:rsidR="00DE5E71">
        <w:rPr>
          <w:noProof/>
        </w:rPr>
        <w:t>(see Schmidt, 2012)</w:t>
      </w:r>
      <w:r w:rsidR="00DE2136">
        <w:fldChar w:fldCharType="end"/>
      </w:r>
      <w:r w:rsidR="00544F2A">
        <w:t xml:space="preserve">. </w:t>
      </w:r>
      <w:r w:rsidR="006A4FF7" w:rsidRPr="00F4569A">
        <w:t>While it is clear in some situations who the winners and losers of any policy may be, other</w:t>
      </w:r>
      <w:r w:rsidR="003E13A1">
        <w:t xml:space="preserve"> </w:t>
      </w:r>
      <w:r w:rsidR="006A4FF7" w:rsidRPr="00F4569A">
        <w:t>s</w:t>
      </w:r>
      <w:r w:rsidR="003E13A1">
        <w:t>ituations</w:t>
      </w:r>
      <w:r w:rsidR="006A4FF7" w:rsidRPr="00F4569A">
        <w:t xml:space="preserve"> would likely require </w:t>
      </w:r>
      <w:r w:rsidR="006A4FF7">
        <w:t xml:space="preserve">the </w:t>
      </w:r>
      <w:r w:rsidR="006A4FF7" w:rsidRPr="00F4569A">
        <w:t>context-specific understandings of exclusion</w:t>
      </w:r>
      <w:r w:rsidR="006A4FF7">
        <w:t xml:space="preserve"> that can be</w:t>
      </w:r>
      <w:r w:rsidR="006A4FF7" w:rsidRPr="00F4569A">
        <w:t xml:space="preserve"> provided</w:t>
      </w:r>
      <w:r w:rsidR="006A4FF7">
        <w:t>, for instance,</w:t>
      </w:r>
      <w:r w:rsidR="006A4FF7" w:rsidRPr="00F4569A">
        <w:t xml:space="preserve"> by </w:t>
      </w:r>
      <w:r w:rsidR="003E13A1">
        <w:t xml:space="preserve">the heavy weight of </w:t>
      </w:r>
      <w:r w:rsidR="0045541B">
        <w:t>evidence</w:t>
      </w:r>
      <w:r w:rsidR="003E13A1">
        <w:t xml:space="preserve"> collected through </w:t>
      </w:r>
      <w:r w:rsidR="006A4FF7" w:rsidRPr="00F4569A">
        <w:t xml:space="preserve">ethnographic </w:t>
      </w:r>
      <w:r w:rsidR="004535BA">
        <w:rPr>
          <w:lang w:val="en-CA"/>
        </w:rPr>
        <w:t>water security</w:t>
      </w:r>
      <w:r w:rsidR="004535BA">
        <w:t xml:space="preserve"> </w:t>
      </w:r>
      <w:r w:rsidR="006A4FF7" w:rsidRPr="00F4569A">
        <w:t xml:space="preserve">studies </w:t>
      </w:r>
      <w:r w:rsidR="00DE2136">
        <w:rPr>
          <w:rFonts w:eastAsia="PMingLiU"/>
          <w:lang w:val="en-US" w:eastAsia="zh-TW"/>
        </w:rPr>
        <w:fldChar w:fldCharType="begin"/>
      </w:r>
      <w:r w:rsidR="00DE5E71">
        <w:rPr>
          <w:rFonts w:eastAsia="PMingLiU"/>
          <w:lang w:val="en-US" w:eastAsia="zh-TW"/>
        </w:rPr>
        <w:instrText xml:space="preserve"> ADDIN EN.CITE &lt;EndNote&gt;&lt;Cite&gt;&lt;Author&gt;Vera Delgado&lt;/Author&gt;&lt;Year&gt;2011&lt;/Year&gt;&lt;RecNum&gt;3405&lt;/RecNum&gt;&lt;Prefix&gt;e.g. &lt;/Prefix&gt;&lt;DisplayText&gt;(e.g. Vera Delgado, 2011)&lt;/DisplayText&gt;&lt;record&gt;&lt;rec-number&gt;3405&lt;/rec-number&gt;&lt;foreign-keys&gt;&lt;key app="EN" db-id="zwxtepdswza9wue0esaxaw2rzspaar9z9f2a" timestamp="1440071446"&gt;3405&lt;/key&gt;&lt;/foreign-keys&gt;&lt;ref-type name="Thesis"&gt;32&lt;/ref-type&gt;&lt;contributors&gt;&lt;authors&gt;&lt;author&gt;Vera Delgado, Juana Rosa&lt;/author&gt;&lt;/authors&gt;&lt;/contributors&gt;&lt;titles&gt;&lt;title&gt;The Ethno-politics of Water Security: Contestations of ethnicity and gender in strategies to control water in the Andes of Peru&lt;/title&gt;&lt;secondary-title&gt;PhD Thesis completed at the Wageningen School of Social Sciences&lt;/secondary-title&gt;&lt;/titles&gt;&lt;volume&gt;PhD&lt;/volume&gt;&lt;dates&gt;&lt;year&gt;2011&lt;/year&gt;&lt;/dates&gt;&lt;pub-location&gt;Wageningen&lt;/pub-location&gt;&lt;publisher&gt;Wageningen University&lt;/publisher&gt;&lt;urls&gt;&lt;/urls&gt;&lt;/record&gt;&lt;/Cite&gt;&lt;/EndNote&gt;</w:instrText>
      </w:r>
      <w:r w:rsidR="00DE2136">
        <w:rPr>
          <w:rFonts w:eastAsia="PMingLiU"/>
          <w:lang w:val="en-US" w:eastAsia="zh-TW"/>
        </w:rPr>
        <w:fldChar w:fldCharType="separate"/>
      </w:r>
      <w:r w:rsidR="00DE5E71">
        <w:rPr>
          <w:rFonts w:eastAsia="PMingLiU"/>
          <w:noProof/>
          <w:lang w:val="en-US" w:eastAsia="zh-TW"/>
        </w:rPr>
        <w:t>(e.g. Vera Delgado, 2011)</w:t>
      </w:r>
      <w:r w:rsidR="00DE2136">
        <w:rPr>
          <w:rFonts w:eastAsia="PMingLiU"/>
          <w:lang w:val="en-US" w:eastAsia="zh-TW"/>
        </w:rPr>
        <w:fldChar w:fldCharType="end"/>
      </w:r>
      <w:r w:rsidR="000E0974">
        <w:rPr>
          <w:rFonts w:eastAsia="PMingLiU"/>
          <w:lang w:val="en-US" w:eastAsia="zh-TW"/>
        </w:rPr>
        <w:t xml:space="preserve">, or by working explicitly with those people most intensely affected through </w:t>
      </w:r>
      <w:r w:rsidR="00134E39">
        <w:rPr>
          <w:rFonts w:eastAsia="PMingLiU"/>
          <w:lang w:val="en-US" w:eastAsia="zh-TW"/>
        </w:rPr>
        <w:t>trans disciplinary</w:t>
      </w:r>
      <w:r w:rsidR="000E0974">
        <w:rPr>
          <w:rFonts w:eastAsia="PMingLiU"/>
          <w:lang w:val="en-US" w:eastAsia="zh-TW"/>
        </w:rPr>
        <w:t xml:space="preserve"> research approaches </w:t>
      </w:r>
      <w:r w:rsidR="00C7778E">
        <w:rPr>
          <w:rFonts w:eastAsia="PMingLiU"/>
          <w:lang w:val="en-US" w:eastAsia="zh-TW"/>
        </w:rPr>
        <w:fldChar w:fldCharType="begin"/>
      </w:r>
      <w:r w:rsidR="00657DF8">
        <w:rPr>
          <w:rFonts w:eastAsia="PMingLiU"/>
          <w:lang w:val="en-US" w:eastAsia="zh-TW"/>
        </w:rPr>
        <w:instrText xml:space="preserve"> ADDIN EN.CITE &lt;EndNote&gt;&lt;Cite&gt;&lt;Author&gt;Krueger&lt;/Author&gt;&lt;Year&gt;2016&lt;/Year&gt;&lt;RecNum&gt;3608&lt;/RecNum&gt;&lt;DisplayText&gt;(Krueger et al., 2016)&lt;/DisplayText&gt;&lt;record&gt;&lt;rec-number&gt;3608&lt;/rec-number&gt;&lt;foreign-keys&gt;&lt;key app="EN" db-id="zwxtepdswza9wue0esaxaw2rzspaar9z9f2a" timestamp="1455536318"&gt;3608&lt;/key&gt;&lt;/foreign-keys&gt;&lt;ref-type name="Journal Article"&gt;17&lt;/ref-type&gt;&lt;contributors&gt;&lt;authors&gt;&lt;author&gt;Krueger, T.&lt;/author&gt;&lt;author&gt;Maynard, C.&lt;/author&gt;&lt;author&gt;Carr, G.&lt;/author&gt;&lt;author&gt;Bruns, A.&lt;/author&gt;&lt;author&gt;Mueller, E.N.&lt;/author&gt;&lt;author&gt;Lane, S.&lt;/author&gt;&lt;/authors&gt;&lt;/contributors&gt;&lt;titles&gt;&lt;title&gt;A transdisciplinary account of water research&lt;/title&gt;&lt;secondary-title&gt;Wiley Interdisciplinary Reviews: Water&lt;/secondary-title&gt;&lt;/titles&gt;&lt;periodical&gt;&lt;full-title&gt;Wiley Interdisciplinary Reviews: Water&lt;/full-title&gt;&lt;/periodical&gt;&lt;dates&gt;&lt;year&gt;2016&lt;/year&gt;&lt;/dates&gt;&lt;urls&gt;&lt;/urls&gt;&lt;electronic-resource-num&gt;10.1002/wat1002.1132&lt;/electronic-resource-num&gt;&lt;/record&gt;&lt;/Cite&gt;&lt;/EndNote&gt;</w:instrText>
      </w:r>
      <w:r w:rsidR="00C7778E">
        <w:rPr>
          <w:rFonts w:eastAsia="PMingLiU"/>
          <w:lang w:val="en-US" w:eastAsia="zh-TW"/>
        </w:rPr>
        <w:fldChar w:fldCharType="separate"/>
      </w:r>
      <w:r w:rsidR="00657DF8">
        <w:rPr>
          <w:rFonts w:eastAsia="PMingLiU"/>
          <w:noProof/>
          <w:lang w:val="en-US" w:eastAsia="zh-TW"/>
        </w:rPr>
        <w:t>(Krueger et al., 2016)</w:t>
      </w:r>
      <w:r w:rsidR="00C7778E">
        <w:rPr>
          <w:rFonts w:eastAsia="PMingLiU"/>
          <w:lang w:val="en-US" w:eastAsia="zh-TW"/>
        </w:rPr>
        <w:fldChar w:fldCharType="end"/>
      </w:r>
      <w:r w:rsidR="00CD4CC4">
        <w:rPr>
          <w:rFonts w:eastAsia="PMingLiU"/>
          <w:lang w:val="en-US" w:eastAsia="zh-TW"/>
        </w:rPr>
        <w:t>. R</w:t>
      </w:r>
      <w:r w:rsidR="00544F2A">
        <w:t xml:space="preserve">esearch </w:t>
      </w:r>
      <w:r w:rsidR="0045541B">
        <w:t>targeted</w:t>
      </w:r>
      <w:r w:rsidR="003E13A1">
        <w:t xml:space="preserve"> at the individual or community by </w:t>
      </w:r>
      <w:r w:rsidR="003A021C">
        <w:t xml:space="preserve">linking </w:t>
      </w:r>
      <w:r w:rsidR="003A021C">
        <w:rPr>
          <w:lang w:val="en-CA"/>
        </w:rPr>
        <w:t>water security</w:t>
      </w:r>
      <w:r w:rsidR="003A021C">
        <w:t xml:space="preserve"> </w:t>
      </w:r>
      <w:r w:rsidR="00702881">
        <w:t>with</w:t>
      </w:r>
      <w:r w:rsidR="003A021C">
        <w:t xml:space="preserve"> human security </w:t>
      </w:r>
      <w:r w:rsidR="00DE2136">
        <w:fldChar w:fldCharType="begin">
          <w:fldData xml:space="preserve">PEVuZE5vdGU+PENpdGU+PEF1dGhvcj5BbGxvdWNoZTwvQXV0aG9yPjxZZWFyPjIwMTQ8L1llYXI+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==
</w:fldData>
        </w:fldChar>
      </w:r>
      <w:r w:rsidR="00DE5E71">
        <w:instrText xml:space="preserve"> ADDIN EN.CITE </w:instrText>
      </w:r>
      <w:r w:rsidR="00DE5E71">
        <w:fldChar w:fldCharType="begin">
          <w:fldData xml:space="preserve">PEVuZE5vdGU+PENpdGU+PEF1dGhvcj5BbGxvdWNoZTwvQXV0aG9yPjxZZWFyPjIwMTQ8L1llYXI+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==
</w:fldData>
        </w:fldChar>
      </w:r>
      <w:r w:rsidR="00DE5E71">
        <w:instrText xml:space="preserve"> ADDIN EN.CITE.DATA </w:instrText>
      </w:r>
      <w:r w:rsidR="00DE5E71">
        <w:fldChar w:fldCharType="end"/>
      </w:r>
      <w:r w:rsidR="00DE2136">
        <w:fldChar w:fldCharType="separate"/>
      </w:r>
      <w:r w:rsidR="00DE5E71">
        <w:rPr>
          <w:noProof/>
        </w:rPr>
        <w:t>(e.g. Allouche et al., 2014b; Gerlak and Wilder, 2012; Jepson, 2014; Leb and Wouters, 2013)</w:t>
      </w:r>
      <w:r w:rsidR="00DE2136">
        <w:fldChar w:fldCharType="end"/>
      </w:r>
      <w:r w:rsidR="00D34EED">
        <w:t xml:space="preserve">, </w:t>
      </w:r>
      <w:r w:rsidR="003A021C">
        <w:t xml:space="preserve">or </w:t>
      </w:r>
      <w:r w:rsidR="00544F2A">
        <w:t xml:space="preserve">that specifies </w:t>
      </w:r>
      <w:r w:rsidR="006458CE" w:rsidRPr="00F4569A">
        <w:rPr>
          <w:i/>
        </w:rPr>
        <w:t>water security for who</w:t>
      </w:r>
      <w:r w:rsidR="009A72F5">
        <w:rPr>
          <w:i/>
        </w:rPr>
        <w:t>m</w:t>
      </w:r>
      <w:r w:rsidR="006458CE" w:rsidRPr="00F4569A">
        <w:rPr>
          <w:i/>
        </w:rPr>
        <w:t>?</w:t>
      </w:r>
      <w:r w:rsidR="008F4B80" w:rsidRPr="00F4569A">
        <w:t xml:space="preserve"> </w:t>
      </w:r>
      <w:r w:rsidR="008F4B80" w:rsidRPr="00F4569A">
        <w:fldChar w:fldCharType="begin"/>
      </w:r>
      <w:r w:rsidR="00DE5E71">
        <w:instrText xml:space="preserve"> ADDIN EN.CITE &lt;EndNote&gt;&lt;Cite&gt;&lt;Author&gt;Warner&lt;/Author&gt;&lt;Year&gt;2007&lt;/Year&gt;&lt;RecNum&gt;1442&lt;/RecNum&gt;&lt;Prefix&gt;e.g. &lt;/Prefix&gt;&lt;DisplayText&gt;(e.g. Warner and Johnson, 2007)&lt;/DisplayText&gt;&lt;record&gt;&lt;rec-number&gt;1442&lt;/rec-number&gt;&lt;foreign-keys&gt;&lt;key app="EN" db-id="zwxtepdswza9wue0esaxaw2rzspaar9z9f2a" timestamp="0"&gt;1442&lt;/key&gt;&lt;/foreign-keys&gt;&lt;ref-type name="Journal Article"&gt;17&lt;/ref-type&gt;&lt;contributors&gt;&lt;authors&gt;&lt;author&gt;Warner, Jeroen&lt;/author&gt;&lt;author&gt;Johnson, Clare L.&lt;/author&gt;&lt;/authors&gt;&lt;/contributors&gt;&lt;titles&gt;&lt;title&gt;&amp;apos;Virtual Water&amp;apos; - Real People: Useful Concept or Prescriptive Tool?&lt;/title&gt;&lt;secondary-title&gt;Water International&lt;/secondary-title&gt;&lt;/titles&gt;&lt;periodical&gt;&lt;full-title&gt;Water International&lt;/full-title&gt;&lt;/periodical&gt;&lt;pages&gt;63 - 77&lt;/pages&gt;&lt;volume&gt;32&lt;/volume&gt;&lt;number&gt;1&lt;/number&gt;&lt;dates&gt;&lt;year&gt;2007&lt;/year&gt;&lt;/dates&gt;&lt;urls&gt;&lt;/urls&gt;&lt;/record&gt;&lt;/Cite&gt;&lt;/EndNote&gt;</w:instrText>
      </w:r>
      <w:r w:rsidR="008F4B80" w:rsidRPr="00F4569A">
        <w:fldChar w:fldCharType="separate"/>
      </w:r>
      <w:r w:rsidR="00DE5E71">
        <w:rPr>
          <w:noProof/>
        </w:rPr>
        <w:t>(e.g. Warner and Johnson, 2007)</w:t>
      </w:r>
      <w:r w:rsidR="008F4B80" w:rsidRPr="00F4569A">
        <w:fldChar w:fldCharType="end"/>
      </w:r>
      <w:r w:rsidR="00702881">
        <w:t xml:space="preserve"> </w:t>
      </w:r>
      <w:r w:rsidR="006A4FF7">
        <w:t>is equally</w:t>
      </w:r>
      <w:r w:rsidR="008F4B80" w:rsidRPr="00F4569A">
        <w:t xml:space="preserve"> vital for policy </w:t>
      </w:r>
      <w:r w:rsidR="00FB34FF" w:rsidRPr="00F4569A">
        <w:t>effectiveness</w:t>
      </w:r>
      <w:r w:rsidR="008F4B80" w:rsidRPr="00F4569A">
        <w:t xml:space="preserve">. </w:t>
      </w:r>
    </w:p>
    <w:p w14:paraId="4F65E4BD" w14:textId="2B8E4420" w:rsidR="00CD4CC4" w:rsidRDefault="00B56A5C" w:rsidP="001E04A1">
      <w:pPr>
        <w:spacing w:line="276" w:lineRule="auto"/>
        <w:jc w:val="left"/>
      </w:pPr>
      <w:r>
        <w:t xml:space="preserve">The </w:t>
      </w:r>
      <w:r w:rsidR="003E13A1">
        <w:t xml:space="preserve">research finds that the </w:t>
      </w:r>
      <w:r w:rsidR="009B6009">
        <w:t xml:space="preserve">causes of </w:t>
      </w:r>
      <w:r w:rsidR="00CD4CC4">
        <w:t xml:space="preserve">inequitable </w:t>
      </w:r>
      <w:r>
        <w:t>distribution</w:t>
      </w:r>
      <w:r w:rsidR="00BA45D0">
        <w:t>s</w:t>
      </w:r>
      <w:r w:rsidR="009C553B">
        <w:t xml:space="preserve"> of benefits and risks</w:t>
      </w:r>
      <w:r>
        <w:t xml:space="preserve"> </w:t>
      </w:r>
      <w:r w:rsidR="00941BF9">
        <w:t xml:space="preserve">are </w:t>
      </w:r>
      <w:r w:rsidR="00702881">
        <w:t xml:space="preserve">often </w:t>
      </w:r>
      <w:r w:rsidR="003E13A1">
        <w:t>best attribut</w:t>
      </w:r>
      <w:r w:rsidR="00941BF9">
        <w:t>ed</w:t>
      </w:r>
      <w:r w:rsidR="003E13A1">
        <w:t xml:space="preserve"> to </w:t>
      </w:r>
      <w:r>
        <w:t xml:space="preserve">a </w:t>
      </w:r>
      <w:r w:rsidR="00E03A8F">
        <w:t>political</w:t>
      </w:r>
      <w:r>
        <w:t xml:space="preserve"> economy that disadvantages those who are already vulnerable or marginalised</w:t>
      </w:r>
      <w:r w:rsidR="00FC08DC">
        <w:t xml:space="preserve"> </w:t>
      </w:r>
      <w:r w:rsidR="00DE2136">
        <w:rPr>
          <w:rFonts w:eastAsia="PMingLiU"/>
          <w:lang w:val="en-US" w:eastAsia="zh-TW"/>
        </w:rPr>
        <w:fldChar w:fldCharType="begin"/>
      </w:r>
      <w:r w:rsidR="00DE5E71">
        <w:rPr>
          <w:rFonts w:eastAsia="PMingLiU"/>
          <w:lang w:val="en-US" w:eastAsia="zh-TW"/>
        </w:rPr>
        <w:instrText xml:space="preserve"> ADDIN EN.CITE &lt;EndNote&gt;&lt;Cite&gt;&lt;Author&gt;Mason&lt;/Author&gt;&lt;Year&gt;2012&lt;/Year&gt;&lt;RecNum&gt;2381&lt;/RecNum&gt;&lt;Prefix&gt;see &lt;/Prefix&gt;&lt;DisplayText&gt;(see Mason and Calow, 2012)&lt;/DisplayText&gt;&lt;record&gt;&lt;rec-number&gt;2381&lt;/rec-number&gt;&lt;foreign-keys&gt;&lt;key app="EN" db-id="zwxtepdswza9wue0esaxaw2rzspaar9z9f2a" timestamp="1370426412"&gt;2381&lt;/key&gt;&lt;/foreign-keys&gt;&lt;ref-type name="Report"&gt;27&lt;/ref-type&gt;&lt;contributors&gt;&lt;authors&gt;&lt;author&gt;Mason, Nathaniel&lt;/author&gt;&lt;author&gt;Calow, Roger&lt;/author&gt;&lt;/authors&gt;&lt;/contributors&gt;&lt;titles&gt;&lt;title&gt;Water security: from abstract concept to meaningful metrics: An initial overview of options&lt;/title&gt;&lt;secondary-title&gt;Working Paper 357&lt;/secondary-title&gt;&lt;/titles&gt;&lt;dates&gt;&lt;year&gt;2012&lt;/year&gt;&lt;/dates&gt;&lt;pub-location&gt;London&lt;/pub-location&gt;&lt;publisher&gt;Overseas Development Institute&lt;/publisher&gt;&lt;urls&gt;&lt;/urls&gt;&lt;/record&gt;&lt;/Cite&gt;&lt;/EndNote&gt;</w:instrText>
      </w:r>
      <w:r w:rsidR="00DE2136">
        <w:rPr>
          <w:rFonts w:eastAsia="PMingLiU"/>
          <w:lang w:val="en-US" w:eastAsia="zh-TW"/>
        </w:rPr>
        <w:fldChar w:fldCharType="separate"/>
      </w:r>
      <w:r w:rsidR="00DE5E71">
        <w:rPr>
          <w:rFonts w:eastAsia="PMingLiU"/>
          <w:noProof/>
          <w:lang w:val="en-US" w:eastAsia="zh-TW"/>
        </w:rPr>
        <w:t>(see Mason and Calow, 2012)</w:t>
      </w:r>
      <w:r w:rsidR="00DE2136">
        <w:rPr>
          <w:rFonts w:eastAsia="PMingLiU"/>
          <w:lang w:val="en-US" w:eastAsia="zh-TW"/>
        </w:rPr>
        <w:fldChar w:fldCharType="end"/>
      </w:r>
      <w:r w:rsidR="00DE300B">
        <w:rPr>
          <w:rFonts w:eastAsia="PMingLiU"/>
          <w:lang w:val="en-US" w:eastAsia="zh-TW"/>
        </w:rPr>
        <w:t>.</w:t>
      </w:r>
      <w:r w:rsidR="009B6009">
        <w:rPr>
          <w:rFonts w:eastAsia="PMingLiU"/>
          <w:lang w:val="en-US" w:eastAsia="zh-TW"/>
        </w:rPr>
        <w:t xml:space="preserve"> </w:t>
      </w:r>
      <w:r w:rsidR="009B6009">
        <w:t>E</w:t>
      </w:r>
      <w:r w:rsidR="00076780" w:rsidRPr="00F4569A">
        <w:t xml:space="preserve">ffective </w:t>
      </w:r>
      <w:r w:rsidR="00076780" w:rsidRPr="00F4569A">
        <w:rPr>
          <w:lang w:val="en-CA"/>
        </w:rPr>
        <w:t>water security</w:t>
      </w:r>
      <w:r w:rsidR="00076780" w:rsidRPr="00F4569A">
        <w:t xml:space="preserve"> policy </w:t>
      </w:r>
      <w:r w:rsidR="009B6009">
        <w:t xml:space="preserve">might therefore </w:t>
      </w:r>
      <w:r w:rsidR="00076780" w:rsidRPr="00F4569A">
        <w:t>oblige confront</w:t>
      </w:r>
      <w:r w:rsidR="00076780">
        <w:t>ation of</w:t>
      </w:r>
      <w:r w:rsidR="00076780" w:rsidRPr="00F4569A">
        <w:t xml:space="preserve"> the </w:t>
      </w:r>
      <w:r w:rsidR="003E13A1">
        <w:t>political</w:t>
      </w:r>
      <w:r w:rsidR="00BB0BB7">
        <w:t>,</w:t>
      </w:r>
      <w:r w:rsidR="003E13A1">
        <w:t xml:space="preserve"> economic </w:t>
      </w:r>
      <w:r w:rsidR="00BB0BB7">
        <w:t xml:space="preserve">and technological </w:t>
      </w:r>
      <w:r w:rsidR="003E13A1">
        <w:t>arrangements</w:t>
      </w:r>
      <w:r w:rsidR="00076780" w:rsidRPr="00F4569A">
        <w:t xml:space="preserve"> that </w:t>
      </w:r>
      <w:r w:rsidR="009B6009">
        <w:t xml:space="preserve">some </w:t>
      </w:r>
      <w:r w:rsidR="00956D62">
        <w:t xml:space="preserve">may </w:t>
      </w:r>
      <w:r w:rsidR="009B6009">
        <w:t>judge</w:t>
      </w:r>
      <w:r w:rsidR="00956D62">
        <w:t xml:space="preserve"> as unfair or unsustainable</w:t>
      </w:r>
      <w:r w:rsidR="00076780">
        <w:t xml:space="preserve">, even where </w:t>
      </w:r>
      <w:r w:rsidR="003E13A1">
        <w:t xml:space="preserve">more </w:t>
      </w:r>
      <w:r w:rsidR="00076780">
        <w:t xml:space="preserve">powerful actors might argue these are </w:t>
      </w:r>
      <w:r w:rsidR="00831C82">
        <w:t>reasonable</w:t>
      </w:r>
      <w:r w:rsidR="00076780" w:rsidRPr="00F4569A">
        <w:t>.</w:t>
      </w:r>
      <w:r w:rsidR="00076780">
        <w:t xml:space="preserve"> </w:t>
      </w:r>
      <w:r w:rsidR="009B6009">
        <w:t>Such interventions are</w:t>
      </w:r>
      <w:r w:rsidR="00076780">
        <w:t>, in fact, attempt</w:t>
      </w:r>
      <w:r w:rsidR="009B6009">
        <w:t>s</w:t>
      </w:r>
      <w:r w:rsidR="00076780">
        <w:t xml:space="preserve"> t</w:t>
      </w:r>
      <w:r w:rsidR="009B6009">
        <w:t xml:space="preserve">o steer the inevitable trade-offs towards more vulnerable </w:t>
      </w:r>
      <w:r w:rsidR="00E03A8F">
        <w:t>communities</w:t>
      </w:r>
      <w:r w:rsidR="00EB7BCA">
        <w:t xml:space="preserve">, in the true sense of </w:t>
      </w:r>
      <w:r w:rsidR="00BB0BB7">
        <w:t xml:space="preserve">a </w:t>
      </w:r>
      <w:r w:rsidR="009F0B7B">
        <w:t xml:space="preserve">subjective </w:t>
      </w:r>
      <w:r w:rsidR="00EB7BCA">
        <w:t xml:space="preserve">‘pro-poor’ policy. </w:t>
      </w:r>
    </w:p>
    <w:p w14:paraId="71B2F6EB" w14:textId="5062B89E" w:rsidR="003556E0" w:rsidRDefault="00954BCD" w:rsidP="001E04A1">
      <w:pPr>
        <w:spacing w:line="276" w:lineRule="auto"/>
        <w:jc w:val="left"/>
      </w:pPr>
      <w:r>
        <w:t>Water policy r</w:t>
      </w:r>
      <w:r w:rsidR="00076780" w:rsidRPr="00F4569A">
        <w:t xml:space="preserve">esearch </w:t>
      </w:r>
      <w:r w:rsidR="00EF2B8A">
        <w:t xml:space="preserve">employing a ‘justice’ lens to expose </w:t>
      </w:r>
      <w:r w:rsidR="00076780" w:rsidRPr="00F4569A">
        <w:t>the</w:t>
      </w:r>
      <w:r w:rsidR="00076780">
        <w:t xml:space="preserve"> institutional and</w:t>
      </w:r>
      <w:r w:rsidR="00076780" w:rsidRPr="00F4569A">
        <w:t xml:space="preserve"> cultural barriers to adequate drinking water services in Africa, Asia and Latin America </w:t>
      </w:r>
      <w:r w:rsidR="00076780" w:rsidRPr="00F4569A">
        <w:fldChar w:fldCharType="begin">
          <w:fldData xml:space="preserve">PEVuZE5vdGU+PENpdGU+PEF1dGhvcj5CdWRkczwvQXV0aG9yPjxZZWFyPjIwMDM8L1llYXI+PFJl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</w:fldData>
        </w:fldChar>
      </w:r>
      <w:r w:rsidR="00657DF8">
        <w:instrText xml:space="preserve"> ADDIN EN.CITE </w:instrText>
      </w:r>
      <w:r w:rsidR="00657DF8">
        <w:fldChar w:fldCharType="begin">
          <w:fldData xml:space="preserve">PEVuZE5vdGU+PENpdGU+PEF1dGhvcj5CdWRkczwvQXV0aG9yPjxZZWFyPjIwMDM8L1llYXI+PFJl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</w:fldData>
        </w:fldChar>
      </w:r>
      <w:r w:rsidR="00657DF8">
        <w:instrText xml:space="preserve"> ADDIN EN.CITE.DATA </w:instrText>
      </w:r>
      <w:r w:rsidR="00657DF8">
        <w:fldChar w:fldCharType="end"/>
      </w:r>
      <w:r w:rsidR="00076780" w:rsidRPr="00F4569A">
        <w:fldChar w:fldCharType="separate"/>
      </w:r>
      <w:r w:rsidR="00657DF8">
        <w:rPr>
          <w:noProof/>
        </w:rPr>
        <w:t>(e.g. Budds and McGranahan, 2003; Zeitoun and McLaughlin, 2013; Zwarteveen and Boelens, 2014)</w:t>
      </w:r>
      <w:r w:rsidR="00076780" w:rsidRPr="00F4569A">
        <w:fldChar w:fldCharType="end"/>
      </w:r>
      <w:r>
        <w:rPr>
          <w:rFonts w:eastAsia="PMingLiU"/>
          <w:lang w:val="en-US" w:eastAsia="zh-TW"/>
        </w:rPr>
        <w:t xml:space="preserve"> </w:t>
      </w:r>
      <w:r w:rsidR="00076780">
        <w:t>may</w:t>
      </w:r>
      <w:r w:rsidR="00076780" w:rsidRPr="00F4569A">
        <w:t xml:space="preserve"> </w:t>
      </w:r>
      <w:r w:rsidR="00DF67F9">
        <w:t xml:space="preserve">shed light that can serve </w:t>
      </w:r>
      <w:r w:rsidR="00076780" w:rsidRPr="007D033C">
        <w:t>to reform these structures</w:t>
      </w:r>
      <w:r w:rsidR="00B00A24">
        <w:t xml:space="preserve">. Other examples include the </w:t>
      </w:r>
      <w:r w:rsidR="00C33D3D">
        <w:t xml:space="preserve">investigations that have served to shake the </w:t>
      </w:r>
      <w:r w:rsidR="00076780" w:rsidRPr="00F4569A">
        <w:t xml:space="preserve">complacency of ministries and donor-created Water User Associations in South Africa </w:t>
      </w:r>
      <w:r w:rsidR="00076780" w:rsidRPr="00F4569A">
        <w:fldChar w:fldCharType="begin"/>
      </w:r>
      <w:r w:rsidR="00DE5E71">
        <w:instrText xml:space="preserve"> ADDIN EN.CITE &lt;EndNote&gt;&lt;Cite&gt;&lt;Author&gt;Kemerink&lt;/Author&gt;&lt;Year&gt;2013&lt;/Year&gt;&lt;RecNum&gt;3142&lt;/RecNum&gt;&lt;DisplayText&gt;(Kemerink et al., 2013)&lt;/DisplayText&gt;&lt;record&gt;&lt;rec-number&gt;3142&lt;/rec-number&gt;&lt;foreign-keys&gt;&lt;key app="EN" db-id="zwxtepdswza9wue0esaxaw2rzspaar9z9f2a" timestamp="1425640833"&gt;3142&lt;/key&gt;&lt;key app="ENWeb" db-id=""&gt;0&lt;/key&gt;&lt;/foreign-keys&gt;&lt;ref-type name="Journal Article"&gt;17&lt;/ref-type&gt;&lt;contributors&gt;&lt;authors&gt;&lt;author&gt;Kemerink, J. S.&lt;/author&gt;&lt;author&gt;Méndez, L. E.&lt;/author&gt;&lt;author&gt;Ahlers, R.&lt;/author&gt;&lt;author&gt;Wester, P.&lt;/author&gt;&lt;author&gt;van der Zaag, P.&lt;/author&gt;&lt;/authors&gt;&lt;/contributors&gt;&lt;titles&gt;&lt;title&gt;The question of inclusion and representation in rural South Africa: challenging the concept of water user associations as a vehicle for transformation&lt;/title&gt;&lt;secondary-title&gt;Water Policy&lt;/secondary-title&gt;&lt;/titles&gt;&lt;periodical&gt;&lt;full-title&gt;Water Policy&lt;/full-title&gt;&lt;/periodical&gt;&lt;pages&gt;243&lt;/pages&gt;&lt;volume&gt;15&lt;/volume&gt;&lt;number&gt;2&lt;/number&gt;&lt;dates&gt;&lt;year&gt;2013&lt;/year&gt;&lt;/dates&gt;&lt;isbn&gt;1366-7017&lt;/isbn&gt;&lt;urls&gt;&lt;/urls&gt;&lt;electronic-resource-num&gt;10.2166/wp.2012.127&lt;/electronic-resource-num&gt;&lt;/record&gt;&lt;/Cite&gt;&lt;/EndNote&gt;</w:instrText>
      </w:r>
      <w:r w:rsidR="00076780" w:rsidRPr="00F4569A">
        <w:fldChar w:fldCharType="separate"/>
      </w:r>
      <w:r w:rsidR="00DE5E71">
        <w:rPr>
          <w:noProof/>
        </w:rPr>
        <w:t>(Kemerink et al., 2013)</w:t>
      </w:r>
      <w:r w:rsidR="00076780" w:rsidRPr="00F4569A">
        <w:fldChar w:fldCharType="end"/>
      </w:r>
      <w:r w:rsidR="00C33D3D">
        <w:t xml:space="preserve">, as well as those that have compelled </w:t>
      </w:r>
      <w:r w:rsidR="00E8770C">
        <w:t xml:space="preserve">the </w:t>
      </w:r>
      <w:r w:rsidR="00076780">
        <w:t xml:space="preserve">re-allocation of water </w:t>
      </w:r>
      <w:r w:rsidR="00F35662">
        <w:t xml:space="preserve">to indigenous </w:t>
      </w:r>
      <w:r w:rsidR="00EF66D5">
        <w:t>groups</w:t>
      </w:r>
      <w:r w:rsidR="00F35662">
        <w:t xml:space="preserve"> in Australia </w:t>
      </w:r>
      <w:r w:rsidR="00A30BCE" w:rsidRPr="00F4569A">
        <w:fldChar w:fldCharType="begin"/>
      </w:r>
      <w:r w:rsidR="00DE5E71">
        <w:instrText xml:space="preserve"> ADDIN EN.CITE &lt;EndNote&gt;&lt;Cite&gt;&lt;Author&gt;Nikolakis&lt;/Author&gt;&lt;Year&gt;2014&lt;/Year&gt;&lt;RecNum&gt;2996&lt;/RecNum&gt;&lt;Prefix&gt;e.g. &lt;/Prefix&gt;&lt;DisplayText&gt;(e.g. Nikolakis and Grafton, 2014)&lt;/DisplayText&gt;&lt;record&gt;&lt;rec-number&gt;2996&lt;/rec-number&gt;&lt;foreign-keys&gt;&lt;key app="EN" db-id="zwxtepdswza9wue0esaxaw2rzspaar9z9f2a" timestamp="1415181675"&gt;2996&lt;/key&gt;&lt;/foreign-keys&gt;&lt;ref-type name="Journal Article"&gt;17&lt;/ref-type&gt;&lt;contributors&gt;&lt;authors&gt;&lt;author&gt;Nikolakis, William&lt;/author&gt;&lt;author&gt;Grafton, R. Quentin&lt;/author&gt;&lt;/authors&gt;&lt;/contributors&gt;&lt;titles&gt;&lt;title&gt;Fairness and justice in indigenous water allocations: insights from Northern Australia&lt;/title&gt;&lt;secondary-title&gt;Water Policy&lt;/secondary-title&gt;&lt;/titles&gt;&lt;periodical&gt;&lt;full-title&gt;Water Policy&lt;/full-title&gt;&lt;/periodical&gt;&lt;dates&gt;&lt;year&gt;2014&lt;/year&gt;&lt;/dates&gt;&lt;urls&gt;&lt;/urls&gt;&lt;electronic-resource-num&gt;10.2166/wp.2014.206&lt;/electronic-resource-num&gt;&lt;/record&gt;&lt;/Cite&gt;&lt;/EndNote&gt;</w:instrText>
      </w:r>
      <w:r w:rsidR="00A30BCE" w:rsidRPr="00F4569A">
        <w:fldChar w:fldCharType="separate"/>
      </w:r>
      <w:r w:rsidR="00DE5E71">
        <w:rPr>
          <w:noProof/>
        </w:rPr>
        <w:t>(e.g. Nikolakis and Grafton, 2014)</w:t>
      </w:r>
      <w:r w:rsidR="00A30BCE" w:rsidRPr="00F4569A">
        <w:fldChar w:fldCharType="end"/>
      </w:r>
      <w:r w:rsidR="00A30BCE" w:rsidRPr="00F4569A">
        <w:t xml:space="preserve">. </w:t>
      </w:r>
      <w:r>
        <w:t xml:space="preserve">Apart from </w:t>
      </w:r>
      <w:r w:rsidR="003E13A1">
        <w:t xml:space="preserve">the </w:t>
      </w:r>
      <w:r w:rsidR="00E03A8F">
        <w:t>blending</w:t>
      </w:r>
      <w:r w:rsidR="00EF66D5">
        <w:t xml:space="preserve"> of social a</w:t>
      </w:r>
      <w:r w:rsidR="00014E9F">
        <w:t xml:space="preserve">ttributes with physical attributes to improve </w:t>
      </w:r>
      <w:r w:rsidRPr="00F4569A">
        <w:t xml:space="preserve">water security indicators </w:t>
      </w:r>
      <w:r w:rsidRPr="00F4569A">
        <w:fldChar w:fldCharType="begin">
          <w:fldData xml:space="preserve">PEVuZE5vdGU+PENpdGU+PEF1dGhvcj5Ob3JtYW48L0F1dGhvcj48WWVhcj4yMDEzPC9ZZWFyPjxS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</w:fldData>
        </w:fldChar>
      </w:r>
      <w:r w:rsidR="00DE5E71">
        <w:instrText xml:space="preserve"> ADDIN EN.CITE </w:instrText>
      </w:r>
      <w:r w:rsidR="00DE5E71">
        <w:fldChar w:fldCharType="begin">
          <w:fldData xml:space="preserve">PEVuZE5vdGU+PENpdGU+PEF1dGhvcj5Ob3JtYW48L0F1dGhvcj48WWVhcj4yMDEzPC9ZZWFyPjxS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</w:fldData>
        </w:fldChar>
      </w:r>
      <w:r w:rsidR="00DE5E71">
        <w:instrText xml:space="preserve"> ADDIN EN.CITE.DATA </w:instrText>
      </w:r>
      <w:r w:rsidR="00DE5E71">
        <w:fldChar w:fldCharType="end"/>
      </w:r>
      <w:r w:rsidRPr="00F4569A">
        <w:fldChar w:fldCharType="separate"/>
      </w:r>
      <w:r w:rsidR="00DE5E71">
        <w:rPr>
          <w:noProof/>
        </w:rPr>
        <w:t xml:space="preserve">(e.g. Lautze and Manthrithilake, 2012; Mason, 2013; </w:t>
      </w:r>
      <w:r w:rsidR="00DE5E71">
        <w:rPr>
          <w:noProof/>
        </w:rPr>
        <w:lastRenderedPageBreak/>
        <w:t>Norman et al., 2013)</w:t>
      </w:r>
      <w:r w:rsidRPr="00F4569A">
        <w:fldChar w:fldCharType="end"/>
      </w:r>
      <w:r>
        <w:t xml:space="preserve">, however, the </w:t>
      </w:r>
      <w:r>
        <w:rPr>
          <w:lang w:val="en-CA"/>
        </w:rPr>
        <w:t>water security</w:t>
      </w:r>
      <w:r>
        <w:t xml:space="preserve"> research community </w:t>
      </w:r>
      <w:r w:rsidR="00A85C1D">
        <w:t xml:space="preserve">on the whole </w:t>
      </w:r>
      <w:r w:rsidR="00B00A24">
        <w:t xml:space="preserve">has </w:t>
      </w:r>
      <w:r w:rsidR="00A85C1D">
        <w:t>hesitated</w:t>
      </w:r>
      <w:r>
        <w:t xml:space="preserve"> </w:t>
      </w:r>
      <w:r w:rsidR="00BA45D0">
        <w:t xml:space="preserve">to move </w:t>
      </w:r>
      <w:r>
        <w:t xml:space="preserve">in this direction. </w:t>
      </w:r>
    </w:p>
    <w:p w14:paraId="6BAADF85" w14:textId="23950606" w:rsidR="005A7D48" w:rsidRDefault="009755E5" w:rsidP="001E04A1">
      <w:pPr>
        <w:pStyle w:val="Para"/>
        <w:jc w:val="left"/>
        <w:rPr>
          <w:lang w:val="en-GB"/>
        </w:rPr>
      </w:pPr>
      <w:r>
        <w:t xml:space="preserve">The </w:t>
      </w:r>
      <w:r w:rsidR="003E13A1">
        <w:t>inesca</w:t>
      </w:r>
      <w:r w:rsidR="0045541B">
        <w:t>pa</w:t>
      </w:r>
      <w:r w:rsidR="003E13A1">
        <w:t>ble</w:t>
      </w:r>
      <w:r w:rsidR="00EB7BCA">
        <w:t xml:space="preserve"> </w:t>
      </w:r>
      <w:r>
        <w:t xml:space="preserve">trade-offs </w:t>
      </w:r>
      <w:r w:rsidR="003E13A1">
        <w:t xml:space="preserve">that accompany any new project or policy </w:t>
      </w:r>
      <w:r>
        <w:t xml:space="preserve">may go against the environment as well, with the continued elimination of species </w:t>
      </w:r>
      <w:r w:rsidR="00A27552">
        <w:t xml:space="preserve">predictable </w:t>
      </w:r>
      <w:r w:rsidR="005A7D48" w:rsidRPr="00B22613">
        <w:t xml:space="preserve">under a global political economy </w:t>
      </w:r>
      <w:r w:rsidR="003E13A1">
        <w:t xml:space="preserve">that encourages </w:t>
      </w:r>
      <w:r w:rsidR="00BB0BB7">
        <w:t>n</w:t>
      </w:r>
      <w:r w:rsidR="003E13A1">
        <w:t xml:space="preserve">on-industrialised countries to follow the same trajectories as industrialised ones </w:t>
      </w:r>
      <w:r w:rsidR="005A7D48">
        <w:fldChar w:fldCharType="begin"/>
      </w:r>
      <w:r w:rsidR="00DE5E71">
        <w:instrText xml:space="preserve"> ADDIN EN.CITE &lt;EndNote&gt;&lt;Cite&gt;&lt;Author&gt;Sachs&lt;/Author&gt;&lt;Year&gt;2009&lt;/Year&gt;&lt;RecNum&gt;2963&lt;/RecNum&gt;&lt;Prefix&gt;see &lt;/Prefix&gt;&lt;DisplayText&gt;(see Sachs et al., 2009)&lt;/DisplayText&gt;&lt;record&gt;&lt;rec-number&gt;2963&lt;/rec-number&gt;&lt;foreign-keys&gt;&lt;key app="EN" db-id="zwxtepdswza9wue0esaxaw2rzspaar9z9f2a" timestamp="1414682925"&gt;2963&lt;/key&gt;&lt;/foreign-keys&gt;&lt;ref-type name="Journal Article"&gt;17&lt;/ref-type&gt;&lt;contributors&gt;&lt;authors&gt;&lt;author&gt;Sachs, Jeffrey D.&lt;/author&gt;&lt;author&gt;Baillie, Jonathan E. M.&lt;/author&gt;&lt;author&gt;Sutherland, William J. &lt;/author&gt;&lt;author&gt;+ many others&lt;/author&gt;&lt;/authors&gt;&lt;/contributors&gt;&lt;titles&gt;&lt;title&gt;Biodiversity Conservation and the Millenium Development Goals&lt;/title&gt;&lt;secondary-title&gt;Science&lt;/secondary-title&gt;&lt;/titles&gt;&lt;periodical&gt;&lt;full-title&gt;Science&lt;/full-title&gt;&lt;/periodical&gt;&lt;pages&gt;1502 - 1503&lt;/pages&gt;&lt;volume&gt;28&lt;/volume&gt;&lt;number&gt;5947&lt;/number&gt;&lt;dates&gt;&lt;year&gt;2009&lt;/year&gt;&lt;/dates&gt;&lt;urls&gt;&lt;/urls&gt;&lt;/record&gt;&lt;/Cite&gt;&lt;/EndNote&gt;</w:instrText>
      </w:r>
      <w:r w:rsidR="005A7D48">
        <w:fldChar w:fldCharType="separate"/>
      </w:r>
      <w:r w:rsidR="00DE5E71">
        <w:rPr>
          <w:noProof/>
        </w:rPr>
        <w:t>(see Sachs et al., 2009)</w:t>
      </w:r>
      <w:r w:rsidR="005A7D48">
        <w:fldChar w:fldCharType="end"/>
      </w:r>
      <w:r w:rsidR="005A7D48" w:rsidRPr="00B22613">
        <w:t xml:space="preserve">. As Palmer </w:t>
      </w:r>
      <w:r w:rsidR="005A7D48" w:rsidRPr="00B22613">
        <w:fldChar w:fldCharType="begin"/>
      </w:r>
      <w:r w:rsidR="005A7D48" w:rsidRPr="00B22613">
        <w:instrText xml:space="preserve"> ADDIN EN.CITE &lt;EndNote&gt;&lt;Cite ExcludeAuth="1"&gt;&lt;Author&gt;Palmer&lt;/Author&gt;&lt;Year&gt;2010&lt;/Year&gt;&lt;RecNum&gt;2952&lt;/RecNum&gt;&lt;Suffix&gt;: 534&lt;/Suffix&gt;&lt;DisplayText&gt;(2010: 534)&lt;/DisplayText&gt;&lt;record&gt;&lt;rec-number&gt;2952&lt;/rec-number&gt;&lt;foreign-keys&gt;&lt;key app="EN" db-id="zwxtepdswza9wue0esaxaw2rzspaar9z9f2a" timestamp="1414587851"&gt;2952&lt;/key&gt;&lt;/foreign-keys&gt;&lt;ref-type name="Journal Article"&gt;17&lt;/ref-type&gt;&lt;contributors&gt;&lt;authors&gt;&lt;author&gt;Palmer, Margaret&lt;/author&gt;&lt;/authors&gt;&lt;/contributors&gt;&lt;titles&gt;&lt;title&gt;Beyond infrastructure&lt;/title&gt;&lt;secondary-title&gt;Nature&lt;/secondary-title&gt;&lt;/titles&gt;&lt;periodical&gt;&lt;full-title&gt;Nature&lt;/full-title&gt;&lt;/periodical&gt;&lt;pages&gt;534 - 535&lt;/pages&gt;&lt;volume&gt;467&lt;/volume&gt;&lt;dates&gt;&lt;year&gt;2010&lt;/year&gt;&lt;/dates&gt;&lt;urls&gt;&lt;/urls&gt;&lt;/record&gt;&lt;/Cite&gt;&lt;/EndNote&gt;</w:instrText>
      </w:r>
      <w:r w:rsidR="005A7D48" w:rsidRPr="00B22613">
        <w:fldChar w:fldCharType="separate"/>
      </w:r>
      <w:r w:rsidR="005A7D48" w:rsidRPr="00B22613">
        <w:t>(2010: 534)</w:t>
      </w:r>
      <w:r w:rsidR="005A7D48" w:rsidRPr="00B22613">
        <w:fldChar w:fldCharType="end"/>
      </w:r>
      <w:r w:rsidR="005A7D48" w:rsidRPr="00B22613">
        <w:t xml:space="preserve"> puts it, “water security increases with affluence (higher gross domestic product) – but so do threats to biodiversity. In fact, the very actions taken to increase water security, such as the building of dams and flow diversions, typically result in habitat loss and changes to river flow that act to reduce both fish diversity and water quality”</w:t>
      </w:r>
      <w:r w:rsidR="00A3092D">
        <w:t xml:space="preserve"> </w:t>
      </w:r>
      <w:r w:rsidR="00A3092D">
        <w:fldChar w:fldCharType="begin"/>
      </w:r>
      <w:r w:rsidR="00DE5E71">
        <w:instrText xml:space="preserve"> ADDIN EN.CITE &lt;EndNote&gt;&lt;Cite&gt;&lt;Author&gt;Tickner&lt;/Author&gt;&lt;Year&gt;2013&lt;/Year&gt;&lt;RecNum&gt;2228&lt;/RecNum&gt;&lt;Prefix&gt;see also &lt;/Prefix&gt;&lt;DisplayText&gt;(see also Steward-Koster and Bunn, 2016; Tickner and Acreman, 2013)&lt;/DisplayText&gt;&lt;record&gt;&lt;rec-number&gt;2228&lt;/rec-number&gt;&lt;foreign-keys&gt;&lt;key app="EN" db-id="zwxtepdswza9wue0esaxaw2rzspaar9z9f2a" timestamp="1348334462"&gt;2228&lt;/key&gt;&lt;/foreign-keys&gt;&lt;ref-type name="Book Section"&gt;5&lt;/ref-type&gt;&lt;contributors&gt;&lt;authors&gt;&lt;author&gt;Tickner, David&lt;/author&gt;&lt;author&gt;Acreman, Michael&lt;/author&gt;&lt;/authors&gt;&lt;secondary-authors&gt;&lt;author&gt;Lankford, Bruce&lt;/author&gt;&lt;author&gt;Bakker, Karen&lt;/author&gt;&lt;author&gt;Zeitoun, Mark&lt;/author&gt;&lt;author&gt;Conway, Declan&lt;/author&gt;&lt;/secondary-authors&gt;&lt;/contributors&gt;&lt;titles&gt;&lt;title&gt;Water security for ecosystems, ecosystems for water security&lt;/title&gt;&lt;secondary-title&gt;Water Security: Principles, perspectives, practice&lt;/secondary-title&gt;&lt;/titles&gt;&lt;pages&gt;130 - 147&lt;/pages&gt;&lt;dates&gt;&lt;year&gt;2013&lt;/year&gt;&lt;/dates&gt;&lt;pub-location&gt;London&lt;/pub-location&gt;&lt;publisher&gt;Routledge&lt;/publisher&gt;&lt;urls&gt;&lt;/urls&gt;&lt;/record&gt;&lt;/Cite&gt;&lt;Cite&gt;&lt;Author&gt;Steward-Koster&lt;/Author&gt;&lt;Year&gt;2016&lt;/Year&gt;&lt;RecNum&gt;3567&lt;/RecNum&gt;&lt;record&gt;&lt;rec-number&gt;3567&lt;/rec-number&gt;&lt;foreign-keys&gt;&lt;key app="EN" db-id="zwxtepdswza9wue0esaxaw2rzspaar9z9f2a" timestamp="1454427560"&gt;3567&lt;/key&gt;&lt;/foreign-keys&gt;&lt;ref-type name="Book Section"&gt;5&lt;/ref-type&gt;&lt;contributors&gt;&lt;authors&gt;&lt;author&gt;Steward-Koster, Ben&lt;/author&gt;&lt;author&gt;Bunn, Stuart E.&lt;/author&gt;&lt;/authors&gt;&lt;secondary-authors&gt;&lt;author&gt;Pahl-Wostl, Claudia&lt;/author&gt;&lt;author&gt;Bhaduri, Anik&lt;/author&gt;&lt;author&gt;Gupta, Joyeeta&lt;/author&gt;&lt;/secondary-authors&gt;&lt;/contributors&gt;&lt;titles&gt;&lt;title&gt;The ecology of water security&lt;/title&gt;&lt;secondary-title&gt;Handbook on Water Security&lt;/secondary-title&gt;&lt;/titles&gt;&lt;dates&gt;&lt;year&gt;2016&lt;/year&gt;&lt;/dates&gt;&lt;pub-location&gt;Cheltenham&lt;/pub-location&gt;&lt;publisher&gt;Edward Elgar Publishing Limited&lt;/publisher&gt;&lt;urls&gt;&lt;/urls&gt;&lt;/record&gt;&lt;/Cite&gt;&lt;/EndNote&gt;</w:instrText>
      </w:r>
      <w:r w:rsidR="00A3092D">
        <w:fldChar w:fldCharType="separate"/>
      </w:r>
      <w:r w:rsidR="00DE5E71">
        <w:rPr>
          <w:noProof/>
        </w:rPr>
        <w:t>(see also Steward-Koster and Bunn, 2016; Tickner and Acreman, 2013)</w:t>
      </w:r>
      <w:r w:rsidR="00A3092D">
        <w:fldChar w:fldCharType="end"/>
      </w:r>
      <w:r w:rsidR="005A7D48" w:rsidRPr="00B22613">
        <w:t xml:space="preserve">. Europe’s decimation of its </w:t>
      </w:r>
      <w:r w:rsidR="001550C3">
        <w:t>freshwater ecosystems</w:t>
      </w:r>
      <w:r w:rsidR="001550C3" w:rsidRPr="00B22613">
        <w:t xml:space="preserve"> </w:t>
      </w:r>
      <w:r w:rsidR="00A27552">
        <w:t xml:space="preserve">prior to </w:t>
      </w:r>
      <w:r w:rsidR="00A3092D">
        <w:t xml:space="preserve">the recent trend of river restoration </w:t>
      </w:r>
      <w:r w:rsidR="005A7D48" w:rsidRPr="00B22613">
        <w:t xml:space="preserve">is a case in point </w:t>
      </w:r>
      <w:r w:rsidR="005A7D48">
        <w:fldChar w:fldCharType="begin"/>
      </w:r>
      <w:r w:rsidR="00DE5E71">
        <w:instrText xml:space="preserve"> ADDIN EN.CITE &lt;EndNote&gt;&lt;Cite&gt;&lt;Author&gt;WWF&lt;/Author&gt;&lt;Year&gt;2014&lt;/Year&gt;&lt;RecNum&gt;3168&lt;/RecNum&gt;&lt;DisplayText&gt;(WWF, 2014)&lt;/DisplayText&gt;&lt;record&gt;&lt;rec-number&gt;3168&lt;/rec-number&gt;&lt;foreign-keys&gt;&lt;key app="EN" db-id="zwxtepdswza9wue0esaxaw2rzspaar9z9f2a" timestamp="1426594626"&gt;3168&lt;/key&gt;&lt;/foreign-keys&gt;&lt;ref-type name="Report"&gt;27&lt;/ref-type&gt;&lt;contributors&gt;&lt;authors&gt;&lt;author&gt;WWF&lt;/author&gt;&lt;/authors&gt;&lt;/contributors&gt;&lt;titles&gt;&lt;title&gt;Living Planet Reprot 2014 - Species and spaces, people and places&lt;/title&gt;&lt;/titles&gt;&lt;dates&gt;&lt;year&gt;2014&lt;/year&gt;&lt;/dates&gt;&lt;pub-location&gt;Gland&lt;/pub-location&gt;&lt;publisher&gt;Worldwide Fund for Nature&lt;/publisher&gt;&lt;urls&gt;&lt;/urls&gt;&lt;/record&gt;&lt;/Cite&gt;&lt;/EndNote&gt;</w:instrText>
      </w:r>
      <w:r w:rsidR="005A7D48">
        <w:fldChar w:fldCharType="separate"/>
      </w:r>
      <w:r w:rsidR="00DE5E71">
        <w:rPr>
          <w:noProof/>
        </w:rPr>
        <w:t>(WWF, 2014)</w:t>
      </w:r>
      <w:r w:rsidR="005A7D48">
        <w:fldChar w:fldCharType="end"/>
      </w:r>
      <w:r w:rsidR="005A7D48">
        <w:t xml:space="preserve">. </w:t>
      </w:r>
    </w:p>
    <w:p w14:paraId="3AECEC84" w14:textId="5CAC39AE" w:rsidR="00E8085C" w:rsidRPr="00355ADE" w:rsidRDefault="0078656C" w:rsidP="001E04A1">
      <w:pPr>
        <w:spacing w:line="276" w:lineRule="auto"/>
        <w:jc w:val="left"/>
      </w:pPr>
      <w:r>
        <w:t>E</w:t>
      </w:r>
      <w:r w:rsidR="00E8085C">
        <w:t xml:space="preserve">fforts to grapple with the </w:t>
      </w:r>
      <w:r w:rsidR="00BB0BB7">
        <w:t>inequit</w:t>
      </w:r>
      <w:r w:rsidR="00A40D0F">
        <w:t>able</w:t>
      </w:r>
      <w:r w:rsidR="00BB0BB7">
        <w:t xml:space="preserve"> </w:t>
      </w:r>
      <w:r w:rsidR="00E8085C">
        <w:t xml:space="preserve">aspects of social diversity are vulnerable to the same drawbacks as all policy-oriented research, notably </w:t>
      </w:r>
      <w:r w:rsidR="00652052">
        <w:t xml:space="preserve">a bias towards </w:t>
      </w:r>
      <w:r w:rsidR="0030253B">
        <w:t xml:space="preserve">more influential </w:t>
      </w:r>
      <w:r w:rsidR="00652052">
        <w:t>communities</w:t>
      </w:r>
      <w:r w:rsidR="00F24558">
        <w:t xml:space="preserve"> </w:t>
      </w:r>
      <w:r w:rsidR="00657DF8">
        <w:fldChar w:fldCharType="begin"/>
      </w:r>
      <w:r w:rsidR="00657DF8">
        <w:instrText xml:space="preserve"> ADDIN EN.CITE &lt;EndNote&gt;&lt;Cite&gt;&lt;Author&gt;Cooke&lt;/Author&gt;&lt;Year&gt;2001&lt;/Year&gt;&lt;RecNum&gt;1578&lt;/RecNum&gt;&lt;DisplayText&gt;(Cooke and Kothari, 2001)&lt;/DisplayText&gt;&lt;record&gt;&lt;rec-number&gt;1578&lt;/rec-number&gt;&lt;foreign-keys&gt;&lt;key app="EN" db-id="zwxtepdswza9wue0esaxaw2rzspaar9z9f2a" timestamp="1290959086"&gt;1578&lt;/key&gt;&lt;/foreign-keys&gt;&lt;ref-type name="Edited Book"&gt;28&lt;/ref-type&gt;&lt;contributors&gt;&lt;authors&gt;&lt;author&gt;Cooke, Bill&lt;/author&gt;&lt;author&gt;Kothari, Uma&lt;/author&gt;&lt;/authors&gt;&lt;/contributors&gt;&lt;titles&gt;&lt;title&gt;Participation: The New Tyranny?&lt;/title&gt;&lt;/titles&gt;&lt;dates&gt;&lt;year&gt;2001&lt;/year&gt;&lt;/dates&gt;&lt;pub-location&gt;London&lt;/pub-location&gt;&lt;publisher&gt;Zed Books&lt;/publisher&gt;&lt;urls&gt;&lt;/urls&gt;&lt;/record&gt;&lt;/Cite&gt;&lt;/EndNote&gt;</w:instrText>
      </w:r>
      <w:r w:rsidR="00657DF8">
        <w:fldChar w:fldCharType="separate"/>
      </w:r>
      <w:r w:rsidR="00657DF8">
        <w:rPr>
          <w:noProof/>
        </w:rPr>
        <w:t>(Cooke and Kothari, 2001)</w:t>
      </w:r>
      <w:r w:rsidR="00657DF8">
        <w:fldChar w:fldCharType="end"/>
      </w:r>
      <w:r w:rsidR="001550C3">
        <w:t>,</w:t>
      </w:r>
      <w:r w:rsidR="0082623C">
        <w:t xml:space="preserve"> </w:t>
      </w:r>
      <w:r w:rsidR="00A40D0F">
        <w:t xml:space="preserve">elite capture </w:t>
      </w:r>
      <w:r w:rsidR="00657DF8">
        <w:fldChar w:fldCharType="begin"/>
      </w:r>
      <w:r w:rsidR="00657DF8">
        <w:instrText xml:space="preserve"> ADDIN EN.CITE &lt;EndNote&gt;&lt;Cite&gt;&lt;Author&gt;Krishnan&lt;/Author&gt;&lt;Year&gt;2009&lt;/Year&gt;&lt;RecNum&gt;3650&lt;/RecNum&gt;&lt;DisplayText&gt;(Krishnan and George, 2009)&lt;/DisplayText&gt;&lt;record&gt;&lt;rec-number&gt;3650&lt;/rec-number&gt;&lt;foreign-keys&gt;&lt;key app="EN" db-id="zwxtepdswza9wue0esaxaw2rzspaar9z9f2a" timestamp="1461158947"&gt;3650&lt;/key&gt;&lt;/foreign-keys&gt;&lt;ref-type name="Journal Article"&gt;17&lt;/ref-type&gt;&lt;contributors&gt;&lt;authors&gt;&lt;author&gt;Krishnan, Jyothi&lt;/author&gt;&lt;author&gt;George, Abey&lt;/author&gt;&lt;/authors&gt;&lt;/contributors&gt;&lt;titles&gt;&lt;title&gt;Ecology and Equity in Rights to Land and Water: A Study in South-Eastern Palakkad in Kerala&lt;/title&gt;&lt;secondary-title&gt;Water Alternatives&lt;/secondary-title&gt;&lt;/titles&gt;&lt;periodical&gt;&lt;full-title&gt;Water Alternatives&lt;/full-title&gt;&lt;/periodical&gt;&lt;pages&gt;1 - 15&lt;/pages&gt;&lt;volume&gt;2&lt;/volume&gt;&lt;number&gt;1&lt;/number&gt;&lt;dates&gt;&lt;year&gt;2009&lt;/year&gt;&lt;/dates&gt;&lt;urls&gt;&lt;/urls&gt;&lt;/record&gt;&lt;/Cite&gt;&lt;/EndNote&gt;</w:instrText>
      </w:r>
      <w:r w:rsidR="00657DF8">
        <w:fldChar w:fldCharType="separate"/>
      </w:r>
      <w:r w:rsidR="00657DF8">
        <w:rPr>
          <w:noProof/>
        </w:rPr>
        <w:t>(Krishnan and George, 2009)</w:t>
      </w:r>
      <w:r w:rsidR="00657DF8">
        <w:fldChar w:fldCharType="end"/>
      </w:r>
      <w:r w:rsidR="00A40D0F">
        <w:t xml:space="preserve">, </w:t>
      </w:r>
      <w:r w:rsidR="0082623C">
        <w:t xml:space="preserve">or </w:t>
      </w:r>
      <w:r w:rsidR="00652052">
        <w:t>misinterpr</w:t>
      </w:r>
      <w:r w:rsidR="0082623C">
        <w:t>etation by policymakers</w:t>
      </w:r>
      <w:r w:rsidR="00F24558">
        <w:t xml:space="preserve"> </w:t>
      </w:r>
      <w:r w:rsidR="00657DF8">
        <w:fldChar w:fldCharType="begin"/>
      </w:r>
      <w:r w:rsidR="00657DF8">
        <w:instrText xml:space="preserve"> ADDIN EN.CITE &lt;EndNote&gt;&lt;Cite&gt;&lt;Author&gt;Patrick&lt;/Author&gt;&lt;Year&gt;2014&lt;/Year&gt;&lt;RecNum&gt;3651&lt;/RecNum&gt;&lt;DisplayText&gt;(Patrick et al., 2014)&lt;/DisplayText&gt;&lt;record&gt;&lt;rec-number&gt;3651&lt;/rec-number&gt;&lt;foreign-keys&gt;&lt;key app="EN" db-id="zwxtepdswza9wue0esaxaw2rzspaar9z9f2a" timestamp="1461159520"&gt;3651&lt;/key&gt;&lt;/foreign-keys&gt;&lt;ref-type name="Journal Article"&gt;17&lt;/ref-type&gt;&lt;contributors&gt;&lt;authors&gt;&lt;author&gt;Patrick, M.J.&lt;/author&gt;&lt;author&gt;Syme, G.I.&lt;/author&gt;&lt;author&gt;Horwitz, P.&lt;/author&gt;&lt;/authors&gt;&lt;/contributors&gt;&lt;titles&gt;&lt;title&gt;How reframing a water management issue across scales and levels impacts on perceptions of justice and injustice&lt;/title&gt;&lt;secondary-title&gt;Journal of Hydrology&lt;/secondary-title&gt;&lt;/titles&gt;&lt;periodical&gt;&lt;full-title&gt;Journal of Hydrology&lt;/full-title&gt;&lt;/periodical&gt;&lt;pages&gt;2475 - 2482&lt;/pages&gt;&lt;volume&gt;519&lt;/volume&gt;&lt;dates&gt;&lt;year&gt;2014&lt;/year&gt;&lt;/dates&gt;&lt;urls&gt;&lt;/urls&gt;&lt;/record&gt;&lt;/Cite&gt;&lt;/EndNote&gt;</w:instrText>
      </w:r>
      <w:r w:rsidR="00657DF8">
        <w:fldChar w:fldCharType="separate"/>
      </w:r>
      <w:r w:rsidR="00657DF8">
        <w:rPr>
          <w:noProof/>
        </w:rPr>
        <w:t>(Patrick et al., 2014)</w:t>
      </w:r>
      <w:r w:rsidR="00657DF8">
        <w:fldChar w:fldCharType="end"/>
      </w:r>
      <w:r w:rsidR="0082623C">
        <w:t xml:space="preserve">. The </w:t>
      </w:r>
      <w:r w:rsidR="00652052">
        <w:t xml:space="preserve">context-specific focus </w:t>
      </w:r>
      <w:r w:rsidR="0082623C">
        <w:t xml:space="preserve">of much of the research under this stream furthermore </w:t>
      </w:r>
      <w:r w:rsidR="00F6777B">
        <w:t xml:space="preserve">limits its </w:t>
      </w:r>
      <w:r w:rsidR="00823289">
        <w:t xml:space="preserve">easy </w:t>
      </w:r>
      <w:r w:rsidR="00F6777B">
        <w:t xml:space="preserve">generalizability, </w:t>
      </w:r>
      <w:r w:rsidR="00D51C1B">
        <w:t xml:space="preserve">and </w:t>
      </w:r>
      <w:r w:rsidR="001550C3">
        <w:t xml:space="preserve">so </w:t>
      </w:r>
      <w:r w:rsidR="00BD57C8">
        <w:t xml:space="preserve">the </w:t>
      </w:r>
      <w:r w:rsidR="00D51C1B">
        <w:t>support</w:t>
      </w:r>
      <w:r w:rsidR="00BD57C8">
        <w:t xml:space="preserve"> also of</w:t>
      </w:r>
      <w:r w:rsidR="00D51C1B">
        <w:t xml:space="preserve"> donors seeking large-scale development </w:t>
      </w:r>
      <w:r w:rsidR="001550C3">
        <w:t xml:space="preserve">to guarantee </w:t>
      </w:r>
      <w:r w:rsidR="00D51C1B">
        <w:t xml:space="preserve">returns on investment. </w:t>
      </w:r>
      <w:r w:rsidR="00E504E4" w:rsidRPr="00B00A24">
        <w:t xml:space="preserve">By challenging the simple messages of the reductionist approach to </w:t>
      </w:r>
      <w:r w:rsidR="00E504E4" w:rsidRPr="00B00A24">
        <w:rPr>
          <w:lang w:val="en-CA"/>
        </w:rPr>
        <w:t>water security</w:t>
      </w:r>
      <w:r w:rsidR="00E504E4" w:rsidRPr="00B00A24">
        <w:t xml:space="preserve">, furthermore, the </w:t>
      </w:r>
      <w:r w:rsidR="000A5586" w:rsidRPr="00B00A24">
        <w:t>integrati</w:t>
      </w:r>
      <w:r w:rsidR="000A5586">
        <w:t>ve</w:t>
      </w:r>
      <w:r w:rsidR="000A5586" w:rsidRPr="00B00A24">
        <w:t xml:space="preserve"> </w:t>
      </w:r>
      <w:r w:rsidR="00E504E4" w:rsidRPr="00B00A24">
        <w:t xml:space="preserve">stream simultaneously </w:t>
      </w:r>
      <w:r w:rsidR="00E8726D" w:rsidRPr="00B00A24">
        <w:t xml:space="preserve">runs the risk of </w:t>
      </w:r>
      <w:r w:rsidR="006269FD" w:rsidRPr="00B00A24">
        <w:t xml:space="preserve">backgrounding </w:t>
      </w:r>
      <w:r w:rsidR="00E8726D" w:rsidRPr="00B00A24">
        <w:t xml:space="preserve">useful conventional interventions (about e.g. </w:t>
      </w:r>
      <w:r w:rsidR="00D94999">
        <w:t xml:space="preserve">reservoir </w:t>
      </w:r>
      <w:r w:rsidR="00E8726D" w:rsidRPr="00B00A24">
        <w:t xml:space="preserve">storage), while </w:t>
      </w:r>
      <w:r w:rsidR="00E504E4" w:rsidRPr="00B00A24">
        <w:t>producing findings that are not always politically expedient.</w:t>
      </w:r>
      <w:r w:rsidR="00E504E4">
        <w:t xml:space="preserve"> </w:t>
      </w:r>
    </w:p>
    <w:p w14:paraId="62D607B1" w14:textId="1ADB1E22" w:rsidR="00A30BCE" w:rsidRPr="00A523C8" w:rsidRDefault="00574D4C" w:rsidP="001E04A1">
      <w:pPr>
        <w:spacing w:line="276" w:lineRule="auto"/>
        <w:jc w:val="left"/>
        <w:rPr>
          <w:i/>
        </w:rPr>
      </w:pPr>
      <w:r>
        <w:rPr>
          <w:i/>
        </w:rPr>
        <w:t xml:space="preserve">3.2 </w:t>
      </w:r>
      <w:r w:rsidR="005A0BE9">
        <w:rPr>
          <w:i/>
        </w:rPr>
        <w:t xml:space="preserve">Beyond the river: </w:t>
      </w:r>
      <w:r w:rsidR="00E03A8F">
        <w:rPr>
          <w:i/>
        </w:rPr>
        <w:t>incorporating</w:t>
      </w:r>
      <w:r w:rsidR="0099527E">
        <w:rPr>
          <w:i/>
        </w:rPr>
        <w:t xml:space="preserve"> </w:t>
      </w:r>
      <w:r w:rsidR="00A523C8">
        <w:rPr>
          <w:i/>
        </w:rPr>
        <w:t>water that is less-</w:t>
      </w:r>
      <w:r w:rsidR="008415AA" w:rsidRPr="00A523C8">
        <w:rPr>
          <w:i/>
        </w:rPr>
        <w:t>readily controlled</w:t>
      </w:r>
      <w:r w:rsidR="009D71D4">
        <w:rPr>
          <w:i/>
        </w:rPr>
        <w:t xml:space="preserve"> </w:t>
      </w:r>
    </w:p>
    <w:p w14:paraId="7808611D" w14:textId="4570AAB8" w:rsidR="00C4513A" w:rsidRDefault="001550C3" w:rsidP="001E04A1">
      <w:pPr>
        <w:spacing w:line="276" w:lineRule="auto"/>
        <w:jc w:val="left"/>
      </w:pPr>
      <w:r>
        <w:t xml:space="preserve">Properly </w:t>
      </w:r>
      <w:r w:rsidR="00B23FA3">
        <w:t xml:space="preserve">integrated </w:t>
      </w:r>
      <w:r w:rsidR="00B23FA3">
        <w:rPr>
          <w:lang w:val="en-CA"/>
        </w:rPr>
        <w:t>water security</w:t>
      </w:r>
      <w:r w:rsidR="00B23FA3">
        <w:t xml:space="preserve"> research </w:t>
      </w:r>
      <w:r w:rsidR="0004013C">
        <w:t xml:space="preserve">must </w:t>
      </w:r>
      <w:r w:rsidR="00B23FA3">
        <w:t>deal with the manner in which the very many interdependent</w:t>
      </w:r>
      <w:r w:rsidR="00501393">
        <w:t xml:space="preserve"> social and biophysical</w:t>
      </w:r>
      <w:r w:rsidR="00B23FA3">
        <w:t xml:space="preserve"> processes combine, and the </w:t>
      </w:r>
      <w:r w:rsidR="00065033">
        <w:t xml:space="preserve">multiple </w:t>
      </w:r>
      <w:r w:rsidR="00B23FA3">
        <w:t xml:space="preserve">scales at which they do so. </w:t>
      </w:r>
      <w:r w:rsidR="005A0BE9">
        <w:t xml:space="preserve">Water security analysis must therefore go </w:t>
      </w:r>
      <w:r w:rsidR="00A30BCE" w:rsidRPr="004A2DB7">
        <w:t xml:space="preserve">well </w:t>
      </w:r>
      <w:r w:rsidR="00A30BCE" w:rsidRPr="00AF61EB">
        <w:t>‘</w:t>
      </w:r>
      <w:r w:rsidR="00A30BCE" w:rsidRPr="009B5DA2">
        <w:t xml:space="preserve">beyond the river’ </w:t>
      </w:r>
      <w:r w:rsidR="00FC2578" w:rsidRPr="009B5DA2">
        <w:fldChar w:fldCharType="begin"/>
      </w:r>
      <w:r w:rsidR="00DE5E71">
        <w:instrText xml:space="preserve"> ADDIN EN.CITE &lt;EndNote&gt;&lt;Cite&gt;&lt;Author&gt;Sadoff&lt;/Author&gt;&lt;Year&gt;2002&lt;/Year&gt;&lt;RecNum&gt;769&lt;/RecNum&gt;&lt;DisplayText&gt;(Sadoff and Grey, 2002)&lt;/DisplayText&gt;&lt;record&gt;&lt;rec-number&gt;769&lt;/rec-number&gt;&lt;foreign-keys&gt;&lt;key app="EN" db-id="zwxtepdswza9wue0esaxaw2rzspaar9z9f2a" timestamp="0"&gt;769&lt;/key&gt;&lt;/foreign-keys&gt;&lt;ref-type name="Journal Article"&gt;17&lt;/ref-type&gt;&lt;contributors&gt;&lt;authors&gt;&lt;author&gt;Sadoff, Claudia W.&lt;/author&gt;&lt;author&gt;Grey, David&lt;/author&gt;&lt;/authors&gt;&lt;/contributors&gt;&lt;titles&gt;&lt;title&gt;Beyond the river: the benefits of cooperation on international rivers&lt;/title&gt;&lt;secondary-title&gt;Water Policy&lt;/secondary-title&gt;&lt;/titles&gt;&lt;periodical&gt;&lt;full-title&gt;Water Policy&lt;/full-title&gt;&lt;/periodical&gt;&lt;pages&gt;389-403&lt;/pages&gt;&lt;volume&gt;4&lt;/volume&gt;&lt;dates&gt;&lt;year&gt;2002&lt;/year&gt;&lt;/dates&gt;&lt;urls&gt;&lt;/urls&gt;&lt;/record&gt;&lt;/Cite&gt;&lt;/EndNote&gt;</w:instrText>
      </w:r>
      <w:r w:rsidR="00FC2578" w:rsidRPr="009B5DA2">
        <w:fldChar w:fldCharType="separate"/>
      </w:r>
      <w:r w:rsidR="00DE5E71">
        <w:rPr>
          <w:noProof/>
        </w:rPr>
        <w:t>(Sadoff and Grey, 2002)</w:t>
      </w:r>
      <w:r w:rsidR="00FC2578" w:rsidRPr="009B5DA2">
        <w:fldChar w:fldCharType="end"/>
      </w:r>
      <w:r w:rsidR="004931E8">
        <w:t>,</w:t>
      </w:r>
      <w:r w:rsidR="00607B77" w:rsidRPr="00AF61EB">
        <w:t xml:space="preserve"> </w:t>
      </w:r>
      <w:r w:rsidR="004711E4" w:rsidRPr="009B5DA2">
        <w:t>and water flows</w:t>
      </w:r>
      <w:r w:rsidR="0004013C" w:rsidRPr="009B5DA2">
        <w:t xml:space="preserve"> that are readily measured and controlled. </w:t>
      </w:r>
    </w:p>
    <w:p w14:paraId="46AF759B" w14:textId="202A582F" w:rsidR="00E41770" w:rsidRPr="00AF61EB" w:rsidRDefault="00C4513A" w:rsidP="001E04A1">
      <w:pPr>
        <w:spacing w:line="276" w:lineRule="auto"/>
        <w:jc w:val="left"/>
      </w:pPr>
      <w:r>
        <w:t xml:space="preserve">The established body of groundwater-related </w:t>
      </w:r>
      <w:r>
        <w:rPr>
          <w:lang w:val="en-CA"/>
        </w:rPr>
        <w:t>water security</w:t>
      </w:r>
      <w:r>
        <w:t xml:space="preserve"> research </w:t>
      </w:r>
      <w:r w:rsidRPr="005159B3">
        <w:fldChar w:fldCharType="begin">
          <w:fldData xml:space="preserve">PEVuZE5vdGU+PENpdGU+PEF1dGhvcj5GYW1pZ2xpZXR0aTwvQXV0aG9yPjxZZWFyPjIwMTQ8L1ll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</w:fldData>
        </w:fldChar>
      </w:r>
      <w:r w:rsidR="00DE5E71">
        <w:instrText xml:space="preserve"> ADDIN EN.CITE </w:instrText>
      </w:r>
      <w:r w:rsidR="00DE5E71">
        <w:fldChar w:fldCharType="begin">
          <w:fldData xml:space="preserve">PEVuZE5vdGU+PENpdGU+PEF1dGhvcj5GYW1pZ2xpZXR0aTwvQXV0aG9yPjxZZWFyPjIwMTQ8L1ll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</w:fldData>
        </w:fldChar>
      </w:r>
      <w:r w:rsidR="00DE5E71">
        <w:instrText xml:space="preserve"> ADDIN EN.CITE.DATA </w:instrText>
      </w:r>
      <w:r w:rsidR="00DE5E71">
        <w:fldChar w:fldCharType="end"/>
      </w:r>
      <w:r w:rsidRPr="005159B3">
        <w:fldChar w:fldCharType="separate"/>
      </w:r>
      <w:r w:rsidR="00DE5E71">
        <w:rPr>
          <w:noProof/>
        </w:rPr>
        <w:t>(Famiglietti, 2014; Foster and MacDonald, 2014; see e.g. Taylor et al., 2013)</w:t>
      </w:r>
      <w:r w:rsidRPr="005159B3">
        <w:fldChar w:fldCharType="end"/>
      </w:r>
      <w:r w:rsidR="00291535">
        <w:t xml:space="preserve"> </w:t>
      </w:r>
      <w:r>
        <w:t xml:space="preserve">joins the </w:t>
      </w:r>
      <w:r w:rsidR="00E21F8B" w:rsidRPr="009B5DA2">
        <w:t xml:space="preserve">growing body of work </w:t>
      </w:r>
      <w:r w:rsidR="00835EC6" w:rsidRPr="009B5DA2">
        <w:t xml:space="preserve">on </w:t>
      </w:r>
      <w:r w:rsidR="00E21F8B" w:rsidRPr="009B5DA2">
        <w:t>‘green’</w:t>
      </w:r>
      <w:r w:rsidR="0091517E" w:rsidRPr="009B5DA2">
        <w:t xml:space="preserve"> </w:t>
      </w:r>
      <w:r w:rsidR="00997929" w:rsidRPr="009B5DA2">
        <w:t>(</w:t>
      </w:r>
      <w:r w:rsidR="0091517E" w:rsidRPr="009B5DA2">
        <w:t>soil</w:t>
      </w:r>
      <w:r w:rsidR="00997929" w:rsidRPr="009B5DA2">
        <w:t>)</w:t>
      </w:r>
      <w:r w:rsidR="00E21F8B" w:rsidRPr="009B5DA2">
        <w:t xml:space="preserve"> water </w:t>
      </w:r>
      <w:r>
        <w:t xml:space="preserve">to </w:t>
      </w:r>
      <w:r w:rsidR="00E21F8B" w:rsidRPr="009B5DA2">
        <w:t xml:space="preserve">contribute to </w:t>
      </w:r>
      <w:r w:rsidR="004931E8">
        <w:t xml:space="preserve">the development of </w:t>
      </w:r>
      <w:r w:rsidR="00E41770" w:rsidRPr="009B5DA2">
        <w:t xml:space="preserve">analytical </w:t>
      </w:r>
      <w:r w:rsidR="000E58E6" w:rsidRPr="009B5DA2">
        <w:t xml:space="preserve">methods </w:t>
      </w:r>
      <w:r w:rsidR="00E41770" w:rsidRPr="009B5DA2">
        <w:t xml:space="preserve">for </w:t>
      </w:r>
      <w:r w:rsidR="006E646E" w:rsidRPr="009B5DA2">
        <w:t xml:space="preserve">global </w:t>
      </w:r>
      <w:r w:rsidR="000E58E6" w:rsidRPr="009B5DA2">
        <w:t xml:space="preserve">water accounting </w:t>
      </w:r>
      <w:r w:rsidR="00DE2136">
        <w:rPr>
          <w:rFonts w:eastAsia="PMingLiU"/>
          <w:lang w:val="en-US" w:eastAsia="zh-TW"/>
        </w:rPr>
        <w:fldChar w:fldCharType="begin"/>
      </w:r>
      <w:r w:rsidR="00DE5E71">
        <w:rPr>
          <w:rFonts w:eastAsia="PMingLiU"/>
          <w:lang w:val="en-US" w:eastAsia="zh-TW"/>
        </w:rPr>
        <w:instrText xml:space="preserve"> ADDIN EN.CITE &lt;EndNote&gt;&lt;Cite&gt;&lt;Author&gt;Lawford&lt;/Author&gt;&lt;Year&gt;2013&lt;/Year&gt;&lt;RecNum&gt;2948&lt;/RecNum&gt;&lt;DisplayText&gt;(Karimi et al., 2013; Lawford et al., 2013)&lt;/DisplayText&gt;&lt;record&gt;&lt;rec-number&gt;2948&lt;/rec-number&gt;&lt;foreign-keys&gt;&lt;key app="EN" db-id="zwxtepdswza9wue0esaxaw2rzspaar9z9f2a" timestamp="1414580788"&gt;2948&lt;/key&gt;&lt;/foreign-keys&gt;&lt;ref-type name="Journal Article"&gt;17&lt;/ref-type&gt;&lt;contributors&gt;&lt;authors&gt;&lt;author&gt;Lawford, Richard&lt;/author&gt;&lt;author&gt;Strauch, Adrian&lt;/author&gt;&lt;author&gt;Toll, David&lt;/author&gt;&lt;author&gt;Fekete, Balazs&lt;/author&gt;&lt;author&gt;Cripe, Douglas&lt;/author&gt;&lt;/authors&gt;&lt;/contributors&gt;&lt;titles&gt;&lt;title&gt;Earth observations for global water security&lt;/title&gt;&lt;secondary-title&gt;Current Opinion in Environmental Sustainability&lt;/secondary-title&gt;&lt;/titles&gt;&lt;periodical&gt;&lt;full-title&gt;Current Opinion in Environmental Sustainability&lt;/full-title&gt;&lt;/periodical&gt;&lt;pages&gt;633 - 643&lt;/pages&gt;&lt;volume&gt;5&lt;/volume&gt;&lt;dates&gt;&lt;year&gt;2013&lt;/year&gt;&lt;/dates&gt;&lt;urls&gt;&lt;/urls&gt;&lt;/record&gt;&lt;/Cite&gt;&lt;Cite&gt;&lt;Author&gt;Karimi&lt;/Author&gt;&lt;Year&gt;2013&lt;/Year&gt;&lt;RecNum&gt;3530&lt;/RecNum&gt;&lt;record&gt;&lt;rec-number&gt;3530&lt;/rec-number&gt;&lt;foreign-keys&gt;&lt;key app="EN" db-id="zwxtepdswza9wue0esaxaw2rzspaar9z9f2a" timestamp="1452790572"&gt;3530&lt;/key&gt;&lt;key app="ENWeb" db-id=""&gt;0&lt;/key&gt;&lt;/foreign-keys&gt;&lt;ref-type name="Journal Article"&gt;17&lt;/ref-type&gt;&lt;contributors&gt;&lt;authors&gt;&lt;author&gt;Karimi, P.&lt;/author&gt;&lt;author&gt;Bastiaanssen, W. G. M.&lt;/author&gt;&lt;author&gt;Molden, D.&lt;/author&gt;&lt;/authors&gt;&lt;/contributors&gt;&lt;titles&gt;&lt;title&gt;Water Accounting Plus (WA+) - a water accounting procedure for complex river basins based on satellite measurements&lt;/title&gt;&lt;secondary-title&gt;Hydrology and Earth System Sciences&lt;/secondary-title&gt;&lt;/titles&gt;&lt;periodical&gt;&lt;full-title&gt;Hydrology and Earth System Sciences&lt;/full-title&gt;&lt;/periodical&gt;&lt;pages&gt;2459-2472&lt;/pages&gt;&lt;volume&gt;17&lt;/volume&gt;&lt;number&gt;7&lt;/number&gt;&lt;dates&gt;&lt;year&gt;2013&lt;/year&gt;&lt;/dates&gt;&lt;isbn&gt;1607-7938&lt;/isbn&gt;&lt;urls&gt;&lt;/urls&gt;&lt;electronic-resource-num&gt;10.5194/hess-17-2459-2013&lt;/electronic-resource-num&gt;&lt;/record&gt;&lt;/Cite&gt;&lt;/EndNote&gt;</w:instrText>
      </w:r>
      <w:r w:rsidR="00DE2136">
        <w:rPr>
          <w:rFonts w:eastAsia="PMingLiU"/>
          <w:lang w:val="en-US" w:eastAsia="zh-TW"/>
        </w:rPr>
        <w:fldChar w:fldCharType="separate"/>
      </w:r>
      <w:r w:rsidR="00DE5E71">
        <w:rPr>
          <w:rFonts w:eastAsia="PMingLiU"/>
          <w:noProof/>
          <w:lang w:val="en-US" w:eastAsia="zh-TW"/>
        </w:rPr>
        <w:t>(Karimi et al., 2013; Lawford et al., 2013)</w:t>
      </w:r>
      <w:r w:rsidR="00DE2136">
        <w:rPr>
          <w:rFonts w:eastAsia="PMingLiU"/>
          <w:lang w:val="en-US" w:eastAsia="zh-TW"/>
        </w:rPr>
        <w:fldChar w:fldCharType="end"/>
      </w:r>
      <w:r w:rsidR="00047CD2">
        <w:t xml:space="preserve"> and </w:t>
      </w:r>
      <w:r w:rsidR="006E646E" w:rsidRPr="00AF61EB">
        <w:t xml:space="preserve">global food security </w:t>
      </w:r>
      <w:r w:rsidR="00DE2136">
        <w:rPr>
          <w:rFonts w:eastAsia="PMingLiU"/>
          <w:lang w:val="en-US" w:eastAsia="zh-TW"/>
        </w:rPr>
        <w:fldChar w:fldCharType="begin">
          <w:fldData xml:space="preserve">PEVuZE5vdGU+PENpdGU+PEF1dGhvcj5XYXJuZXI8L0F1dGhvcj48WWVhcj4yMDA3PC9ZZWFyPjxS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=
</w:fldData>
        </w:fldChar>
      </w:r>
      <w:r w:rsidR="00DE5E71">
        <w:rPr>
          <w:rFonts w:eastAsia="PMingLiU"/>
          <w:lang w:val="en-US" w:eastAsia="zh-TW"/>
        </w:rPr>
        <w:instrText xml:space="preserve"> ADDIN EN.CITE </w:instrText>
      </w:r>
      <w:r w:rsidR="00DE5E71">
        <w:rPr>
          <w:rFonts w:eastAsia="PMingLiU"/>
          <w:lang w:val="en-US" w:eastAsia="zh-TW"/>
        </w:rPr>
        <w:fldChar w:fldCharType="begin">
          <w:fldData xml:space="preserve">PEVuZE5vdGU+PENpdGU+PEF1dGhvcj5XYXJuZXI8L0F1dGhvcj48WWVhcj4yMDA3PC9ZZWFyPjxS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=
</w:fldData>
        </w:fldChar>
      </w:r>
      <w:r w:rsidR="00DE5E71">
        <w:rPr>
          <w:rFonts w:eastAsia="PMingLiU"/>
          <w:lang w:val="en-US" w:eastAsia="zh-TW"/>
        </w:rPr>
        <w:instrText xml:space="preserve"> ADDIN EN.CITE.DATA </w:instrText>
      </w:r>
      <w:r w:rsidR="00DE5E71">
        <w:rPr>
          <w:rFonts w:eastAsia="PMingLiU"/>
          <w:lang w:val="en-US" w:eastAsia="zh-TW"/>
        </w:rPr>
      </w:r>
      <w:r w:rsidR="00DE5E71">
        <w:rPr>
          <w:rFonts w:eastAsia="PMingLiU"/>
          <w:lang w:val="en-US" w:eastAsia="zh-TW"/>
        </w:rPr>
        <w:fldChar w:fldCharType="end"/>
      </w:r>
      <w:r w:rsidR="00DE2136">
        <w:rPr>
          <w:rFonts w:eastAsia="PMingLiU"/>
          <w:lang w:val="en-US" w:eastAsia="zh-TW"/>
        </w:rPr>
      </w:r>
      <w:r w:rsidR="00DE2136">
        <w:rPr>
          <w:rFonts w:eastAsia="PMingLiU"/>
          <w:lang w:val="en-US" w:eastAsia="zh-TW"/>
        </w:rPr>
        <w:fldChar w:fldCharType="separate"/>
      </w:r>
      <w:r w:rsidR="00DE5E71">
        <w:rPr>
          <w:rFonts w:eastAsia="PMingLiU"/>
          <w:noProof/>
          <w:lang w:val="en-US" w:eastAsia="zh-TW"/>
        </w:rPr>
        <w:t>(Allan, 2013; Falkenmark, 2013; Lundqvist, 2000; Warner and Johnson, 2007)</w:t>
      </w:r>
      <w:r w:rsidR="00DE2136">
        <w:rPr>
          <w:rFonts w:eastAsia="PMingLiU"/>
          <w:lang w:val="en-US" w:eastAsia="zh-TW"/>
        </w:rPr>
        <w:fldChar w:fldCharType="end"/>
      </w:r>
      <w:r w:rsidR="006E646E" w:rsidRPr="00AF61EB">
        <w:t>,</w:t>
      </w:r>
      <w:r w:rsidR="00047CD2">
        <w:t xml:space="preserve"> </w:t>
      </w:r>
      <w:r w:rsidR="005A0BE9">
        <w:t xml:space="preserve">as well as </w:t>
      </w:r>
      <w:r w:rsidR="00047CD2">
        <w:t>policy based on</w:t>
      </w:r>
      <w:r w:rsidR="006E646E" w:rsidRPr="00AF61EB">
        <w:t xml:space="preserve"> </w:t>
      </w:r>
      <w:r w:rsidR="00D127B3" w:rsidRPr="009B5DA2">
        <w:t xml:space="preserve">green-blue water management </w:t>
      </w:r>
      <w:r w:rsidR="00C02667" w:rsidRPr="009B5DA2">
        <w:fldChar w:fldCharType="begin"/>
      </w:r>
      <w:r w:rsidR="00DE5E71">
        <w:instrText xml:space="preserve"> ADDIN EN.CITE &lt;EndNote&gt;&lt;Cite&gt;&lt;Author&gt;Dent&lt;/Author&gt;&lt;Year&gt;2014&lt;/Year&gt;&lt;RecNum&gt;3253&lt;/RecNum&gt;&lt;DisplayText&gt;(Dent and Dalal-Clayton, 2014)&lt;/DisplayText&gt;&lt;record&gt;&lt;rec-number&gt;3253&lt;/rec-number&gt;&lt;foreign-keys&gt;&lt;key app="EN" db-id="zwxtepdswza9wue0esaxaw2rzspaar9z9f2a" timestamp="1430301210"&gt;3253&lt;/key&gt;&lt;/foreign-keys&gt;&lt;ref-type name="Report"&gt;27&lt;/ref-type&gt;&lt;contributors&gt;&lt;authors&gt;&lt;author&gt;Dent, David&lt;/author&gt;&lt;author&gt;Dalal-Clayton, Barry&lt;/author&gt;&lt;/authors&gt;&lt;/contributors&gt;&lt;titles&gt;&lt;title&gt;Meeting the need for land resources information in the 21st century - or not: State-of-the Art Review&lt;/title&gt;&lt;secondary-title&gt;Environmental Governance Series No. 8, April 2014&lt;/secondary-title&gt;&lt;/titles&gt;&lt;dates&gt;&lt;year&gt;2014&lt;/year&gt;&lt;/dates&gt;&lt;pub-location&gt;London&lt;/pub-location&gt;&lt;publisher&gt;International Institute for Environment and Development&lt;/publisher&gt;&lt;urls&gt;&lt;/urls&gt;&lt;/record&gt;&lt;/Cite&gt;&lt;/EndNote&gt;</w:instrText>
      </w:r>
      <w:r w:rsidR="00C02667" w:rsidRPr="009B5DA2">
        <w:fldChar w:fldCharType="separate"/>
      </w:r>
      <w:r w:rsidR="00DE5E71">
        <w:rPr>
          <w:noProof/>
        </w:rPr>
        <w:t>(Dent and Dalal-Clayton, 2014)</w:t>
      </w:r>
      <w:r w:rsidR="00C02667" w:rsidRPr="009B5DA2">
        <w:fldChar w:fldCharType="end"/>
      </w:r>
      <w:r w:rsidR="006E646E" w:rsidRPr="00AF61EB">
        <w:t xml:space="preserve">, and </w:t>
      </w:r>
      <w:r w:rsidR="00971BB3" w:rsidRPr="009B5DA2">
        <w:t>adaptation to climate change</w:t>
      </w:r>
      <w:r w:rsidR="00D127B3" w:rsidRPr="009B5DA2">
        <w:t xml:space="preserve"> </w:t>
      </w:r>
      <w:r w:rsidR="00DE2136">
        <w:rPr>
          <w:rFonts w:eastAsia="PMingLiU"/>
          <w:lang w:val="en-US" w:eastAsia="zh-TW"/>
        </w:rPr>
        <w:fldChar w:fldCharType="begin"/>
      </w:r>
      <w:r w:rsidR="00DE5E71">
        <w:rPr>
          <w:rFonts w:eastAsia="PMingLiU"/>
          <w:lang w:val="en-US" w:eastAsia="zh-TW"/>
        </w:rPr>
        <w:instrText xml:space="preserve"> ADDIN EN.CITE &lt;EndNote&gt;&lt;Cite&gt;&lt;Author&gt;Conway&lt;/Author&gt;&lt;Year&gt;2013&lt;/Year&gt;&lt;RecNum&gt;3407&lt;/RecNum&gt;&lt;DisplayText&gt;(Conway, 2013; Osborn et al., 2015)&lt;/DisplayText&gt;&lt;record&gt;&lt;rec-number&gt;3407&lt;/rec-number&gt;&lt;foreign-keys&gt;&lt;key app="EN" db-id="zwxtepdswza9wue0esaxaw2rzspaar9z9f2a" timestamp="1440072002"&gt;3407&lt;/key&gt;&lt;/foreign-keys&gt;&lt;ref-type name="Book Section"&gt;5&lt;/ref-type&gt;&lt;contributors&gt;&lt;authors&gt;&lt;author&gt;Conway, Declan&lt;/author&gt;&lt;/authors&gt;&lt;secondary-authors&gt;&lt;author&gt;Lankford, Bruce&lt;/author&gt;&lt;author&gt;Bakker, Karen&lt;/author&gt;&lt;author&gt;Zeitoun, Mark&lt;/author&gt;&lt;author&gt;Conway, Declan&lt;/author&gt;&lt;/secondary-authors&gt;&lt;/contributors&gt;&lt;titles&gt;&lt;title&gt;Water Security in a Changing Climate&lt;/title&gt;&lt;secondary-title&gt;Water Security: Principles, perspectives, practice&lt;/secondary-title&gt;&lt;/titles&gt;&lt;pages&gt;80 -100&lt;/pages&gt;&lt;dates&gt;&lt;year&gt;2013&lt;/year&gt;&lt;/dates&gt;&lt;pub-location&gt;London&lt;/pub-location&gt;&lt;publisher&gt;Routledge&lt;/publisher&gt;&lt;urls&gt;&lt;/urls&gt;&lt;/record&gt;&lt;/Cite&gt;&lt;Cite&gt;&lt;Author&gt;Osborn&lt;/Author&gt;&lt;Year&gt;2015&lt;/Year&gt;&lt;RecNum&gt;3403&lt;/RecNum&gt;&lt;record&gt;&lt;rec-number&gt;3403&lt;/rec-number&gt;&lt;foreign-keys&gt;&lt;key app="EN" db-id="zwxtepdswza9wue0esaxaw2rzspaar9z9f2a" timestamp="1440067422"&gt;3403&lt;/key&gt;&lt;/foreign-keys&gt;&lt;ref-type name="Book Section"&gt;5&lt;/ref-type&gt;&lt;contributors&gt;&lt;authors&gt;&lt;author&gt;Osborn, Timothy John&lt;/author&gt;&lt;author&gt;Gosling, Simon&lt;/author&gt;&lt;author&gt;Wallace, Craig&lt;/author&gt;&lt;author&gt;Dorling, Steve&lt;/author&gt;&lt;/authors&gt;&lt;/contributors&gt;&lt;titles&gt;&lt;title&gt;The Water Cycle in a Changing Climate&lt;/title&gt;&lt;secondary-title&gt;7th World Water Forum&lt;/secondary-title&gt;&lt;/titles&gt;&lt;pages&gt;14 - 19&lt;/pages&gt;&lt;dates&gt;&lt;year&gt;2015&lt;/year&gt;&lt;/dates&gt;&lt;pub-location&gt;London&lt;/pub-location&gt;&lt;publisher&gt;Faircount Media Group&lt;/publisher&gt;&lt;urls&gt;&lt;/urls&gt;&lt;/record&gt;&lt;/Cite&gt;&lt;/EndNote&gt;</w:instrText>
      </w:r>
      <w:r w:rsidR="00DE2136">
        <w:rPr>
          <w:rFonts w:eastAsia="PMingLiU"/>
          <w:lang w:val="en-US" w:eastAsia="zh-TW"/>
        </w:rPr>
        <w:fldChar w:fldCharType="separate"/>
      </w:r>
      <w:r w:rsidR="00DE5E71">
        <w:rPr>
          <w:rFonts w:eastAsia="PMingLiU"/>
          <w:noProof/>
          <w:lang w:val="en-US" w:eastAsia="zh-TW"/>
        </w:rPr>
        <w:t>(Conway, 2013; Osborn et al., 2015)</w:t>
      </w:r>
      <w:r w:rsidR="00DE2136">
        <w:rPr>
          <w:rFonts w:eastAsia="PMingLiU"/>
          <w:lang w:val="en-US" w:eastAsia="zh-TW"/>
        </w:rPr>
        <w:fldChar w:fldCharType="end"/>
      </w:r>
      <w:r w:rsidR="006E646E" w:rsidRPr="00AF61EB">
        <w:t xml:space="preserve">. </w:t>
      </w:r>
      <w:r w:rsidR="006E64BA" w:rsidRPr="009B5DA2">
        <w:t xml:space="preserve">Considering further that </w:t>
      </w:r>
      <w:r w:rsidR="0004013C" w:rsidRPr="009B5DA2">
        <w:t xml:space="preserve">most </w:t>
      </w:r>
      <w:r w:rsidR="00F83376">
        <w:t>soil-</w:t>
      </w:r>
      <w:r w:rsidR="006E64BA" w:rsidRPr="009B5DA2">
        <w:t xml:space="preserve">water </w:t>
      </w:r>
      <w:r w:rsidR="0004013C" w:rsidRPr="009B5DA2">
        <w:t xml:space="preserve">used </w:t>
      </w:r>
      <w:r w:rsidR="003B500A">
        <w:t>by</w:t>
      </w:r>
      <w:r w:rsidR="003B500A" w:rsidRPr="009B5DA2">
        <w:t xml:space="preserve"> </w:t>
      </w:r>
      <w:r w:rsidR="0004013C" w:rsidRPr="009B5DA2">
        <w:t>human</w:t>
      </w:r>
      <w:r w:rsidR="003B500A">
        <w:t>s</w:t>
      </w:r>
      <w:r w:rsidR="0004013C" w:rsidRPr="009B5DA2">
        <w:t xml:space="preserve"> </w:t>
      </w:r>
      <w:r w:rsidR="00BF0057" w:rsidRPr="009B5DA2">
        <w:t xml:space="preserve">is </w:t>
      </w:r>
      <w:r w:rsidR="006E64BA" w:rsidRPr="009B5DA2">
        <w:t>managed by farmers (</w:t>
      </w:r>
      <w:r w:rsidR="00997929" w:rsidRPr="009B5DA2">
        <w:t xml:space="preserve">and so </w:t>
      </w:r>
      <w:r w:rsidR="00360736" w:rsidRPr="009B5DA2">
        <w:t>out of</w:t>
      </w:r>
      <w:r w:rsidR="006E64BA" w:rsidRPr="009B5DA2">
        <w:t xml:space="preserve"> the </w:t>
      </w:r>
      <w:r w:rsidR="00AD3114">
        <w:t xml:space="preserve">direct </w:t>
      </w:r>
      <w:r w:rsidR="006E64BA" w:rsidRPr="009B5DA2">
        <w:t>reach of government</w:t>
      </w:r>
      <w:r w:rsidR="00360736" w:rsidRPr="009B5DA2">
        <w:t>s</w:t>
      </w:r>
      <w:r w:rsidR="006E64BA" w:rsidRPr="009B5DA2">
        <w:t xml:space="preserve"> and large corporations</w:t>
      </w:r>
      <w:r w:rsidR="00351599" w:rsidRPr="009B5DA2">
        <w:t xml:space="preserve"> </w:t>
      </w:r>
      <w:r w:rsidR="00DC3B27" w:rsidRPr="009B5DA2">
        <w:fldChar w:fldCharType="begin"/>
      </w:r>
      <w:r w:rsidR="00DE5E71">
        <w:instrText xml:space="preserve"> ADDIN EN.CITE &lt;EndNote&gt;&lt;Cite&gt;&lt;Author&gt;Allan&lt;/Author&gt;&lt;Year&gt;2011&lt;/Year&gt;&lt;RecNum&gt;3269&lt;/RecNum&gt;&lt;DisplayText&gt;(Allan, 2011)&lt;/DisplayText&gt;&lt;record&gt;&lt;rec-number&gt;3269&lt;/rec-number&gt;&lt;foreign-keys&gt;&lt;key app="EN" db-id="zwxtepdswza9wue0esaxaw2rzspaar9z9f2a" timestamp="1431098391"&gt;3269&lt;/key&gt;&lt;/foreign-keys&gt;&lt;ref-type name="Book"&gt;6&lt;/ref-type&gt;&lt;contributors&gt;&lt;authors&gt;&lt;author&gt;Allan, Tony&lt;/author&gt;&lt;/authors&gt;&lt;/contributors&gt;&lt;titles&gt;&lt;title&gt;Virtual water: tackling the threat to our planet&amp;apos;s most precisou resource&lt;/title&gt;&lt;/titles&gt;&lt;dates&gt;&lt;year&gt;2011&lt;/year&gt;&lt;/dates&gt;&lt;pub-location&gt;London&lt;/pub-location&gt;&lt;publisher&gt;I.B. Tauris&lt;/publisher&gt;&lt;urls&gt;&lt;/urls&gt;&lt;/record&gt;&lt;/Cite&gt;&lt;/EndNote&gt;</w:instrText>
      </w:r>
      <w:r w:rsidR="00DC3B27" w:rsidRPr="009B5DA2">
        <w:fldChar w:fldCharType="separate"/>
      </w:r>
      <w:r w:rsidR="00DE5E71">
        <w:rPr>
          <w:noProof/>
        </w:rPr>
        <w:t>(Allan, 2011)</w:t>
      </w:r>
      <w:r w:rsidR="00DC3B27" w:rsidRPr="009B5DA2">
        <w:fldChar w:fldCharType="end"/>
      </w:r>
      <w:r w:rsidR="00F2785A" w:rsidRPr="00AF61EB">
        <w:t>)</w:t>
      </w:r>
      <w:r w:rsidR="006E64BA" w:rsidRPr="009B5DA2">
        <w:t xml:space="preserve">, </w:t>
      </w:r>
      <w:r w:rsidR="003B500A">
        <w:t xml:space="preserve">inclusive </w:t>
      </w:r>
      <w:r w:rsidR="006E64BA" w:rsidRPr="009B5DA2">
        <w:t>governance arrangements</w:t>
      </w:r>
      <w:r w:rsidR="00351599" w:rsidRPr="009B5DA2">
        <w:t xml:space="preserve"> that make the most </w:t>
      </w:r>
      <w:r w:rsidR="00470428">
        <w:t>of different aspects of society, for example</w:t>
      </w:r>
      <w:r w:rsidR="00754BA6">
        <w:t xml:space="preserve">, </w:t>
      </w:r>
      <w:r w:rsidR="006E64BA" w:rsidRPr="009B5DA2">
        <w:t xml:space="preserve">may be </w:t>
      </w:r>
      <w:r w:rsidR="003B500A">
        <w:t>more comprehensive</w:t>
      </w:r>
      <w:r w:rsidR="006E64BA" w:rsidRPr="009B5DA2">
        <w:t xml:space="preserve"> than </w:t>
      </w:r>
      <w:r w:rsidR="000B4848" w:rsidRPr="009B5DA2">
        <w:t>classical</w:t>
      </w:r>
      <w:r w:rsidR="006E64BA" w:rsidRPr="009B5DA2">
        <w:t xml:space="preserve"> </w:t>
      </w:r>
      <w:r w:rsidR="0070213A">
        <w:t xml:space="preserve">formal </w:t>
      </w:r>
      <w:r w:rsidR="006E64BA" w:rsidRPr="009B5DA2">
        <w:t>institutions</w:t>
      </w:r>
      <w:r w:rsidR="00951DFC" w:rsidRPr="009B5DA2">
        <w:t>, now and in the future</w:t>
      </w:r>
      <w:r w:rsidR="00F2785A" w:rsidRPr="009B5DA2">
        <w:t xml:space="preserve"> </w:t>
      </w:r>
      <w:r w:rsidR="00DE2136">
        <w:rPr>
          <w:rFonts w:eastAsia="PMingLiU"/>
          <w:lang w:val="en-US" w:eastAsia="zh-TW"/>
        </w:rPr>
        <w:fldChar w:fldCharType="begin"/>
      </w:r>
      <w:r w:rsidR="00DE5E71">
        <w:rPr>
          <w:rFonts w:eastAsia="PMingLiU"/>
          <w:lang w:val="en-US" w:eastAsia="zh-TW"/>
        </w:rPr>
        <w:instrText xml:space="preserve"> ADDIN EN.CITE &lt;EndNote&gt;&lt;Cite&gt;&lt;Author&gt;Norton&lt;/Author&gt;&lt;Year&gt;2014&lt;/Year&gt;&lt;RecNum&gt;3409&lt;/RecNum&gt;&lt;Prefix&gt;see &lt;/Prefix&gt;&lt;DisplayText&gt;(see Norton, 2014)&lt;/DisplayText&gt;&lt;record&gt;&lt;rec-number&gt;3409&lt;/rec-number&gt;&lt;foreign-keys&gt;&lt;key app="EN" db-id="zwxtepdswza9wue0esaxaw2rzspaar9z9f2a" timestamp="1440073004"&gt;3409&lt;/key&gt;&lt;key app="ENWeb" db-id=""&gt;0&lt;/key&gt;&lt;/foreign-keys&gt;&lt;ref-type name="Journal Article"&gt;17&lt;/ref-type&gt;&lt;contributors&gt;&lt;authors&gt;&lt;author&gt;Norton, Michael R.&lt;/author&gt;&lt;/authors&gt;&lt;/contributors&gt;&lt;titles&gt;&lt;title&gt;Water security: pipe dream or reality? A global perspective from the UK&lt;/title&gt;&lt;secondary-title&gt;Wiley Interdisciplinary Reviews: Water&lt;/secondary-title&gt;&lt;/titles&gt;&lt;periodical&gt;&lt;full-title&gt;Wiley Interdisciplinary Reviews: Water&lt;/full-title&gt;&lt;/periodical&gt;&lt;pages&gt;11-18&lt;/pages&gt;&lt;volume&gt;1&lt;/volume&gt;&lt;number&gt;1&lt;/number&gt;&lt;dates&gt;&lt;year&gt;2014&lt;/year&gt;&lt;/dates&gt;&lt;isbn&gt;20491948&lt;/isbn&gt;&lt;urls&gt;&lt;/urls&gt;&lt;electronic-resource-num&gt;10.1002/wat2.1005&lt;/electronic-resource-num&gt;&lt;/record&gt;&lt;/Cite&gt;&lt;/EndNote&gt;</w:instrText>
      </w:r>
      <w:r w:rsidR="00DE2136">
        <w:rPr>
          <w:rFonts w:eastAsia="PMingLiU"/>
          <w:lang w:val="en-US" w:eastAsia="zh-TW"/>
        </w:rPr>
        <w:fldChar w:fldCharType="separate"/>
      </w:r>
      <w:r w:rsidR="00DE5E71">
        <w:rPr>
          <w:rFonts w:eastAsia="PMingLiU"/>
          <w:noProof/>
          <w:lang w:val="en-US" w:eastAsia="zh-TW"/>
        </w:rPr>
        <w:t>(see Norton, 2014)</w:t>
      </w:r>
      <w:r w:rsidR="00DE2136">
        <w:rPr>
          <w:rFonts w:eastAsia="PMingLiU"/>
          <w:lang w:val="en-US" w:eastAsia="zh-TW"/>
        </w:rPr>
        <w:fldChar w:fldCharType="end"/>
      </w:r>
      <w:r w:rsidR="00951DFC" w:rsidRPr="00AF61EB">
        <w:t xml:space="preserve">. </w:t>
      </w:r>
    </w:p>
    <w:p w14:paraId="76BAA218" w14:textId="3CA8EA70" w:rsidR="00204C20" w:rsidRDefault="003B500A" w:rsidP="001E04A1">
      <w:pPr>
        <w:spacing w:line="276" w:lineRule="auto"/>
        <w:jc w:val="left"/>
      </w:pPr>
      <w:r>
        <w:lastRenderedPageBreak/>
        <w:t>The i</w:t>
      </w:r>
      <w:r w:rsidR="00CB551E" w:rsidRPr="004931E8">
        <w:t>nterwoven social and biophysical processes</w:t>
      </w:r>
      <w:r>
        <w:t>,</w:t>
      </w:r>
      <w:r w:rsidR="00CB551E" w:rsidRPr="004931E8">
        <w:t xml:space="preserve"> connected </w:t>
      </w:r>
      <w:r>
        <w:t>in</w:t>
      </w:r>
      <w:r w:rsidRPr="004931E8">
        <w:t xml:space="preserve"> </w:t>
      </w:r>
      <w:r w:rsidR="00CB551E" w:rsidRPr="004931E8">
        <w:t>the hydro-</w:t>
      </w:r>
      <w:r w:rsidR="003D2760" w:rsidRPr="004931E8">
        <w:rPr>
          <w:i/>
        </w:rPr>
        <w:t>social</w:t>
      </w:r>
      <w:r w:rsidR="003D2760" w:rsidRPr="004931E8">
        <w:t xml:space="preserve"> </w:t>
      </w:r>
      <w:r w:rsidR="004931E8" w:rsidRPr="004931E8">
        <w:t>system</w:t>
      </w:r>
      <w:r w:rsidR="003D2760" w:rsidRPr="004931E8">
        <w:t xml:space="preserve"> </w:t>
      </w:r>
      <w:r w:rsidR="00DC3B27" w:rsidRPr="004931E8">
        <w:fldChar w:fldCharType="begin"/>
      </w:r>
      <w:r w:rsidR="00DE5E71">
        <w:instrText xml:space="preserve"> ADDIN EN.CITE &lt;EndNote&gt;&lt;Cite&gt;&lt;Author&gt;Linton&lt;/Author&gt;&lt;Year&gt;2014&lt;/Year&gt;&lt;RecNum&gt;3268&lt;/RecNum&gt;&lt;DisplayText&gt;(Linton, 2014)&lt;/DisplayText&gt;&lt;record&gt;&lt;rec-number&gt;3268&lt;/rec-number&gt;&lt;foreign-keys&gt;&lt;key app="EN" db-id="zwxtepdswza9wue0esaxaw2rzspaar9z9f2a" timestamp="1431097936"&gt;3268&lt;/key&gt;&lt;key app="ENWeb" db-id=""&gt;0&lt;/key&gt;&lt;/foreign-keys&gt;&lt;ref-type name="Journal Article"&gt;17&lt;/ref-type&gt;&lt;contributors&gt;&lt;authors&gt;&lt;author&gt;Linton, Jamie&lt;/author&gt;&lt;/authors&gt;&lt;/contributors&gt;&lt;titles&gt;&lt;title&gt;Modern water and its discontents: a history of hydrosocial renewal&lt;/title&gt;&lt;secondary-title&gt;Wiley Interdisciplinary Reviews: Water&lt;/secondary-title&gt;&lt;/titles&gt;&lt;periodical&gt;&lt;full-title&gt;Wiley Interdisciplinary Reviews: Water&lt;/full-title&gt;&lt;/periodical&gt;&lt;pages&gt;111-120&lt;/pages&gt;&lt;volume&gt;1&lt;/volume&gt;&lt;number&gt;1&lt;/number&gt;&lt;dates&gt;&lt;year&gt;2014&lt;/year&gt;&lt;/dates&gt;&lt;isbn&gt;20491948&lt;/isbn&gt;&lt;urls&gt;&lt;/urls&gt;&lt;electronic-resource-num&gt;10.1002/wat2.1009&lt;/electronic-resource-num&gt;&lt;/record&gt;&lt;/Cite&gt;&lt;/EndNote&gt;</w:instrText>
      </w:r>
      <w:r w:rsidR="00DC3B27" w:rsidRPr="004931E8">
        <w:fldChar w:fldCharType="separate"/>
      </w:r>
      <w:r w:rsidR="00DE5E71">
        <w:rPr>
          <w:noProof/>
        </w:rPr>
        <w:t>(Linton, 2014)</w:t>
      </w:r>
      <w:r w:rsidR="00DC3B27" w:rsidRPr="004931E8">
        <w:fldChar w:fldCharType="end"/>
      </w:r>
      <w:r>
        <w:t>,</w:t>
      </w:r>
      <w:r w:rsidR="00CB551E" w:rsidRPr="004931E8">
        <w:t xml:space="preserve"> lead to </w:t>
      </w:r>
      <w:r w:rsidR="00FB34FF" w:rsidRPr="004931E8">
        <w:t>interdependencies</w:t>
      </w:r>
      <w:r w:rsidR="00CB551E" w:rsidRPr="004931E8">
        <w:t xml:space="preserve"> </w:t>
      </w:r>
      <w:r w:rsidR="00762429" w:rsidRPr="004931E8">
        <w:t xml:space="preserve">with other resources, and so to </w:t>
      </w:r>
      <w:r w:rsidR="00CB551E" w:rsidRPr="004931E8">
        <w:t xml:space="preserve">climate, food, and energy security. </w:t>
      </w:r>
      <w:r w:rsidR="00697099" w:rsidRPr="004931E8">
        <w:t xml:space="preserve">Any form of sustainable </w:t>
      </w:r>
      <w:r w:rsidR="00697099" w:rsidRPr="004931E8">
        <w:rPr>
          <w:lang w:val="en-CA"/>
        </w:rPr>
        <w:t>water security</w:t>
      </w:r>
      <w:r w:rsidR="008F65E4" w:rsidRPr="004931E8">
        <w:t xml:space="preserve"> policy must </w:t>
      </w:r>
      <w:r w:rsidR="00E00EC6">
        <w:t>therefore</w:t>
      </w:r>
      <w:r w:rsidR="00E00EC6" w:rsidRPr="004931E8">
        <w:t xml:space="preserve"> </w:t>
      </w:r>
      <w:r w:rsidR="008F65E4" w:rsidRPr="004931E8">
        <w:t xml:space="preserve">consider </w:t>
      </w:r>
      <w:r w:rsidR="00E00EC6">
        <w:t xml:space="preserve">these </w:t>
      </w:r>
      <w:r w:rsidR="008F65E4" w:rsidRPr="004931E8">
        <w:t>wider ‘nexus’ issues</w:t>
      </w:r>
      <w:r w:rsidR="00997929" w:rsidRPr="004931E8">
        <w:t xml:space="preserve"> </w:t>
      </w:r>
      <w:r w:rsidR="00DE2136">
        <w:rPr>
          <w:rFonts w:eastAsia="PMingLiU"/>
          <w:lang w:val="en-US" w:eastAsia="zh-TW"/>
        </w:rPr>
        <w:fldChar w:fldCharType="begin"/>
      </w:r>
      <w:r w:rsidR="00DE5E71">
        <w:rPr>
          <w:rFonts w:eastAsia="PMingLiU"/>
          <w:lang w:val="en-US" w:eastAsia="zh-TW"/>
        </w:rPr>
        <w:instrText xml:space="preserve"> ADDIN EN.CITE &lt;EndNote&gt;&lt;Cite&gt;&lt;Author&gt;Allouche&lt;/Author&gt;&lt;Year&gt;2014&lt;/Year&gt;&lt;RecNum&gt;3059&lt;/RecNum&gt;&lt;Prefix&gt;see &lt;/Prefix&gt;&lt;Suffix&gt;: 6&lt;/Suffix&gt;&lt;DisplayText&gt;(see Allouche et al., 2014a: 6)&lt;/DisplayText&gt;&lt;record&gt;&lt;rec-number&gt;3059&lt;/rec-number&gt;&lt;foreign-keys&gt;&lt;key app="EN" db-id="zwxtepdswza9wue0esaxaw2rzspaar9z9f2a" timestamp="1421935185"&gt;3059&lt;/key&gt;&lt;/foreign-keys&gt;&lt;ref-type name="Report"&gt;27&lt;/ref-type&gt;&lt;contributors&gt;&lt;authors&gt;&lt;author&gt;Allouche, Jeremy&lt;/author&gt;&lt;author&gt;Middleton, Carl&lt;/author&gt;&lt;author&gt;Gyawali, Dipak&lt;/author&gt;&lt;/authors&gt;&lt;/contributors&gt;&lt;titles&gt;&lt;title&gt;Nexus Nirvana or Nexus Nullity? A dynamic approach to security and sustainability in the water-energy-food nexus&lt;/title&gt;&lt;secondary-title&gt;STEPS Working Paper 63&lt;/secondary-title&gt;&lt;/titles&gt;&lt;dates&gt;&lt;year&gt;2014&lt;/year&gt;&lt;/dates&gt;&lt;pub-location&gt;Sussex&lt;/pub-location&gt;&lt;publisher&gt;Institute of Development Studies, University of Sussex&lt;/publisher&gt;&lt;urls&gt;&lt;/urls&gt;&lt;/record&gt;&lt;/Cite&gt;&lt;/EndNote&gt;</w:instrText>
      </w:r>
      <w:r w:rsidR="00DE2136">
        <w:rPr>
          <w:rFonts w:eastAsia="PMingLiU"/>
          <w:lang w:val="en-US" w:eastAsia="zh-TW"/>
        </w:rPr>
        <w:fldChar w:fldCharType="separate"/>
      </w:r>
      <w:r w:rsidR="00DE5E71">
        <w:rPr>
          <w:rFonts w:eastAsia="PMingLiU"/>
          <w:noProof/>
          <w:lang w:val="en-US" w:eastAsia="zh-TW"/>
        </w:rPr>
        <w:t>(see Allouche et al., 2014a: 6)</w:t>
      </w:r>
      <w:r w:rsidR="00DE2136">
        <w:rPr>
          <w:rFonts w:eastAsia="PMingLiU"/>
          <w:lang w:val="en-US" w:eastAsia="zh-TW"/>
        </w:rPr>
        <w:fldChar w:fldCharType="end"/>
      </w:r>
      <w:r w:rsidR="008F65E4" w:rsidRPr="00E3030B">
        <w:t>,</w:t>
      </w:r>
      <w:r w:rsidR="008F65E4" w:rsidRPr="004931E8">
        <w:t xml:space="preserve"> </w:t>
      </w:r>
      <w:r w:rsidR="00906282" w:rsidRPr="004931E8">
        <w:t>and debate</w:t>
      </w:r>
      <w:r w:rsidR="00B00A24">
        <w:t>, for instance,</w:t>
      </w:r>
      <w:r w:rsidR="00906282" w:rsidRPr="004931E8">
        <w:t xml:space="preserve"> </w:t>
      </w:r>
      <w:r w:rsidR="008F65E4" w:rsidRPr="004931E8">
        <w:t xml:space="preserve">whether </w:t>
      </w:r>
      <w:r w:rsidR="002F7E6A" w:rsidRPr="004931E8">
        <w:t>water</w:t>
      </w:r>
      <w:r w:rsidR="007B3A65">
        <w:t xml:space="preserve"> in agriculture</w:t>
      </w:r>
      <w:r w:rsidR="008F65E4" w:rsidRPr="004931E8">
        <w:t xml:space="preserve"> is to be used to produce food or </w:t>
      </w:r>
      <w:r w:rsidR="007B3A65">
        <w:t>bio</w:t>
      </w:r>
      <w:r w:rsidR="008F65E4" w:rsidRPr="004931E8">
        <w:t>fuel</w:t>
      </w:r>
      <w:r w:rsidR="007B3A65">
        <w:t xml:space="preserve">, or whether at the basin level water is to be </w:t>
      </w:r>
      <w:r w:rsidR="000B561A">
        <w:t xml:space="preserve">allocated for agriculture, ecosystems, </w:t>
      </w:r>
      <w:r w:rsidR="0070213A">
        <w:t xml:space="preserve">public </w:t>
      </w:r>
      <w:r w:rsidR="008909B2">
        <w:t>drinking</w:t>
      </w:r>
      <w:r w:rsidR="00BF48B0">
        <w:t xml:space="preserve"> </w:t>
      </w:r>
      <w:r w:rsidR="0070213A">
        <w:t>water supply</w:t>
      </w:r>
      <w:r w:rsidR="00A94427">
        <w:t>,</w:t>
      </w:r>
      <w:r w:rsidR="0070213A">
        <w:t xml:space="preserve"> </w:t>
      </w:r>
      <w:r w:rsidR="000B561A">
        <w:t>or</w:t>
      </w:r>
      <w:r w:rsidR="007B3A65">
        <w:t xml:space="preserve"> energy generation </w:t>
      </w:r>
      <w:r w:rsidR="00C7778E">
        <w:fldChar w:fldCharType="begin"/>
      </w:r>
      <w:r w:rsidR="00DE5E71">
        <w:instrText xml:space="preserve"> ADDIN EN.CITE &lt;EndNote&gt;&lt;Cite&gt;&lt;Author&gt;Scott&lt;/Author&gt;&lt;Year&gt;2011&lt;/Year&gt;&lt;RecNum&gt;3609&lt;/RecNum&gt;&lt;DisplayText&gt;(Scott et al., 2011)&lt;/DisplayText&gt;&lt;record&gt;&lt;rec-number&gt;3609&lt;/rec-number&gt;&lt;foreign-keys&gt;&lt;key app="EN" db-id="zwxtepdswza9wue0esaxaw2rzspaar9z9f2a" timestamp="1455536933"&gt;3609&lt;/key&gt;&lt;/foreign-keys&gt;&lt;ref-type name="Journal Article"&gt;17&lt;/ref-type&gt;&lt;contributors&gt;&lt;authors&gt;&lt;author&gt;Scott, Christopher A.&lt;/author&gt;&lt;author&gt;Pierce, Suzanne A.&lt;/author&gt;&lt;author&gt;Pasqualeti, Martin J.&lt;/author&gt;&lt;author&gt;Jones, Alice L.&lt;/author&gt;&lt;author&gt;Montz, Burrel E.&lt;/author&gt;&lt;author&gt;Hoover, Joseph H.&lt;/author&gt;&lt;/authors&gt;&lt;/contributors&gt;&lt;titles&gt;&lt;title&gt;Policy and institutional dimensions of the water-energy nexus&lt;/title&gt;&lt;secondary-title&gt;Energy Policy&lt;/secondary-title&gt;&lt;/titles&gt;&lt;periodical&gt;&lt;full-title&gt;Energy Policy&lt;/full-title&gt;&lt;/periodical&gt;&lt;pages&gt;6622 - 6630&lt;/pages&gt;&lt;volume&gt;39&lt;/volume&gt;&lt;dates&gt;&lt;year&gt;2011&lt;/year&gt;&lt;/dates&gt;&lt;urls&gt;&lt;/urls&gt;&lt;electronic-resource-num&gt;10.1016/j.enpol.2011.08.013&lt;/electronic-resource-num&gt;&lt;/record&gt;&lt;/Cite&gt;&lt;/EndNote&gt;</w:instrText>
      </w:r>
      <w:r w:rsidR="00C7778E">
        <w:fldChar w:fldCharType="separate"/>
      </w:r>
      <w:r w:rsidR="00DE5E71">
        <w:rPr>
          <w:noProof/>
        </w:rPr>
        <w:t>(Scott et al., 2011)</w:t>
      </w:r>
      <w:r w:rsidR="00C7778E">
        <w:fldChar w:fldCharType="end"/>
      </w:r>
      <w:r w:rsidR="00787EC0" w:rsidRPr="004931E8">
        <w:t>.</w:t>
      </w:r>
      <w:r w:rsidR="00AC50C5">
        <w:t xml:space="preserve"> There is certainly a lack of </w:t>
      </w:r>
      <w:r w:rsidR="00AC50C5">
        <w:rPr>
          <w:lang w:val="en-CA"/>
        </w:rPr>
        <w:t>water security</w:t>
      </w:r>
      <w:r w:rsidR="00AC50C5">
        <w:t xml:space="preserve"> research relating local water </w:t>
      </w:r>
      <w:r w:rsidR="00A06A2F">
        <w:t>dead-ends and cycles</w:t>
      </w:r>
      <w:r w:rsidR="00AC50C5">
        <w:t xml:space="preserve"> with larger hydro-cycles</w:t>
      </w:r>
      <w:r w:rsidR="00767877">
        <w:t>,</w:t>
      </w:r>
      <w:r w:rsidR="00842511">
        <w:t xml:space="preserve"> </w:t>
      </w:r>
      <w:r w:rsidR="00BA1064">
        <w:t>however, just as there is a great need for even further integration with earth observation and climate research</w:t>
      </w:r>
      <w:r w:rsidR="00D12C28">
        <w:t xml:space="preserve"> </w:t>
      </w:r>
      <w:r w:rsidR="00167497">
        <w:fldChar w:fldCharType="begin"/>
      </w:r>
      <w:r w:rsidR="00DE5E71">
        <w:instrText xml:space="preserve"> ADDIN EN.CITE &lt;EndNote&gt;&lt;Cite&gt;&lt;Author&gt;Vörösmarty&lt;/Author&gt;&lt;Year&gt;2013&lt;/Year&gt;&lt;RecNum&gt;2951&lt;/RecNum&gt;&lt;Prefix&gt;e.g. &lt;/Prefix&gt;&lt;DisplayText&gt;(e.g. Vörösmarty et al., 2013)&lt;/DisplayText&gt;&lt;record&gt;&lt;rec-number&gt;2951&lt;/rec-number&gt;&lt;foreign-keys&gt;&lt;key app="EN" db-id="zwxtepdswza9wue0esaxaw2rzspaar9z9f2a" timestamp="1414585714"&gt;2951&lt;/key&gt;&lt;/foreign-keys&gt;&lt;ref-type name="Journal Article"&gt;17&lt;/ref-type&gt;&lt;contributors&gt;&lt;authors&gt;&lt;author&gt;Vörösmarty, Charles J&lt;/author&gt;&lt;author&gt;Pahl-Wostl, Claudia&lt;/author&gt;&lt;author&gt;Bunn, Stuart E&lt;/author&gt;&lt;author&gt;Lawford, Richard&lt;/author&gt;&lt;/authors&gt;&lt;/contributors&gt;&lt;titles&gt;&lt;title&gt;Global water, the anthropocene and the transformation of a science&lt;/title&gt;&lt;secondary-title&gt;Current Opinion in Environmental Sustainability&lt;/secondary-title&gt;&lt;/titles&gt;&lt;periodical&gt;&lt;full-title&gt;Current Opinion in Environmental Sustainability&lt;/full-title&gt;&lt;/periodical&gt;&lt;pages&gt;539 - 550&lt;/pages&gt;&lt;volume&gt;5&lt;/volume&gt;&lt;dates&gt;&lt;year&gt;2013&lt;/year&gt;&lt;/dates&gt;&lt;urls&gt;&lt;/urls&gt;&lt;/record&gt;&lt;/Cite&gt;&lt;/EndNote&gt;</w:instrText>
      </w:r>
      <w:r w:rsidR="00167497">
        <w:fldChar w:fldCharType="separate"/>
      </w:r>
      <w:r w:rsidR="00DE5E71">
        <w:rPr>
          <w:noProof/>
        </w:rPr>
        <w:t>(e.g. Vörösmarty et al., 2013)</w:t>
      </w:r>
      <w:r w:rsidR="00167497">
        <w:fldChar w:fldCharType="end"/>
      </w:r>
      <w:r w:rsidR="00BA1064">
        <w:t xml:space="preserve">. </w:t>
      </w:r>
      <w:r w:rsidR="00912B61">
        <w:t xml:space="preserve">Further efforts must equally </w:t>
      </w:r>
      <w:r w:rsidR="00A95B59">
        <w:t xml:space="preserve">go </w:t>
      </w:r>
      <w:r w:rsidR="00912B61">
        <w:t xml:space="preserve">beyond </w:t>
      </w:r>
      <w:r w:rsidR="00A434C7">
        <w:t xml:space="preserve">the </w:t>
      </w:r>
      <w:r w:rsidR="00912B61">
        <w:t>‘</w:t>
      </w:r>
      <w:r w:rsidR="00A434C7">
        <w:t>water box</w:t>
      </w:r>
      <w:r w:rsidR="00912B61">
        <w:t>’</w:t>
      </w:r>
      <w:r w:rsidR="00731E54">
        <w:t xml:space="preserve"> </w:t>
      </w:r>
      <w:r w:rsidR="00912B61">
        <w:t>entirely</w:t>
      </w:r>
      <w:r w:rsidR="004C140C" w:rsidRPr="008339B2">
        <w:t xml:space="preserve">, to </w:t>
      </w:r>
      <w:r w:rsidR="00E21053">
        <w:t xml:space="preserve">incorporate the influence of </w:t>
      </w:r>
      <w:r w:rsidR="004C140C" w:rsidRPr="008339B2">
        <w:t>ministries of finance, trade boards, multi-national corporations and local private-sector actors</w:t>
      </w:r>
      <w:r w:rsidR="00906282">
        <w:t xml:space="preserve"> (not only farmers)</w:t>
      </w:r>
      <w:r w:rsidR="004C140C" w:rsidRPr="008339B2">
        <w:t>, all of whom are involved in global food / virtual water</w:t>
      </w:r>
      <w:r w:rsidR="00291535">
        <w:t xml:space="preserve"> </w:t>
      </w:r>
      <w:r w:rsidR="004C140C" w:rsidRPr="008339B2">
        <w:t>trade</w:t>
      </w:r>
      <w:r w:rsidR="004C140C">
        <w:t xml:space="preserve"> </w:t>
      </w:r>
      <w:r w:rsidR="00A307DE">
        <w:t xml:space="preserve">and global </w:t>
      </w:r>
      <w:r w:rsidR="00F3065C">
        <w:t>sustainability challenges</w:t>
      </w:r>
      <w:r w:rsidR="00BC7632">
        <w:t xml:space="preserve"> </w:t>
      </w:r>
      <w:r w:rsidR="00BC7632">
        <w:fldChar w:fldCharType="begin"/>
      </w:r>
      <w:r w:rsidR="00DE5E71">
        <w:instrText xml:space="preserve"> ADDIN EN.CITE &lt;EndNote&gt;&lt;Cite&gt;&lt;Author&gt;Seekell&lt;/Author&gt;&lt;Year&gt;2011&lt;/Year&gt;&lt;RecNum&gt;2158&lt;/RecNum&gt;&lt;Prefix&gt;e.g. &lt;/Prefix&gt;&lt;DisplayText&gt;(e.g. Seekell et al., 2011)&lt;/DisplayText&gt;&lt;record&gt;&lt;rec-number&gt;2158&lt;/rec-number&gt;&lt;foreign-keys&gt;&lt;key app="EN" db-id="zwxtepdswza9wue0esaxaw2rzspaar9z9f2a" timestamp="1344182163"&gt;2158&lt;/key&gt;&lt;/foreign-keys&gt;&lt;ref-type name="Journal Article"&gt;17&lt;/ref-type&gt;&lt;contributors&gt;&lt;authors&gt;&lt;author&gt;Seekell, D A&lt;/author&gt;&lt;author&gt;D&amp;apos;Odorico, P&lt;/author&gt;&lt;author&gt;Pace, M L&lt;/author&gt;&lt;/authors&gt;&lt;/contributors&gt;&lt;titles&gt;&lt;title&gt;Virtual water transfers unlikely to redress inequality in global water use&lt;/title&gt;&lt;secondary-title&gt;Environmental Research Letters&lt;/secondary-title&gt;&lt;/titles&gt;&lt;periodical&gt;&lt;full-title&gt;Environmental Research Letters&lt;/full-title&gt;&lt;/periodical&gt;&lt;pages&gt;doi:10.1088/1748-9326/6/2/024017&lt;/pages&gt;&lt;volume&gt;6&lt;/volume&gt;&lt;dates&gt;&lt;year&gt;2011&lt;/year&gt;&lt;/dates&gt;&lt;urls&gt;&lt;/urls&gt;&lt;/record&gt;&lt;/Cite&gt;&lt;/EndNote&gt;</w:instrText>
      </w:r>
      <w:r w:rsidR="00BC7632">
        <w:fldChar w:fldCharType="separate"/>
      </w:r>
      <w:r w:rsidR="00DE5E71">
        <w:rPr>
          <w:noProof/>
        </w:rPr>
        <w:t>(e.g. Seekell et al., 2011)</w:t>
      </w:r>
      <w:r w:rsidR="00BC7632">
        <w:fldChar w:fldCharType="end"/>
      </w:r>
      <w:r w:rsidR="004C140C" w:rsidRPr="008339B2">
        <w:t xml:space="preserve">. </w:t>
      </w:r>
    </w:p>
    <w:p w14:paraId="7B742492" w14:textId="31BD10F6" w:rsidR="002312EA" w:rsidRDefault="00B17DEB" w:rsidP="001E04A1">
      <w:pPr>
        <w:spacing w:line="276" w:lineRule="auto"/>
        <w:jc w:val="left"/>
      </w:pPr>
      <w:r>
        <w:t xml:space="preserve">As with </w:t>
      </w:r>
      <w:r>
        <w:rPr>
          <w:lang w:val="en-CA"/>
        </w:rPr>
        <w:t>water security</w:t>
      </w:r>
      <w:r>
        <w:t xml:space="preserve"> research that challenges established </w:t>
      </w:r>
      <w:r w:rsidR="006F3067">
        <w:t>patterns of social distribution</w:t>
      </w:r>
      <w:r>
        <w:t>, policy options deri</w:t>
      </w:r>
      <w:r w:rsidR="005A0BE9">
        <w:t xml:space="preserve">ved from this body of work </w:t>
      </w:r>
      <w:r w:rsidR="00B86508">
        <w:t>are engaged in</w:t>
      </w:r>
      <w:r>
        <w:t xml:space="preserve"> an uphill </w:t>
      </w:r>
      <w:r w:rsidR="00B86508">
        <w:t>trek</w:t>
      </w:r>
      <w:r>
        <w:t xml:space="preserve">. </w:t>
      </w:r>
      <w:r w:rsidR="009733B3">
        <w:t xml:space="preserve">The institutions required to run them will </w:t>
      </w:r>
      <w:r w:rsidR="005A0BE9">
        <w:t xml:space="preserve">have to </w:t>
      </w:r>
      <w:r w:rsidR="009733B3">
        <w:t>span departments of government and administrative jurisdictions</w:t>
      </w:r>
      <w:r w:rsidR="00B86508">
        <w:t xml:space="preserve"> that have been entrenched for decades</w:t>
      </w:r>
      <w:r w:rsidR="009733B3">
        <w:t>. The infrastructure r</w:t>
      </w:r>
      <w:r w:rsidR="00B00A24">
        <w:t>equired is typically less grand and</w:t>
      </w:r>
      <w:r w:rsidR="009733B3">
        <w:t xml:space="preserve"> </w:t>
      </w:r>
      <w:r w:rsidR="00B00A24">
        <w:t xml:space="preserve">more dispersed, so that even if </w:t>
      </w:r>
      <w:r w:rsidR="00B74B15">
        <w:t xml:space="preserve">better ‘matched’, is </w:t>
      </w:r>
      <w:r w:rsidR="009733B3">
        <w:t xml:space="preserve">less </w:t>
      </w:r>
      <w:r w:rsidR="00E03A8F">
        <w:t>attractive</w:t>
      </w:r>
      <w:r w:rsidR="00A53D2B">
        <w:t xml:space="preserve"> to </w:t>
      </w:r>
      <w:r w:rsidR="006F3067">
        <w:t>invest in</w:t>
      </w:r>
      <w:r w:rsidR="00A53D2B">
        <w:t xml:space="preserve">. </w:t>
      </w:r>
    </w:p>
    <w:p w14:paraId="6677EF13" w14:textId="7A0F3763" w:rsidR="00A30BCE" w:rsidRPr="00D2302A" w:rsidRDefault="00574D4C" w:rsidP="001E04A1">
      <w:pPr>
        <w:spacing w:line="276" w:lineRule="auto"/>
        <w:jc w:val="left"/>
        <w:rPr>
          <w:i/>
        </w:rPr>
      </w:pPr>
      <w:r>
        <w:rPr>
          <w:i/>
        </w:rPr>
        <w:t xml:space="preserve">3.3 </w:t>
      </w:r>
      <w:r w:rsidR="005A0BE9">
        <w:rPr>
          <w:i/>
        </w:rPr>
        <w:t>Beyond supply-side prescriptions: w</w:t>
      </w:r>
      <w:r w:rsidR="0099527E">
        <w:rPr>
          <w:i/>
        </w:rPr>
        <w:t xml:space="preserve">elcoming </w:t>
      </w:r>
      <w:r w:rsidR="00E03A8F">
        <w:rPr>
          <w:i/>
        </w:rPr>
        <w:t>adaptive</w:t>
      </w:r>
      <w:r w:rsidR="0099527E">
        <w:rPr>
          <w:i/>
        </w:rPr>
        <w:t xml:space="preserve"> approaches </w:t>
      </w:r>
    </w:p>
    <w:p w14:paraId="6907C1DD" w14:textId="3D47B899" w:rsidR="006401E7" w:rsidRPr="008D4166" w:rsidRDefault="00654134" w:rsidP="001E04A1">
      <w:pPr>
        <w:spacing w:line="276" w:lineRule="auto"/>
        <w:jc w:val="left"/>
        <w:rPr>
          <w:strike/>
        </w:rPr>
      </w:pPr>
      <w:r>
        <w:t>Adaptation and flexibility are tenets central to unc</w:t>
      </w:r>
      <w:r w:rsidR="005F468F">
        <w:t xml:space="preserve">ertain futures </w:t>
      </w:r>
      <w:r w:rsidR="005B0F66">
        <w:fldChar w:fldCharType="begin"/>
      </w:r>
      <w:r w:rsidR="00DE5E71">
        <w:instrText xml:space="preserve"> ADDIN EN.CITE &lt;EndNote&gt;&lt;Cite&gt;&lt;Author&gt;Hall&lt;/Author&gt;&lt;Year&gt;2014&lt;/Year&gt;&lt;RecNum&gt;2987&lt;/RecNum&gt;&lt;Prefix&gt;see e.g. &lt;/Prefix&gt;&lt;Suffix&gt;: 430&lt;/Suffix&gt;&lt;DisplayText&gt;(see e.g. Hall et al., 2014: 430)&lt;/DisplayText&gt;&lt;record&gt;&lt;rec-number&gt;2987&lt;/rec-number&gt;&lt;foreign-keys&gt;&lt;key app="EN" db-id="zwxtepdswza9wue0esaxaw2rzspaar9z9f2a" timestamp="1414767123"&gt;2987&lt;/key&gt;&lt;/foreign-keys&gt;&lt;ref-type name="Journal Article"&gt;17&lt;/ref-type&gt;&lt;contributors&gt;&lt;authors&gt;&lt;author&gt;Hall, J.W.&lt;/author&gt;&lt;author&gt;Grey, D.&lt;/author&gt;&lt;author&gt;Garrick, D.&lt;/author&gt;&lt;author&gt;Fung, F.&lt;/author&gt;&lt;author&gt;Brown, C. &lt;/author&gt;&lt;author&gt;Dadson, S.J.&lt;/author&gt;&lt;author&gt;Sadoff, C.W.&lt;/author&gt;&lt;/authors&gt;&lt;/contributors&gt;&lt;titles&gt;&lt;title&gt;Coping with the curse of freshwater variability: Institutions, infrastructure, and information for adaptation&lt;/title&gt;&lt;secondary-title&gt;Science&lt;/secondary-title&gt;&lt;/titles&gt;&lt;periodical&gt;&lt;full-title&gt;Science&lt;/full-title&gt;&lt;/periodical&gt;&lt;pages&gt;429 - 430&lt;/pages&gt;&lt;volume&gt;346&lt;/volume&gt;&lt;number&gt;6208&lt;/number&gt;&lt;dates&gt;&lt;year&gt;2014&lt;/year&gt;&lt;/dates&gt;&lt;urls&gt;&lt;/urls&gt;&lt;/record&gt;&lt;/Cite&gt;&lt;/EndNote&gt;</w:instrText>
      </w:r>
      <w:r w:rsidR="005B0F66">
        <w:fldChar w:fldCharType="separate"/>
      </w:r>
      <w:r w:rsidR="00DE5E71">
        <w:rPr>
          <w:noProof/>
        </w:rPr>
        <w:t>(see e.g. Hall et al., 2014: 430)</w:t>
      </w:r>
      <w:r w:rsidR="005B0F66">
        <w:fldChar w:fldCharType="end"/>
      </w:r>
      <w:r w:rsidR="00F91470">
        <w:t xml:space="preserve">, particularly given the problems with infrastructure </w:t>
      </w:r>
      <w:r w:rsidR="008C3D68">
        <w:t>‘</w:t>
      </w:r>
      <w:r w:rsidR="00F91470">
        <w:t>lock-in</w:t>
      </w:r>
      <w:r w:rsidR="008C3D68">
        <w:t>’</w:t>
      </w:r>
      <w:r w:rsidR="00D7350D">
        <w:t xml:space="preserve">. Adaptive </w:t>
      </w:r>
      <w:r w:rsidR="00A501B1">
        <w:t xml:space="preserve">approaches </w:t>
      </w:r>
      <w:r w:rsidR="00D7350D">
        <w:t xml:space="preserve">also </w:t>
      </w:r>
      <w:r w:rsidR="00A501B1">
        <w:t>serve to</w:t>
      </w:r>
      <w:r>
        <w:t xml:space="preserve"> integrate</w:t>
      </w:r>
      <w:r w:rsidR="006401E7">
        <w:t xml:space="preserve"> </w:t>
      </w:r>
      <w:r>
        <w:t xml:space="preserve">people’s </w:t>
      </w:r>
      <w:r w:rsidR="0098773C">
        <w:t>ingenuity</w:t>
      </w:r>
      <w:r w:rsidR="00D7350D">
        <w:t>, and have been shown to be the most effective when potential pitfalls cannot be adequately characterised</w:t>
      </w:r>
      <w:r w:rsidR="00BA4FDF">
        <w:t xml:space="preserve"> </w:t>
      </w:r>
      <w:r w:rsidR="000E67A1">
        <w:fldChar w:fldCharType="begin"/>
      </w:r>
      <w:r w:rsidR="00DE5E71">
        <w:instrText xml:space="preserve"> ADDIN EN.CITE &lt;EndNote&gt;&lt;Cite&gt;&lt;Author&gt;Stirling&lt;/Author&gt;&lt;Year&gt;2007&lt;/Year&gt;&lt;RecNum&gt;3532&lt;/RecNum&gt;&lt;Prefix&gt;see &lt;/Prefix&gt;&lt;Suffix&gt;: Fig 5&lt;/Suffix&gt;&lt;DisplayText&gt;(see Stirling et al., 2007: Fig 5)&lt;/DisplayText&gt;&lt;record&gt;&lt;rec-number&gt;3532&lt;/rec-number&gt;&lt;foreign-keys&gt;&lt;key app="EN" db-id="zwxtepdswza9wue0esaxaw2rzspaar9z9f2a" timestamp="1452791642"&gt;3532&lt;/key&gt;&lt;/foreign-keys&gt;&lt;ref-type name="Report"&gt;27&lt;/ref-type&gt;&lt;contributors&gt;&lt;authors&gt;&lt;author&gt;Stirling, A.&lt;/author&gt;&lt;author&gt;Leach, M.&lt;/author&gt;&lt;author&gt;Mehta, L.&lt;/author&gt;&lt;author&gt;Scoones, I.&lt;/author&gt;&lt;author&gt;Smith, A.&lt;/author&gt;&lt;author&gt;Stagl, S.&lt;/author&gt;&lt;author&gt;Thompson, J.&lt;/author&gt;&lt;/authors&gt;&lt;/contributors&gt;&lt;titles&gt;&lt;title&gt;Empowering Designs: towards more progressive appraisal of sustainability&lt;/title&gt;&lt;secondary-title&gt;STEPS Working Paper 3&lt;/secondary-title&gt;&lt;/titles&gt;&lt;dates&gt;&lt;year&gt;2007&lt;/year&gt;&lt;/dates&gt;&lt;pub-location&gt;Brighton:&lt;/pub-location&gt;&lt;publisher&gt;STEPS Centre, University of Sussex&lt;/publisher&gt;&lt;urls&gt;&lt;/urls&gt;&lt;/record&gt;&lt;/Cite&gt;&lt;/EndNote&gt;</w:instrText>
      </w:r>
      <w:r w:rsidR="000E67A1">
        <w:fldChar w:fldCharType="separate"/>
      </w:r>
      <w:r w:rsidR="00DE5E71">
        <w:rPr>
          <w:noProof/>
        </w:rPr>
        <w:t>(see Stirling et al., 2007: Fig 5)</w:t>
      </w:r>
      <w:r w:rsidR="000E67A1">
        <w:fldChar w:fldCharType="end"/>
      </w:r>
      <w:r>
        <w:t xml:space="preserve">. </w:t>
      </w:r>
      <w:r w:rsidRPr="00F4569A">
        <w:t>Analytical approaches to complexity that appreciate social diversity</w:t>
      </w:r>
      <w:r>
        <w:t xml:space="preserve"> </w:t>
      </w:r>
      <w:r w:rsidR="006401E7">
        <w:t xml:space="preserve">can thus </w:t>
      </w:r>
      <w:r w:rsidRPr="00F4569A">
        <w:t>supplement locally</w:t>
      </w:r>
      <w:r w:rsidR="00A53F18">
        <w:t xml:space="preserve"> </w:t>
      </w:r>
      <w:r w:rsidRPr="00F4569A">
        <w:t xml:space="preserve">relevant blends of </w:t>
      </w:r>
      <w:r w:rsidRPr="00E74F16">
        <w:t>adaptation as well as</w:t>
      </w:r>
      <w:r w:rsidRPr="00F4569A">
        <w:t xml:space="preserve"> appropriate (if “clumsy”) infrastructure and technology </w:t>
      </w:r>
      <w:r w:rsidRPr="00F4569A">
        <w:fldChar w:fldCharType="begin">
          <w:fldData xml:space="preserve">PEVuZE5vdGU+PENpdGU+PEF1dGhvcj5NYXR0aGV3czwvQXV0aG9yPjxZZWFyPjIwMTE8L1llYXI+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</w:fldData>
        </w:fldChar>
      </w:r>
      <w:r w:rsidR="00427172">
        <w:instrText xml:space="preserve"> ADDIN EN.CITE </w:instrText>
      </w:r>
      <w:r w:rsidR="00427172">
        <w:fldChar w:fldCharType="begin">
          <w:fldData xml:space="preserve">PEVuZE5vdGU+PENpdGU+PEF1dGhvcj5NYXR0aGV3czwvQXV0aG9yPjxZZWFyPjIwMTE8L1llYXI+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</w:fldData>
        </w:fldChar>
      </w:r>
      <w:r w:rsidR="00427172">
        <w:instrText xml:space="preserve"> ADDIN EN.CITE.DATA </w:instrText>
      </w:r>
      <w:r w:rsidR="00427172">
        <w:fldChar w:fldCharType="end"/>
      </w:r>
      <w:r w:rsidRPr="00F4569A">
        <w:fldChar w:fldCharType="separate"/>
      </w:r>
      <w:r w:rsidR="00427172">
        <w:rPr>
          <w:noProof/>
        </w:rPr>
        <w:t>(see e.g. García et al., 2014: Ch 4; Matthews et al., 2011; Palmer, 2010; Verweij and Thompson, 2006)</w:t>
      </w:r>
      <w:r w:rsidRPr="00F4569A">
        <w:fldChar w:fldCharType="end"/>
      </w:r>
      <w:r w:rsidR="00BA4FDF">
        <w:t xml:space="preserve">. </w:t>
      </w:r>
      <w:r w:rsidR="002F022F">
        <w:t>For example, c</w:t>
      </w:r>
      <w:r w:rsidR="00BA4FDF">
        <w:t xml:space="preserve">ombined storage options are more adaptable than single storage systems, </w:t>
      </w:r>
      <w:r w:rsidR="002F022F">
        <w:t xml:space="preserve">and </w:t>
      </w:r>
      <w:r w:rsidR="008505A5">
        <w:t xml:space="preserve">hence </w:t>
      </w:r>
      <w:r w:rsidR="00BA4FDF">
        <w:t xml:space="preserve">provide better ‘security’ against the vagaries of rainfall </w:t>
      </w:r>
      <w:r w:rsidR="000E67A1">
        <w:fldChar w:fldCharType="begin"/>
      </w:r>
      <w:r w:rsidR="00DE5E71">
        <w:instrText xml:space="preserve"> ADDIN EN.CITE &lt;EndNote&gt;&lt;Cite&gt;&lt;Author&gt;McCartney&lt;/Author&gt;&lt;Year&gt;2010&lt;/Year&gt;&lt;RecNum&gt;3529&lt;/RecNum&gt;&lt;DisplayText&gt;(McCartney and Smakhtin, 2010)&lt;/DisplayText&gt;&lt;record&gt;&lt;rec-number&gt;3529&lt;/rec-number&gt;&lt;foreign-keys&gt;&lt;key app="EN" db-id="zwxtepdswza9wue0esaxaw2rzspaar9z9f2a" timestamp="1452788386"&gt;3529&lt;/key&gt;&lt;/foreign-keys&gt;&lt;ref-type name="Report"&gt;27&lt;/ref-type&gt;&lt;contributors&gt;&lt;authors&gt;&lt;author&gt;McCartney, Matthew&lt;/author&gt;&lt;author&gt;Smakhtin, Vladimir&lt;/author&gt;&lt;/authors&gt;&lt;/contributors&gt;&lt;titles&gt;&lt;title&gt;Water Storage in an Era of Climate Change: Addressing the Challenge of Increasing Rainfall Variability&lt;/title&gt;&lt;secondary-title&gt;Blue Paper&lt;/secondary-title&gt;&lt;/titles&gt;&lt;dates&gt;&lt;year&gt;2010&lt;/year&gt;&lt;/dates&gt;&lt;pub-location&gt;International Water Management Institute&lt;/pub-location&gt;&lt;urls&gt;&lt;/urls&gt;&lt;/record&gt;&lt;/Cite&gt;&lt;/EndNote&gt;</w:instrText>
      </w:r>
      <w:r w:rsidR="000E67A1">
        <w:fldChar w:fldCharType="separate"/>
      </w:r>
      <w:r w:rsidR="00DE5E71">
        <w:rPr>
          <w:noProof/>
        </w:rPr>
        <w:t>(McCartney and Smakhtin, 2010)</w:t>
      </w:r>
      <w:r w:rsidR="000E67A1">
        <w:fldChar w:fldCharType="end"/>
      </w:r>
      <w:r w:rsidR="0039132E">
        <w:t xml:space="preserve">. </w:t>
      </w:r>
      <w:r w:rsidR="005A0BE9">
        <w:rPr>
          <w:rFonts w:eastAsia="PMingLiU"/>
          <w:lang w:val="en-US" w:eastAsia="zh-TW"/>
        </w:rPr>
        <w:t>Integration of</w:t>
      </w:r>
      <w:r w:rsidR="007102A8">
        <w:rPr>
          <w:rFonts w:eastAsia="PMingLiU"/>
          <w:lang w:val="en-US" w:eastAsia="zh-TW"/>
        </w:rPr>
        <w:t xml:space="preserve"> the lessons of a</w:t>
      </w:r>
      <w:r w:rsidR="00D94F69" w:rsidRPr="006401E7">
        <w:t xml:space="preserve">daptive water management </w:t>
      </w:r>
      <w:r w:rsidR="007102A8">
        <w:t xml:space="preserve">into </w:t>
      </w:r>
      <w:r w:rsidR="007102A8">
        <w:rPr>
          <w:lang w:val="en-CA"/>
        </w:rPr>
        <w:t>water security</w:t>
      </w:r>
      <w:r w:rsidR="007102A8">
        <w:t xml:space="preserve"> </w:t>
      </w:r>
      <w:r w:rsidR="00295053" w:rsidRPr="006401E7">
        <w:fldChar w:fldCharType="begin">
          <w:fldData xml:space="preserve">PEVuZE5vdGU+PENpdGU+PEF1dGhvcj5TY290dDwvQXV0aG9yPjxZZWFyPjIwMTM8L1llYXI+PFJl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</w:fldData>
        </w:fldChar>
      </w:r>
      <w:r w:rsidR="00DE5E71">
        <w:instrText xml:space="preserve"> ADDIN EN.CITE </w:instrText>
      </w:r>
      <w:r w:rsidR="00DE5E71">
        <w:fldChar w:fldCharType="begin">
          <w:fldData xml:space="preserve">PEVuZE5vdGU+PENpdGU+PEF1dGhvcj5TY290dDwvQXV0aG9yPjxZZWFyPjIwMTM8L1llYXI+PFJl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</w:fldData>
        </w:fldChar>
      </w:r>
      <w:r w:rsidR="00DE5E71">
        <w:instrText xml:space="preserve"> ADDIN EN.CITE.DATA </w:instrText>
      </w:r>
      <w:r w:rsidR="00DE5E71">
        <w:fldChar w:fldCharType="end"/>
      </w:r>
      <w:r w:rsidR="00295053" w:rsidRPr="006401E7">
        <w:fldChar w:fldCharType="separate"/>
      </w:r>
      <w:r w:rsidR="00DE5E71">
        <w:rPr>
          <w:noProof/>
        </w:rPr>
        <w:t>(see Pahl-Wostl et al., 2013a; Scott et al., 2013)</w:t>
      </w:r>
      <w:r w:rsidR="00295053" w:rsidRPr="006401E7">
        <w:fldChar w:fldCharType="end"/>
      </w:r>
      <w:r w:rsidR="00D94F69" w:rsidRPr="006401E7">
        <w:t xml:space="preserve"> </w:t>
      </w:r>
      <w:r w:rsidR="005A0BE9">
        <w:t>move</w:t>
      </w:r>
      <w:r w:rsidR="009D5E8B" w:rsidRPr="006401E7">
        <w:t xml:space="preserve"> beyond measures to increase ‘water use efficiency’ in production, to </w:t>
      </w:r>
      <w:r w:rsidR="00D94F69" w:rsidRPr="006401E7">
        <w:t xml:space="preserve">focus instead on learning, adapting, and </w:t>
      </w:r>
      <w:r w:rsidR="009D5E8B" w:rsidRPr="006401E7">
        <w:t>consumption patterns</w:t>
      </w:r>
      <w:r w:rsidR="005A0BE9">
        <w:t xml:space="preserve"> </w:t>
      </w:r>
      <w:r w:rsidR="005A0BE9">
        <w:fldChar w:fldCharType="begin"/>
      </w:r>
      <w:r w:rsidR="00DE5E71">
        <w:instrText xml:space="preserve"> ADDIN EN.CITE &lt;EndNote&gt;&lt;Cite&gt;&lt;Author&gt;Clement&lt;/Author&gt;&lt;Year&gt;2013&lt;/Year&gt;&lt;RecNum&gt;3408&lt;/RecNum&gt;&lt;Prefix&gt;see also &lt;/Prefix&gt;&lt;DisplayText&gt;(see also Clement, 2013)&lt;/DisplayText&gt;&lt;record&gt;&lt;rec-number&gt;3408&lt;/rec-number&gt;&lt;foreign-keys&gt;&lt;key app="EN" db-id="zwxtepdswza9wue0esaxaw2rzspaar9z9f2a" timestamp="1440072475"&gt;3408&lt;/key&gt;&lt;/foreign-keys&gt;&lt;ref-type name="Book Section"&gt;5&lt;/ref-type&gt;&lt;contributors&gt;&lt;authors&gt;&lt;author&gt;Clement, Floriane&lt;/author&gt;&lt;/authors&gt;&lt;secondary-authors&gt;&lt;author&gt;Lankford, Bruce&lt;/author&gt;&lt;author&gt;Bakker, Karen&lt;/author&gt;&lt;author&gt;Zeitoun, Mark&lt;/author&gt;&lt;author&gt;Conway, Declan&lt;/author&gt;&lt;/secondary-authors&gt;&lt;/contributors&gt;&lt;titles&gt;&lt;title&gt;From Water Productivity to Water Security: A Paradigm Shift? &lt;/title&gt;&lt;secondary-title&gt;Water Security: Principles, perspectives, practice&lt;/secondary-title&gt;&lt;/titles&gt;&lt;pages&gt;148 - 165&lt;/pages&gt;&lt;dates&gt;&lt;year&gt;2013&lt;/year&gt;&lt;/dates&gt;&lt;pub-location&gt;London&lt;/pub-location&gt;&lt;publisher&gt;Routledge&lt;/publisher&gt;&lt;urls&gt;&lt;/urls&gt;&lt;/record&gt;&lt;/Cite&gt;&lt;/EndNote&gt;</w:instrText>
      </w:r>
      <w:r w:rsidR="005A0BE9">
        <w:fldChar w:fldCharType="separate"/>
      </w:r>
      <w:r w:rsidR="00DE5E71">
        <w:rPr>
          <w:noProof/>
        </w:rPr>
        <w:t>(see also Clement, 2013)</w:t>
      </w:r>
      <w:r w:rsidR="005A0BE9">
        <w:fldChar w:fldCharType="end"/>
      </w:r>
      <w:r w:rsidR="00E673F4" w:rsidRPr="006401E7">
        <w:t>, very much like</w:t>
      </w:r>
      <w:r w:rsidR="00767877">
        <w:t xml:space="preserve"> the adaptive stream of</w:t>
      </w:r>
      <w:r w:rsidR="00E673F4" w:rsidRPr="006401E7">
        <w:t xml:space="preserve"> </w:t>
      </w:r>
      <w:r w:rsidR="0039132E">
        <w:t>‘</w:t>
      </w:r>
      <w:r w:rsidR="00E673F4" w:rsidRPr="006401E7">
        <w:t>climate-smart</w:t>
      </w:r>
      <w:r w:rsidR="0039132E">
        <w:t>’</w:t>
      </w:r>
      <w:r w:rsidR="00E673F4" w:rsidRPr="006401E7">
        <w:t xml:space="preserve"> agriculture</w:t>
      </w:r>
      <w:r w:rsidR="005A0BE9">
        <w:t xml:space="preserve">. </w:t>
      </w:r>
      <w:r w:rsidR="0095625D">
        <w:t>Allan et al</w:t>
      </w:r>
      <w:r w:rsidR="008505A5">
        <w:t>.</w:t>
      </w:r>
      <w:r w:rsidR="0095625D">
        <w:t xml:space="preserve"> </w:t>
      </w:r>
      <w:r w:rsidR="005B0F66">
        <w:fldChar w:fldCharType="begin"/>
      </w:r>
      <w:r w:rsidR="005B0F66">
        <w:instrText xml:space="preserve"> ADDIN EN.CITE &lt;EndNote&gt;&lt;Cite ExcludeAuth="1"&gt;&lt;Author&gt;Allan&lt;/Author&gt;&lt;Year&gt;2013&lt;/Year&gt;&lt;RecNum&gt;3399&lt;/RecNum&gt;&lt;DisplayText&gt;(2013)&lt;/DisplayText&gt;&lt;record&gt;&lt;rec-number&gt;3399&lt;/rec-number&gt;&lt;foreign-keys&gt;&lt;key app="EN" db-id="zwxtepdswza9wue0esaxaw2rzspaar9z9f2a" timestamp="1439999605"&gt;3399&lt;/key&gt;&lt;key app="ENWeb" db-id=""&gt;0&lt;/key&gt;&lt;/foreign-keys&gt;&lt;ref-type name="Journal Article"&gt;17&lt;/ref-type&gt;&lt;contributors&gt;&lt;authors&gt;&lt;author&gt;Allan, Catherine&lt;/author&gt;&lt;author&gt;Xia, Jun&lt;/author&gt;&lt;author&gt;Pahl-Wostl, Claudia&lt;/author&gt;&lt;/authors&gt;&lt;/contributors&gt;&lt;titles&gt;&lt;title&gt;Climate change and water security: challenges for adaptive water management&lt;/title&gt;&lt;secondary-title&gt;Current Opinion in Environmental Sustainability&lt;/secondary-title&gt;&lt;/titles&gt;&lt;periodical&gt;&lt;full-title&gt;Current Opinion in Environmental Sustainability&lt;/full-title&gt;&lt;/periodical&gt;&lt;pages&gt;625-632&lt;/pages&gt;&lt;volume&gt;5&lt;/volume&gt;&lt;number&gt;6&lt;/number&gt;&lt;dates&gt;&lt;year&gt;2013&lt;/year&gt;&lt;/dates&gt;&lt;isbn&gt;18773435&lt;/isbn&gt;&lt;urls&gt;&lt;/urls&gt;&lt;electronic-resource-num&gt;10.1016/j.cosust.2013.09.004&lt;/electronic-resource-num&gt;&lt;/record&gt;&lt;/Cite&gt;&lt;/EndNote&gt;</w:instrText>
      </w:r>
      <w:r w:rsidR="005B0F66">
        <w:fldChar w:fldCharType="separate"/>
      </w:r>
      <w:r w:rsidR="005B0F66">
        <w:rPr>
          <w:noProof/>
        </w:rPr>
        <w:t>(2013)</w:t>
      </w:r>
      <w:r w:rsidR="005B0F66">
        <w:fldChar w:fldCharType="end"/>
      </w:r>
      <w:r w:rsidR="007F7347">
        <w:t xml:space="preserve"> for instance, make a convincing </w:t>
      </w:r>
      <w:r w:rsidR="0039132E">
        <w:t xml:space="preserve">case </w:t>
      </w:r>
      <w:r w:rsidR="00094C6C">
        <w:t xml:space="preserve">for </w:t>
      </w:r>
      <w:r w:rsidR="000A6630">
        <w:t xml:space="preserve">the utility of </w:t>
      </w:r>
      <w:r w:rsidR="007F7347">
        <w:t xml:space="preserve">adaptive water management </w:t>
      </w:r>
      <w:r w:rsidR="000A6630">
        <w:t xml:space="preserve">for dealing with the social-ecological complexity of </w:t>
      </w:r>
      <w:r w:rsidR="00BD37D3">
        <w:rPr>
          <w:lang w:val="en-CA"/>
        </w:rPr>
        <w:t>water security</w:t>
      </w:r>
      <w:r w:rsidR="00BD37D3">
        <w:t xml:space="preserve"> in </w:t>
      </w:r>
      <w:r w:rsidR="00BD37D3" w:rsidRPr="00BD37D3">
        <w:rPr>
          <w:lang w:val="en-US"/>
        </w:rPr>
        <w:t>China’s National Water Policy, the European Flood</w:t>
      </w:r>
      <w:r w:rsidR="005F3D80">
        <w:rPr>
          <w:lang w:val="en-US"/>
        </w:rPr>
        <w:t>s</w:t>
      </w:r>
      <w:r w:rsidR="00BD37D3" w:rsidRPr="00BD37D3">
        <w:rPr>
          <w:lang w:val="en-US"/>
        </w:rPr>
        <w:t xml:space="preserve"> Directive and Australia’s Murray–Darling Basin Plan</w:t>
      </w:r>
      <w:r w:rsidR="00BA3A9A">
        <w:rPr>
          <w:lang w:val="en-US"/>
        </w:rPr>
        <w:t xml:space="preserve"> </w:t>
      </w:r>
      <w:r w:rsidR="008B742A">
        <w:rPr>
          <w:lang w:val="en-US"/>
        </w:rPr>
        <w:fldChar w:fldCharType="begin"/>
      </w:r>
      <w:r w:rsidR="002E7852">
        <w:rPr>
          <w:lang w:val="en-US"/>
        </w:rPr>
        <w:instrText xml:space="preserve"> ADDIN EN.CITE &lt;EndNote&gt;&lt;Cite&gt;&lt;Author&gt;Sigel&lt;/Author&gt;&lt;Year&gt;2010&lt;/Year&gt;&lt;RecNum&gt;3612&lt;/RecNum&gt;&lt;Prefix&gt;see also &lt;/Prefix&gt;&lt;DisplayText&gt;(see also Raadgever et al., 2011; Sigel et al., 2010)&lt;/DisplayText&gt;&lt;record&gt;&lt;rec-number&gt;3612&lt;/rec-number&gt;&lt;foreign-keys&gt;&lt;key app="EN" db-id="zwxtepdswza9wue0esaxaw2rzspaar9z9f2a" timestamp="1455550030"&gt;3612&lt;/key&gt;&lt;/foreign-keys&gt;&lt;ref-type name="Journal Article"&gt;17&lt;/ref-type&gt;&lt;contributors&gt;&lt;authors&gt;&lt;author&gt;Sigel, Katja&lt;/author&gt;&lt;author&gt;Klauer, Bernd&lt;/author&gt;&lt;author&gt;Pahl-Wostl, Claudia&lt;/author&gt;&lt;/authors&gt;&lt;/contributors&gt;&lt;titles&gt;&lt;title&gt;Conceptualising uncertainty in environmental decision-making: The example of the EU Water Framework Directive&lt;/title&gt;&lt;secondary-title&gt;Ecological Economics&lt;/secondary-title&gt;&lt;/titles&gt;&lt;periodical&gt;&lt;full-title&gt;Ecological Economics&lt;/full-title&gt;&lt;/periodical&gt;&lt;pages&gt;502 - 510&lt;/pages&gt;&lt;volume&gt;69&lt;/volume&gt;&lt;dates&gt;&lt;year&gt;2010&lt;/year&gt;&lt;/dates&gt;&lt;urls&gt;&lt;/urls&gt;&lt;/record&gt;&lt;/Cite&gt;&lt;Cite&gt;&lt;Author&gt;Raadgever&lt;/Author&gt;&lt;Year&gt;2011&lt;/Year&gt;&lt;RecNum&gt;3613&lt;/RecNum&gt;&lt;record&gt;&lt;rec-number&gt;3613&lt;/rec-number&gt;&lt;foreign-keys&gt;&lt;key app="EN" db-id="zwxtepdswza9wue0esaxaw2rzspaar9z9f2a" timestamp="1455550784"&gt;3613&lt;/key&gt;&lt;key app="ENWeb" db-id=""&gt;0&lt;/key&gt;&lt;/foreign-keys&gt;&lt;ref-type name="Journal Article"&gt;17&lt;/ref-type&gt;&lt;contributors&gt;&lt;authors&gt;&lt;author&gt;Raadgever, G. T.&lt;/author&gt;&lt;author&gt;Dieperink, C.&lt;/author&gt;&lt;author&gt;Driessen, P. P. J.&lt;/author&gt;&lt;author&gt;Smit, A. A. H.&lt;/author&gt;&lt;author&gt;van Rijswick, H. F. M. W.&lt;/author&gt;&lt;/authors&gt;&lt;/contributors&gt;&lt;titles&gt;&lt;title&gt;Uncertainty management strategies: Lessons from the regional implementation of the Water Framework Directive in the Netherlands&lt;/title&gt;&lt;secondary-title&gt;Environmental Science &amp;amp; Policy&lt;/secondary-title&gt;&lt;/titles&gt;&lt;periodical&gt;&lt;full-title&gt;Environmental Science &amp;amp; Policy&lt;/full-title&gt;&lt;/periodical&gt;&lt;pages&gt;64-75&lt;/pages&gt;&lt;volume&gt;14&lt;/volume&gt;&lt;number&gt;1&lt;/number&gt;&lt;dates&gt;&lt;year&gt;2011&lt;/year&gt;&lt;/dates&gt;&lt;isbn&gt;14629011&lt;/isbn&gt;&lt;urls&gt;&lt;/urls&gt;&lt;electronic-resource-num&gt;10.1016/j.envsci.2010.11.001&lt;/electronic-resource-num&gt;&lt;/record&gt;&lt;/Cite&gt;&lt;/EndNote&gt;</w:instrText>
      </w:r>
      <w:r w:rsidR="008B742A">
        <w:rPr>
          <w:lang w:val="en-US"/>
        </w:rPr>
        <w:fldChar w:fldCharType="separate"/>
      </w:r>
      <w:r w:rsidR="002E7852">
        <w:rPr>
          <w:noProof/>
          <w:lang w:val="en-US"/>
        </w:rPr>
        <w:t>(see also Raadgever et al., 2011; Sigel et al., 2010)</w:t>
      </w:r>
      <w:r w:rsidR="008B742A">
        <w:rPr>
          <w:lang w:val="en-US"/>
        </w:rPr>
        <w:fldChar w:fldCharType="end"/>
      </w:r>
      <w:r w:rsidR="00BD37D3" w:rsidRPr="00BD37D3">
        <w:rPr>
          <w:lang w:val="en-US"/>
        </w:rPr>
        <w:t xml:space="preserve">. </w:t>
      </w:r>
    </w:p>
    <w:p w14:paraId="20DE98FA" w14:textId="3254F7FD" w:rsidR="00AC6679" w:rsidRDefault="0011348D" w:rsidP="001E04A1">
      <w:pPr>
        <w:spacing w:line="276" w:lineRule="auto"/>
        <w:jc w:val="left"/>
      </w:pPr>
      <w:r w:rsidRPr="00D84A8A">
        <w:t xml:space="preserve">The more </w:t>
      </w:r>
      <w:r w:rsidR="002F7B52">
        <w:t xml:space="preserve">that </w:t>
      </w:r>
      <w:r w:rsidRPr="00D84A8A">
        <w:t>research and policy develops along these</w:t>
      </w:r>
      <w:r w:rsidR="0039132E">
        <w:t xml:space="preserve"> adaptive and flexible</w:t>
      </w:r>
      <w:r w:rsidRPr="00D84A8A">
        <w:t xml:space="preserve"> lines, the more creative and responsive </w:t>
      </w:r>
      <w:r w:rsidR="00991214" w:rsidRPr="00D84A8A">
        <w:t>conceptualisations</w:t>
      </w:r>
      <w:r w:rsidRPr="00D84A8A">
        <w:t xml:space="preserve"> of </w:t>
      </w:r>
      <w:r w:rsidRPr="00D84A8A">
        <w:rPr>
          <w:lang w:val="en-CA"/>
        </w:rPr>
        <w:t>water security</w:t>
      </w:r>
      <w:r w:rsidRPr="00D84A8A">
        <w:t xml:space="preserve"> can be. </w:t>
      </w:r>
      <w:r w:rsidR="00714E25">
        <w:t xml:space="preserve">The </w:t>
      </w:r>
      <w:r w:rsidR="00B86508">
        <w:t xml:space="preserve">integrative </w:t>
      </w:r>
      <w:r w:rsidR="00B86508">
        <w:rPr>
          <w:lang w:val="en-CA"/>
        </w:rPr>
        <w:t>water security</w:t>
      </w:r>
      <w:r w:rsidR="00B86508">
        <w:t xml:space="preserve"> </w:t>
      </w:r>
      <w:r w:rsidR="00714E25">
        <w:t>research community</w:t>
      </w:r>
      <w:r w:rsidRPr="00D84A8A">
        <w:t xml:space="preserve"> </w:t>
      </w:r>
      <w:r w:rsidR="005A0BE9">
        <w:t>appears to be</w:t>
      </w:r>
      <w:r w:rsidR="006A5386">
        <w:t xml:space="preserve"> </w:t>
      </w:r>
      <w:r w:rsidR="00E03A8F">
        <w:t>gradually</w:t>
      </w:r>
      <w:r w:rsidR="006A5386">
        <w:t xml:space="preserve"> </w:t>
      </w:r>
      <w:r w:rsidRPr="00D84A8A">
        <w:t>lean</w:t>
      </w:r>
      <w:r w:rsidR="006A5386">
        <w:t>ing</w:t>
      </w:r>
      <w:r w:rsidRPr="00D84A8A">
        <w:t xml:space="preserve"> </w:t>
      </w:r>
      <w:r w:rsidR="00A76242" w:rsidRPr="00D84A8A">
        <w:t xml:space="preserve">away from viewing security simply in terms of sufficiency, or in terms of eliminating variability, and towards </w:t>
      </w:r>
      <w:r w:rsidR="005B23A4" w:rsidRPr="00D84A8A">
        <w:t xml:space="preserve">the </w:t>
      </w:r>
      <w:r w:rsidR="005B23A4" w:rsidRPr="00D84A8A">
        <w:lastRenderedPageBreak/>
        <w:t xml:space="preserve">type of </w:t>
      </w:r>
      <w:r w:rsidR="005B23A4" w:rsidRPr="00D84A8A">
        <w:rPr>
          <w:lang w:val="en-CA"/>
        </w:rPr>
        <w:t>water security</w:t>
      </w:r>
      <w:r w:rsidR="005B23A4" w:rsidRPr="00D84A8A">
        <w:t xml:space="preserve"> that comes through recognition of </w:t>
      </w:r>
      <w:r w:rsidR="00A76242" w:rsidRPr="00D84A8A">
        <w:t xml:space="preserve">shared </w:t>
      </w:r>
      <w:r w:rsidR="005B23A4" w:rsidRPr="00D84A8A">
        <w:t>responsibilities</w:t>
      </w:r>
      <w:r w:rsidR="00A76242" w:rsidRPr="00D84A8A">
        <w:t xml:space="preserve">, </w:t>
      </w:r>
      <w:r w:rsidR="005B23A4" w:rsidRPr="00D84A8A">
        <w:t xml:space="preserve">just as </w:t>
      </w:r>
      <w:r w:rsidR="00A76242" w:rsidRPr="00D84A8A">
        <w:t xml:space="preserve">thinking about </w:t>
      </w:r>
      <w:r w:rsidR="00D12C63">
        <w:t xml:space="preserve">the </w:t>
      </w:r>
      <w:r w:rsidR="00A76242" w:rsidRPr="00D84A8A">
        <w:t xml:space="preserve">global commons </w:t>
      </w:r>
      <w:r w:rsidR="005B23A4" w:rsidRPr="00D84A8A">
        <w:t>must and does challenge</w:t>
      </w:r>
      <w:r w:rsidR="00A76242" w:rsidRPr="00D84A8A">
        <w:t xml:space="preserve"> </w:t>
      </w:r>
      <w:r w:rsidR="006401E7">
        <w:t>date</w:t>
      </w:r>
      <w:r w:rsidR="003822D3">
        <w:t>d</w:t>
      </w:r>
      <w:r w:rsidR="006401E7">
        <w:t xml:space="preserve"> notions of absolute </w:t>
      </w:r>
      <w:r w:rsidR="003822D3">
        <w:t>territorial</w:t>
      </w:r>
      <w:r w:rsidR="00A76242" w:rsidRPr="00D84A8A">
        <w:t xml:space="preserve"> sovereignty.</w:t>
      </w:r>
    </w:p>
    <w:p w14:paraId="0F362F58" w14:textId="4BC7155B" w:rsidR="00C91E09" w:rsidRDefault="00C91E09" w:rsidP="001E04A1">
      <w:pPr>
        <w:spacing w:before="0" w:after="0"/>
        <w:jc w:val="left"/>
        <w:rPr>
          <w:rFonts w:eastAsiaTheme="majorEastAsia" w:cstheme="majorBidi"/>
          <w:b/>
          <w:bCs/>
          <w:color w:val="008000"/>
          <w:sz w:val="32"/>
          <w:szCs w:val="32"/>
        </w:rPr>
      </w:pPr>
    </w:p>
    <w:p w14:paraId="396C53F1" w14:textId="5C8CC1C5" w:rsidR="005D4959" w:rsidRPr="005D4959" w:rsidRDefault="00574D4C" w:rsidP="001E04A1">
      <w:pPr>
        <w:spacing w:line="276" w:lineRule="auto"/>
        <w:jc w:val="left"/>
        <w:rPr>
          <w:rFonts w:eastAsiaTheme="majorEastAsia" w:cstheme="majorBidi"/>
          <w:b/>
          <w:bCs/>
          <w:color w:val="008000"/>
          <w:sz w:val="32"/>
          <w:szCs w:val="32"/>
        </w:rPr>
      </w:pPr>
      <w:r>
        <w:rPr>
          <w:rFonts w:eastAsiaTheme="majorEastAsia" w:cstheme="majorBidi"/>
          <w:b/>
          <w:bCs/>
          <w:color w:val="008000"/>
          <w:sz w:val="32"/>
          <w:szCs w:val="32"/>
        </w:rPr>
        <w:t xml:space="preserve">4. </w:t>
      </w:r>
      <w:r w:rsidR="00952279">
        <w:rPr>
          <w:rFonts w:eastAsiaTheme="majorEastAsia" w:cstheme="majorBidi"/>
          <w:b/>
          <w:bCs/>
          <w:color w:val="008000"/>
          <w:sz w:val="32"/>
          <w:szCs w:val="32"/>
        </w:rPr>
        <w:t xml:space="preserve">The route to </w:t>
      </w:r>
      <w:r w:rsidR="00952279" w:rsidRPr="00952279">
        <w:rPr>
          <w:rFonts w:eastAsiaTheme="majorEastAsia" w:cstheme="majorBidi"/>
          <w:b/>
          <w:bCs/>
          <w:color w:val="008000"/>
          <w:sz w:val="32"/>
          <w:szCs w:val="32"/>
        </w:rPr>
        <w:t>effective</w:t>
      </w:r>
      <w:r w:rsidR="00952279">
        <w:rPr>
          <w:rFonts w:eastAsiaTheme="majorEastAsia" w:cstheme="majorBidi"/>
          <w:b/>
          <w:bCs/>
          <w:color w:val="008000"/>
          <w:sz w:val="32"/>
          <w:szCs w:val="32"/>
        </w:rPr>
        <w:t xml:space="preserve"> </w:t>
      </w:r>
      <w:r w:rsidR="00952279" w:rsidRPr="00952279">
        <w:rPr>
          <w:rFonts w:eastAsiaTheme="majorEastAsia" w:cstheme="majorBidi"/>
          <w:b/>
          <w:bCs/>
          <w:color w:val="008000"/>
          <w:sz w:val="32"/>
          <w:szCs w:val="32"/>
          <w:lang w:val="en-CA"/>
        </w:rPr>
        <w:t>water security</w:t>
      </w:r>
    </w:p>
    <w:p w14:paraId="0339FD0C" w14:textId="3D5B7075" w:rsidR="00C562C4" w:rsidRDefault="00EC2326" w:rsidP="001E04A1">
      <w:pPr>
        <w:spacing w:line="276" w:lineRule="auto"/>
        <w:jc w:val="left"/>
      </w:pPr>
      <w:r>
        <w:t xml:space="preserve">This article has asserted that realising the full </w:t>
      </w:r>
      <w:r w:rsidR="001560F7">
        <w:t xml:space="preserve">conceptual, analytical, and policy </w:t>
      </w:r>
      <w:r>
        <w:t>benefits of ‘</w:t>
      </w:r>
      <w:r>
        <w:rPr>
          <w:lang w:val="en-CA"/>
        </w:rPr>
        <w:t>water security</w:t>
      </w:r>
      <w:r>
        <w:t xml:space="preserve">’ depends largely on how the complexity of water-society challenges is considered and approached. </w:t>
      </w:r>
      <w:r w:rsidR="005F3D80">
        <w:t xml:space="preserve">This </w:t>
      </w:r>
      <w:r>
        <w:t xml:space="preserve">complexity is </w:t>
      </w:r>
      <w:r w:rsidR="0045541B">
        <w:t>shaped</w:t>
      </w:r>
      <w:r w:rsidR="00B34570">
        <w:t xml:space="preserve"> by </w:t>
      </w:r>
      <w:r w:rsidR="005F3D80">
        <w:t xml:space="preserve">nonlinear </w:t>
      </w:r>
      <w:r w:rsidR="00B34570">
        <w:t xml:space="preserve">and interwoven </w:t>
      </w:r>
      <w:r w:rsidR="0045541B">
        <w:t>political</w:t>
      </w:r>
      <w:r w:rsidR="00B34570">
        <w:t xml:space="preserve">, biophysical and technical processes, as well as by the </w:t>
      </w:r>
      <w:r w:rsidR="005F3D80">
        <w:t xml:space="preserve">severe </w:t>
      </w:r>
      <w:r w:rsidR="00B34570">
        <w:t xml:space="preserve">uncertainty of future water </w:t>
      </w:r>
      <w:r w:rsidR="0045541B">
        <w:t>availability</w:t>
      </w:r>
      <w:r w:rsidR="00B34570">
        <w:t xml:space="preserve"> and demand. </w:t>
      </w:r>
    </w:p>
    <w:p w14:paraId="1C37DE96" w14:textId="79628B26" w:rsidR="00B34570" w:rsidRDefault="003F7C72" w:rsidP="001E04A1">
      <w:pPr>
        <w:spacing w:line="276" w:lineRule="auto"/>
        <w:jc w:val="left"/>
      </w:pPr>
      <w:r>
        <w:t>T</w:t>
      </w:r>
      <w:r w:rsidR="00B34570">
        <w:t>wo approaches</w:t>
      </w:r>
      <w:r>
        <w:t xml:space="preserve"> have been discussed</w:t>
      </w:r>
      <w:r w:rsidR="00B34570">
        <w:t xml:space="preserve">: a policy-friendly approach that seeks to reduce complexity through risk analysis and simplifying assumptions about national </w:t>
      </w:r>
      <w:r w:rsidR="0045541B">
        <w:t>economies</w:t>
      </w:r>
      <w:r w:rsidR="00B34570">
        <w:t>, hydro</w:t>
      </w:r>
      <w:r w:rsidR="00B20AA1">
        <w:t>-</w:t>
      </w:r>
      <w:r w:rsidR="003213A6">
        <w:t xml:space="preserve">climatology, </w:t>
      </w:r>
      <w:r w:rsidR="00B34570">
        <w:t xml:space="preserve">and society; and a more pluralistic approach that </w:t>
      </w:r>
      <w:r w:rsidR="003615BE">
        <w:t>broadens</w:t>
      </w:r>
      <w:r w:rsidR="00B34570">
        <w:t xml:space="preserve"> both the range of </w:t>
      </w:r>
      <w:r w:rsidR="00973436">
        <w:t>uncertainties</w:t>
      </w:r>
      <w:r w:rsidR="00B34570">
        <w:t xml:space="preserve"> </w:t>
      </w:r>
      <w:r w:rsidR="005F3D80">
        <w:t xml:space="preserve">considered </w:t>
      </w:r>
      <w:r w:rsidR="00B34570">
        <w:t>and the analytical methods by which to integrate them. Laid-out in this way, the ‘</w:t>
      </w:r>
      <w:r w:rsidR="00801606">
        <w:t xml:space="preserve">complexity </w:t>
      </w:r>
      <w:r w:rsidR="00B34570">
        <w:t>fault-line’</w:t>
      </w:r>
      <w:r w:rsidR="003213A6">
        <w:t xml:space="preserve"> between the two approaches</w:t>
      </w:r>
      <w:r w:rsidR="00B34570">
        <w:t xml:space="preserve"> is certainly</w:t>
      </w:r>
      <w:r>
        <w:t xml:space="preserve"> often</w:t>
      </w:r>
      <w:r w:rsidR="00B34570">
        <w:t xml:space="preserve"> blurred (</w:t>
      </w:r>
      <w:r w:rsidR="000D3DE8">
        <w:t xml:space="preserve">some </w:t>
      </w:r>
      <w:r w:rsidR="00B34570">
        <w:t xml:space="preserve">nexus work </w:t>
      </w:r>
      <w:r>
        <w:t xml:space="preserve">that </w:t>
      </w:r>
      <w:r w:rsidR="000D3DE8">
        <w:t xml:space="preserve">might otherwise </w:t>
      </w:r>
      <w:r>
        <w:t xml:space="preserve">be labelled integrative here, for example, </w:t>
      </w:r>
      <w:r w:rsidR="00B34570">
        <w:t xml:space="preserve">tends to underemphasise distributional issues </w:t>
      </w:r>
      <w:r w:rsidR="000E67A1">
        <w:fldChar w:fldCharType="begin"/>
      </w:r>
      <w:r w:rsidR="00DE5E71">
        <w:instrText xml:space="preserve"> ADDIN EN.CITE &lt;EndNote&gt;&lt;Cite&gt;&lt;Author&gt;Allouche&lt;/Author&gt;&lt;Year&gt;2015&lt;/Year&gt;&lt;RecNum&gt;3531&lt;/RecNum&gt;&lt;Prefix&gt;see &lt;/Prefix&gt;&lt;DisplayText&gt;(see Allouche et al., 2015)&lt;/DisplayText&gt;&lt;record&gt;&lt;rec-number&gt;3531&lt;/rec-number&gt;&lt;foreign-keys&gt;&lt;key app="EN" db-id="zwxtepdswza9wue0esaxaw2rzspaar9z9f2a" timestamp="1452790911"&gt;3531&lt;/key&gt;&lt;key app="ENWeb" db-id=""&gt;0&lt;/key&gt;&lt;/foreign-keys&gt;&lt;ref-type name="Journal Article"&gt;17&lt;/ref-type&gt;&lt;contributors&gt;&lt;authors&gt;&lt;author&gt;Allouche, Jeremy&lt;/author&gt;&lt;author&gt;Middleton, Carl&lt;/author&gt;&lt;author&gt;Gyawali, Dipak&lt;/author&gt;&lt;/authors&gt;&lt;/contributors&gt;&lt;titles&gt;&lt;title&gt;Technical Veil, Hidden Politics: Interrogating the Power Linkages behind the Nexus&lt;/title&gt;&lt;secondary-title&gt;Water Alternatives&lt;/secondary-title&gt;&lt;/titles&gt;&lt;periodical&gt;&lt;full-title&gt;Water Alternatives&lt;/full-title&gt;&lt;/periodical&gt;&lt;pages&gt;610 - 626&lt;/pages&gt;&lt;volume&gt;8&lt;/volume&gt;&lt;number&gt;1&lt;/number&gt;&lt;dates&gt;&lt;year&gt;2015&lt;/year&gt;&lt;/dates&gt;&lt;urls&gt;&lt;/urls&gt;&lt;/record&gt;&lt;/Cite&gt;&lt;/EndNote&gt;</w:instrText>
      </w:r>
      <w:r w:rsidR="000E67A1">
        <w:fldChar w:fldCharType="separate"/>
      </w:r>
      <w:r w:rsidR="00DE5E71">
        <w:rPr>
          <w:noProof/>
        </w:rPr>
        <w:t>(see Allouche et al., 2015)</w:t>
      </w:r>
      <w:r w:rsidR="000E67A1">
        <w:fldChar w:fldCharType="end"/>
      </w:r>
      <w:r w:rsidR="00DE1EB3">
        <w:t>)</w:t>
      </w:r>
      <w:r w:rsidR="00C02BCF">
        <w:t xml:space="preserve">, </w:t>
      </w:r>
      <w:r>
        <w:t>but</w:t>
      </w:r>
      <w:r w:rsidR="00C02BCF">
        <w:t xml:space="preserve"> the distinction does </w:t>
      </w:r>
      <w:r w:rsidR="0045541B">
        <w:t>serve</w:t>
      </w:r>
      <w:r w:rsidR="00C02BCF">
        <w:t xml:space="preserve"> to highlight </w:t>
      </w:r>
      <w:r w:rsidR="003213A6">
        <w:t xml:space="preserve">key concerns, and how they may be </w:t>
      </w:r>
      <w:r w:rsidR="00C02BCF">
        <w:t xml:space="preserve">addressed. </w:t>
      </w:r>
    </w:p>
    <w:p w14:paraId="50351A35" w14:textId="24F96A46" w:rsidR="004A4D38" w:rsidRDefault="003213A6" w:rsidP="001E04A1">
      <w:pPr>
        <w:spacing w:line="276" w:lineRule="auto"/>
        <w:jc w:val="left"/>
      </w:pPr>
      <w:r>
        <w:t xml:space="preserve">The main concern is that the allure </w:t>
      </w:r>
      <w:r w:rsidR="00E01543">
        <w:t xml:space="preserve">of the </w:t>
      </w:r>
      <w:r w:rsidR="00C562C4">
        <w:t xml:space="preserve">‘reductionist’ approach </w:t>
      </w:r>
      <w:r w:rsidR="00973436">
        <w:t xml:space="preserve">in </w:t>
      </w:r>
      <w:r w:rsidR="00E01543">
        <w:t>policy-circles</w:t>
      </w:r>
      <w:r w:rsidR="003F7C72">
        <w:t xml:space="preserve"> can lead to the </w:t>
      </w:r>
      <w:r w:rsidR="007C7C5D">
        <w:t xml:space="preserve">premature closure of </w:t>
      </w:r>
      <w:r w:rsidR="005F3D80">
        <w:t xml:space="preserve">useful </w:t>
      </w:r>
      <w:r>
        <w:t xml:space="preserve">options </w:t>
      </w:r>
      <w:r w:rsidR="003F7C72">
        <w:t xml:space="preserve">that might </w:t>
      </w:r>
      <w:r w:rsidR="007C7C5D" w:rsidRPr="003F7C72">
        <w:t>other</w:t>
      </w:r>
      <w:r w:rsidR="00C562C4" w:rsidRPr="003F7C72">
        <w:t>wise</w:t>
      </w:r>
      <w:r w:rsidR="003F7C72">
        <w:t xml:space="preserve"> </w:t>
      </w:r>
      <w:r w:rsidR="007C7C5D">
        <w:t xml:space="preserve">be </w:t>
      </w:r>
      <w:r w:rsidR="00DF245F">
        <w:t xml:space="preserve">opened by the </w:t>
      </w:r>
      <w:r w:rsidR="00A52EF7">
        <w:t xml:space="preserve">‘integrative’ approach, </w:t>
      </w:r>
      <w:r w:rsidR="00F93BEC">
        <w:t xml:space="preserve">in much the same way that </w:t>
      </w:r>
      <w:r w:rsidR="00BD37C4">
        <w:t xml:space="preserve">some </w:t>
      </w:r>
      <w:r w:rsidR="000C40F9">
        <w:t xml:space="preserve">physical climate </w:t>
      </w:r>
      <w:r w:rsidR="00F93BEC">
        <w:t xml:space="preserve">science </w:t>
      </w:r>
      <w:r w:rsidR="00BD37C4">
        <w:t xml:space="preserve">circles </w:t>
      </w:r>
      <w:r w:rsidR="000C40F9">
        <w:t xml:space="preserve">ignore </w:t>
      </w:r>
      <w:r w:rsidR="00BD37C4">
        <w:t xml:space="preserve">the </w:t>
      </w:r>
      <w:r w:rsidR="00BA4E6A">
        <w:t xml:space="preserve">contributions of social climate science </w:t>
      </w:r>
      <w:r w:rsidR="009B21D3">
        <w:fldChar w:fldCharType="begin"/>
      </w:r>
      <w:r w:rsidR="00DE5E71">
        <w:instrText xml:space="preserve"> ADDIN EN.CITE &lt;EndNote&gt;&lt;Cite&gt;&lt;Author&gt;Castree&lt;/Author&gt;&lt;Year&gt;2014&lt;/Year&gt;&lt;RecNum&gt;3026&lt;/RecNum&gt;&lt;Prefix&gt;see &lt;/Prefix&gt;&lt;DisplayText&gt;(see Castree et al., 2014)&lt;/DisplayText&gt;&lt;record&gt;&lt;rec-number&gt;3026&lt;/rec-number&gt;&lt;foreign-keys&gt;&lt;key app="EN" db-id="zwxtepdswza9wue0esaxaw2rzspaar9z9f2a" timestamp="1417780003"&gt;3026&lt;/key&gt;&lt;key app="ENWeb" db-id=""&gt;0&lt;/key&gt;&lt;/foreign-keys&gt;&lt;ref-type name="Journal Article"&gt;17&lt;/ref-type&gt;&lt;contributors&gt;&lt;authors&gt;&lt;author&gt;Castree, Noel&lt;/author&gt;&lt;author&gt;Adams, William M.&lt;/author&gt;&lt;author&gt;Barry, John&lt;/author&gt;&lt;author&gt;Brockington, Daniel&lt;/author&gt;&lt;author&gt;Büscher, Bram&lt;/author&gt;&lt;author&gt;Corbera, Esteve&lt;/author&gt;&lt;author&gt;Demeritt, David&lt;/author&gt;&lt;author&gt;Duffy, Rosaleen&lt;/author&gt;&lt;author&gt;Felt, Ulrike&lt;/author&gt;&lt;author&gt;Neves, Katja&lt;/author&gt;&lt;author&gt;Newell, Peter&lt;/author&gt;&lt;author&gt;Pellizzoni, Luigi&lt;/author&gt;&lt;author&gt;Rigby, Kate&lt;/author&gt;&lt;author&gt;Robbins, Paul&lt;/author&gt;&lt;author&gt;Robin, Libby&lt;/author&gt;&lt;author&gt;Rose, Deborah Bird&lt;/author&gt;&lt;author&gt;Ross, Andrew&lt;/author&gt;&lt;author&gt;Schlosberg, David&lt;/author&gt;&lt;author&gt;Sörlin, Sverker&lt;/author&gt;&lt;author&gt;West, Paige&lt;/author&gt;&lt;author&gt;Whitehead, Mark&lt;/author&gt;&lt;author&gt;Wynne, Brian&lt;/author&gt;&lt;/authors&gt;&lt;/contributors&gt;&lt;titles&gt;&lt;title&gt;Changing the intellectual climate&lt;/title&gt;&lt;secondary-title&gt;Nature Climate Change&lt;/secondary-title&gt;&lt;/titles&gt;&lt;periodical&gt;&lt;full-title&gt;Nature Climate Change&lt;/full-title&gt;&lt;/periodical&gt;&lt;pages&gt;763-768&lt;/pages&gt;&lt;volume&gt;4&lt;/volume&gt;&lt;number&gt;9&lt;/number&gt;&lt;dates&gt;&lt;year&gt;2014&lt;/year&gt;&lt;/dates&gt;&lt;isbn&gt;1758-678X&amp;#xD;1758-6798&lt;/isbn&gt;&lt;urls&gt;&lt;/urls&gt;&lt;electronic-resource-num&gt;10.1038/nclimate2339&lt;/electronic-resource-num&gt;&lt;/record&gt;&lt;/Cite&gt;&lt;/EndNote&gt;</w:instrText>
      </w:r>
      <w:r w:rsidR="009B21D3">
        <w:fldChar w:fldCharType="separate"/>
      </w:r>
      <w:r w:rsidR="00DE5E71">
        <w:rPr>
          <w:noProof/>
        </w:rPr>
        <w:t>(see Castree et al., 2014)</w:t>
      </w:r>
      <w:r w:rsidR="009B21D3">
        <w:fldChar w:fldCharType="end"/>
      </w:r>
      <w:r w:rsidR="00BA4E6A">
        <w:t xml:space="preserve">. </w:t>
      </w:r>
      <w:r w:rsidR="006967D3">
        <w:t xml:space="preserve">This analysis has shown that </w:t>
      </w:r>
      <w:r w:rsidR="00B90738">
        <w:t xml:space="preserve">the reductionist approach </w:t>
      </w:r>
      <w:r w:rsidR="006967D3">
        <w:t>is problem</w:t>
      </w:r>
      <w:r w:rsidR="00B90738">
        <w:t>atic</w:t>
      </w:r>
      <w:r w:rsidR="006967D3">
        <w:t xml:space="preserve"> because a) </w:t>
      </w:r>
      <w:r w:rsidR="000C4127">
        <w:t>at least some of it</w:t>
      </w:r>
      <w:r w:rsidR="006967D3">
        <w:t xml:space="preserve"> is </w:t>
      </w:r>
      <w:r w:rsidR="000C4127">
        <w:t xml:space="preserve">insufficiently </w:t>
      </w:r>
      <w:r w:rsidR="006967D3">
        <w:t xml:space="preserve">grounded to </w:t>
      </w:r>
      <w:r w:rsidR="00D22E24">
        <w:t xml:space="preserve">justify the </w:t>
      </w:r>
      <w:r w:rsidR="006967D3">
        <w:t xml:space="preserve">support </w:t>
      </w:r>
      <w:r w:rsidR="00D22E24">
        <w:t xml:space="preserve">it provides to </w:t>
      </w:r>
      <w:r w:rsidR="006967D3">
        <w:t xml:space="preserve">large investment </w:t>
      </w:r>
      <w:r w:rsidR="00973436">
        <w:t>plans</w:t>
      </w:r>
      <w:r w:rsidR="006967D3">
        <w:t xml:space="preserve">, b) the </w:t>
      </w:r>
      <w:r w:rsidR="00A52EF7">
        <w:t>u</w:t>
      </w:r>
      <w:r w:rsidR="007F3A98" w:rsidRPr="005159B3">
        <w:t xml:space="preserve">ncertainties </w:t>
      </w:r>
      <w:r w:rsidR="00A52EF7">
        <w:t xml:space="preserve">that are veiled by </w:t>
      </w:r>
      <w:r>
        <w:t xml:space="preserve">some of </w:t>
      </w:r>
      <w:r w:rsidR="000C4127">
        <w:t>these approaches</w:t>
      </w:r>
      <w:r w:rsidR="00A52EF7">
        <w:t xml:space="preserve"> are the </w:t>
      </w:r>
      <w:r w:rsidR="004A4D38">
        <w:t xml:space="preserve">very </w:t>
      </w:r>
      <w:r w:rsidR="00A52EF7">
        <w:t>ones that can render resultant policy recommendations ineffective</w:t>
      </w:r>
      <w:r w:rsidR="006967D3">
        <w:t xml:space="preserve">, and c) </w:t>
      </w:r>
      <w:r w:rsidR="00B114BA">
        <w:t>down</w:t>
      </w:r>
      <w:r w:rsidR="006967D3">
        <w:t xml:space="preserve">playing of social </w:t>
      </w:r>
      <w:r w:rsidR="0045541B">
        <w:t>distributional</w:t>
      </w:r>
      <w:r w:rsidR="006967D3">
        <w:t xml:space="preserve"> issues and</w:t>
      </w:r>
      <w:r w:rsidR="00B114BA">
        <w:t xml:space="preserve"> power asymmetries will tend to favour the wealthy and powerful over the marginalised. If it is to prove of use, the term ‘water security’ needs to be </w:t>
      </w:r>
      <w:r w:rsidR="006967D3">
        <w:t xml:space="preserve">rooted, expanded, and attuned to social justice. </w:t>
      </w:r>
    </w:p>
    <w:p w14:paraId="7F75482B" w14:textId="4D8B97D7" w:rsidR="00042260" w:rsidRDefault="00187D65" w:rsidP="001E04A1">
      <w:pPr>
        <w:spacing w:line="276" w:lineRule="auto"/>
        <w:jc w:val="left"/>
      </w:pPr>
      <w:r w:rsidRPr="00EB3FCA">
        <w:t xml:space="preserve">The analysis thus not only justifies </w:t>
      </w:r>
      <w:r w:rsidR="006959A9" w:rsidRPr="00EB3FCA">
        <w:t xml:space="preserve">more space </w:t>
      </w:r>
      <w:r w:rsidR="00327516" w:rsidRPr="00EB3FCA">
        <w:t xml:space="preserve">for </w:t>
      </w:r>
      <w:proofErr w:type="gramStart"/>
      <w:r w:rsidR="00327516" w:rsidRPr="00EB3FCA">
        <w:t>an ‘integrative’</w:t>
      </w:r>
      <w:proofErr w:type="gramEnd"/>
      <w:r w:rsidR="00327516" w:rsidRPr="00EB3FCA">
        <w:t xml:space="preserve"> approach to </w:t>
      </w:r>
      <w:r w:rsidR="00327516" w:rsidRPr="00EB3FCA">
        <w:rPr>
          <w:lang w:val="en-CA"/>
        </w:rPr>
        <w:t>water security</w:t>
      </w:r>
      <w:r w:rsidR="00327516" w:rsidRPr="00EB3FCA">
        <w:t xml:space="preserve"> </w:t>
      </w:r>
      <w:r w:rsidR="006959A9" w:rsidRPr="00EB3FCA">
        <w:t xml:space="preserve">in policy circles, </w:t>
      </w:r>
      <w:r w:rsidR="0092157C" w:rsidRPr="00EB3FCA">
        <w:t xml:space="preserve">but </w:t>
      </w:r>
      <w:r w:rsidRPr="00EB3FCA">
        <w:t xml:space="preserve">it </w:t>
      </w:r>
      <w:r w:rsidR="0092157C" w:rsidRPr="00EB3FCA">
        <w:t xml:space="preserve">also </w:t>
      </w:r>
      <w:r w:rsidR="00395FAF" w:rsidRPr="00EB3FCA">
        <w:t>sketches</w:t>
      </w:r>
      <w:r w:rsidRPr="00EB3FCA">
        <w:t xml:space="preserve"> </w:t>
      </w:r>
      <w:r w:rsidR="00610CA2" w:rsidRPr="00EB3FCA">
        <w:t xml:space="preserve">three landmarks on </w:t>
      </w:r>
      <w:r w:rsidRPr="00EB3FCA">
        <w:t xml:space="preserve">the </w:t>
      </w:r>
      <w:r w:rsidR="00D22E24" w:rsidRPr="00EB3FCA">
        <w:t>route</w:t>
      </w:r>
      <w:r w:rsidRPr="00EB3FCA">
        <w:t xml:space="preserve"> to more effective water security</w:t>
      </w:r>
      <w:r w:rsidR="0081654B" w:rsidRPr="00EB3FCA">
        <w:t xml:space="preserve">. </w:t>
      </w:r>
      <w:r w:rsidR="006B4912" w:rsidRPr="00EB3FCA">
        <w:rPr>
          <w:lang w:val="en-CA"/>
        </w:rPr>
        <w:t>First, the form of water security analysis must match the level or state of knowledge</w:t>
      </w:r>
      <w:r w:rsidR="009A59EF" w:rsidRPr="00EB3FCA">
        <w:rPr>
          <w:lang w:val="en-CA"/>
        </w:rPr>
        <w:t xml:space="preserve"> possessed</w:t>
      </w:r>
      <w:r w:rsidR="006B4912" w:rsidRPr="00EB3FCA">
        <w:rPr>
          <w:lang w:val="en-CA"/>
        </w:rPr>
        <w:t xml:space="preserve">. </w:t>
      </w:r>
      <w:r w:rsidR="00450467">
        <w:t>Formal quantitative</w:t>
      </w:r>
      <w:r w:rsidR="002548F4" w:rsidRPr="00EB3FCA">
        <w:t xml:space="preserve"> </w:t>
      </w:r>
      <w:r w:rsidR="00393ECA" w:rsidRPr="00EB3FCA">
        <w:t>r</w:t>
      </w:r>
      <w:r w:rsidR="006B4912" w:rsidRPr="00EB3FCA">
        <w:t>is</w:t>
      </w:r>
      <w:r w:rsidR="00CB4B6D" w:rsidRPr="00EB3FCA">
        <w:t>k</w:t>
      </w:r>
      <w:r w:rsidR="006B4912" w:rsidRPr="00EB3FCA">
        <w:t xml:space="preserve"> </w:t>
      </w:r>
      <w:r w:rsidR="00CB4B6D" w:rsidRPr="00EB3FCA">
        <w:t xml:space="preserve">analysis </w:t>
      </w:r>
      <w:r w:rsidR="003213A6" w:rsidRPr="00EB3FCA">
        <w:t>works best</w:t>
      </w:r>
      <w:r w:rsidR="00A14DF4" w:rsidRPr="00EB3FCA">
        <w:t xml:space="preserve"> </w:t>
      </w:r>
      <w:r w:rsidR="006B4912" w:rsidRPr="00EB3FCA">
        <w:t xml:space="preserve">when the incomplete knowledge </w:t>
      </w:r>
      <w:r w:rsidR="0045541B" w:rsidRPr="00EB3FCA">
        <w:t>possessed</w:t>
      </w:r>
      <w:r w:rsidR="006B4912" w:rsidRPr="00EB3FCA">
        <w:t xml:space="preserve"> is related to familiar systems under controlled conditions with sufficient and reliable data. </w:t>
      </w:r>
      <w:r w:rsidR="00D85464" w:rsidRPr="00EB3FCA">
        <w:t xml:space="preserve">It </w:t>
      </w:r>
      <w:r w:rsidR="002548F4">
        <w:t>might</w:t>
      </w:r>
      <w:r w:rsidR="002548F4" w:rsidRPr="00EB3FCA">
        <w:t xml:space="preserve"> </w:t>
      </w:r>
      <w:r w:rsidR="0074776E" w:rsidRPr="00EB3FCA">
        <w:t xml:space="preserve">prove </w:t>
      </w:r>
      <w:r w:rsidR="00D85464" w:rsidRPr="00EB3FCA">
        <w:t xml:space="preserve">suitable for </w:t>
      </w:r>
      <w:r w:rsidR="006B4912" w:rsidRPr="00EB3FCA">
        <w:t>predicting</w:t>
      </w:r>
      <w:r w:rsidR="00CE2EC9" w:rsidRPr="00EB3FCA">
        <w:t xml:space="preserve"> and protecting against floods </w:t>
      </w:r>
      <w:r w:rsidR="00F07FC6" w:rsidRPr="00EB3FCA">
        <w:t xml:space="preserve">in well-studied areas </w:t>
      </w:r>
      <w:r w:rsidR="000E67A1" w:rsidRPr="00EB3FCA">
        <w:fldChar w:fldCharType="begin"/>
      </w:r>
      <w:r w:rsidR="00DE5E71" w:rsidRPr="00EB3FCA">
        <w:instrText xml:space="preserve"> ADDIN EN.CITE &lt;EndNote&gt;&lt;Cite&gt;&lt;Author&gt;Stirling&lt;/Author&gt;&lt;Year&gt;2007&lt;/Year&gt;&lt;RecNum&gt;3532&lt;/RecNum&gt;&lt;Suffix&gt;: Fig 1&lt;/Suffix&gt;&lt;DisplayText&gt;(Stirling et al., 2007: Fig 1)&lt;/DisplayText&gt;&lt;record&gt;&lt;rec-number&gt;3532&lt;/rec-number&gt;&lt;foreign-keys&gt;&lt;key app="EN" db-id="zwxtepdswza9wue0esaxaw2rzspaar9z9f2a" timestamp="1452791642"&gt;3532&lt;/key&gt;&lt;/foreign-keys&gt;&lt;ref-type name="Report"&gt;27&lt;/ref-type&gt;&lt;contributors&gt;&lt;authors&gt;&lt;author&gt;Stirling, A.&lt;/author&gt;&lt;author&gt;Leach, M.&lt;/author&gt;&lt;author&gt;Mehta, L.&lt;/author&gt;&lt;author&gt;Scoones, I.&lt;/author&gt;&lt;author&gt;Smith, A.&lt;/author&gt;&lt;author&gt;Stagl, S.&lt;/author&gt;&lt;author&gt;Thompson, J.&lt;/author&gt;&lt;/authors&gt;&lt;/contributors&gt;&lt;titles&gt;&lt;title&gt;Empowering Designs: towards more progressive appraisal of sustainability&lt;/title&gt;&lt;secondary-title&gt;STEPS Working Paper 3&lt;/secondary-title&gt;&lt;/titles&gt;&lt;dates&gt;&lt;year&gt;2007&lt;/year&gt;&lt;/dates&gt;&lt;pub-location&gt;Brighton:&lt;/pub-location&gt;&lt;publisher&gt;STEPS Centre, University of Sussex&lt;/publisher&gt;&lt;urls&gt;&lt;/urls&gt;&lt;/record&gt;&lt;/Cite&gt;&lt;/EndNote&gt;</w:instrText>
      </w:r>
      <w:r w:rsidR="000E67A1" w:rsidRPr="00EB3FCA">
        <w:fldChar w:fldCharType="separate"/>
      </w:r>
      <w:r w:rsidR="00DE5E71" w:rsidRPr="00EB3FCA">
        <w:rPr>
          <w:noProof/>
        </w:rPr>
        <w:t>(Stirling et al., 2007: Fig 1)</w:t>
      </w:r>
      <w:r w:rsidR="000E67A1" w:rsidRPr="00EB3FCA">
        <w:fldChar w:fldCharType="end"/>
      </w:r>
      <w:r w:rsidR="002B7C0D" w:rsidRPr="00EB3FCA">
        <w:t xml:space="preserve">, </w:t>
      </w:r>
      <w:r w:rsidR="006B4912" w:rsidRPr="00EB3FCA">
        <w:t xml:space="preserve">for example, </w:t>
      </w:r>
      <w:r w:rsidR="00B04E56" w:rsidRPr="00EB3FCA">
        <w:t xml:space="preserve">but </w:t>
      </w:r>
      <w:r w:rsidR="00B77B5B" w:rsidRPr="00EB3FCA">
        <w:t xml:space="preserve">is not to be trusted </w:t>
      </w:r>
      <w:r w:rsidR="00CB7107" w:rsidRPr="00EB3FCA">
        <w:t>where data is poor</w:t>
      </w:r>
      <w:r w:rsidR="002548F4">
        <w:t xml:space="preserve"> or </w:t>
      </w:r>
      <w:r w:rsidR="00CB7107" w:rsidRPr="00EB3FCA">
        <w:t xml:space="preserve">where </w:t>
      </w:r>
      <w:r w:rsidR="002548F4">
        <w:t xml:space="preserve">the </w:t>
      </w:r>
      <w:r w:rsidR="00A523B1" w:rsidRPr="00EB3FCA">
        <w:t xml:space="preserve">reputational risk </w:t>
      </w:r>
      <w:r w:rsidR="002548F4">
        <w:t xml:space="preserve">of </w:t>
      </w:r>
      <w:r w:rsidR="00A523B1" w:rsidRPr="00EB3FCA">
        <w:t>policy</w:t>
      </w:r>
      <w:r w:rsidR="002548F4">
        <w:t xml:space="preserve"> </w:t>
      </w:r>
      <w:r w:rsidR="00A523B1" w:rsidRPr="00EB3FCA">
        <w:t>institutions may distort</w:t>
      </w:r>
      <w:r w:rsidR="00B844A4">
        <w:t xml:space="preserve">. </w:t>
      </w:r>
      <w:r w:rsidR="00765718">
        <w:t>Q</w:t>
      </w:r>
      <w:r w:rsidR="00B844A4">
        <w:t xml:space="preserve">ualitative </w:t>
      </w:r>
      <w:r w:rsidR="00450467">
        <w:t xml:space="preserve">and quantitative </w:t>
      </w:r>
      <w:r w:rsidR="00B844A4">
        <w:t xml:space="preserve">risk </w:t>
      </w:r>
      <w:r w:rsidR="002548F4">
        <w:t>framing</w:t>
      </w:r>
      <w:r w:rsidR="00B844A4">
        <w:t xml:space="preserve"> </w:t>
      </w:r>
      <w:r w:rsidR="00765718">
        <w:t xml:space="preserve">also </w:t>
      </w:r>
      <w:r w:rsidR="00B844A4">
        <w:t>fall</w:t>
      </w:r>
      <w:r w:rsidR="00765718">
        <w:t>s</w:t>
      </w:r>
      <w:r w:rsidR="00B844A4">
        <w:t xml:space="preserve"> down when </w:t>
      </w:r>
      <w:r w:rsidR="00B77B5B" w:rsidRPr="00EB3FCA">
        <w:t>stretched to</w:t>
      </w:r>
      <w:r w:rsidR="00B844A4">
        <w:t xml:space="preserve">o far, </w:t>
      </w:r>
      <w:r w:rsidR="00765718">
        <w:t xml:space="preserve">as </w:t>
      </w:r>
      <w:r w:rsidR="00B844A4">
        <w:t xml:space="preserve">in linking </w:t>
      </w:r>
      <w:r w:rsidR="00724ACD" w:rsidRPr="00EB3FCA">
        <w:lastRenderedPageBreak/>
        <w:t xml:space="preserve">national economic growth </w:t>
      </w:r>
      <w:r w:rsidR="009F6FDB" w:rsidRPr="00EB3FCA">
        <w:t>with hydrologic variability</w:t>
      </w:r>
      <w:r w:rsidR="00973436" w:rsidRPr="00EB3FCA">
        <w:t>,</w:t>
      </w:r>
      <w:r w:rsidR="009F6FDB" w:rsidRPr="00EB3FCA">
        <w:t xml:space="preserve"> </w:t>
      </w:r>
      <w:r w:rsidR="00724ACD" w:rsidRPr="00EB3FCA">
        <w:t xml:space="preserve">or </w:t>
      </w:r>
      <w:r w:rsidR="009F6FDB" w:rsidRPr="00EB3FCA">
        <w:t>built r</w:t>
      </w:r>
      <w:r w:rsidR="0013725E" w:rsidRPr="00EB3FCA">
        <w:t xml:space="preserve">eservoir capacity </w:t>
      </w:r>
      <w:r w:rsidR="00973436" w:rsidRPr="00EB3FCA">
        <w:t xml:space="preserve">with </w:t>
      </w:r>
      <w:r w:rsidR="0013725E" w:rsidRPr="00EB3FCA">
        <w:t xml:space="preserve">poverty. </w:t>
      </w:r>
      <w:r w:rsidR="009F6FDB" w:rsidRPr="00EB3FCA">
        <w:t xml:space="preserve">It is in this sense that the presentation of the graphs of </w:t>
      </w:r>
      <w:r w:rsidR="00C31369">
        <w:t>Tables</w:t>
      </w:r>
      <w:r w:rsidR="009F6FDB" w:rsidRPr="00EB3FCA">
        <w:t xml:space="preserve"> 2 and 3 to policy-makers </w:t>
      </w:r>
      <w:r w:rsidR="003213A6" w:rsidRPr="00EB3FCA">
        <w:t xml:space="preserve">is as </w:t>
      </w:r>
      <w:r w:rsidR="00D85464" w:rsidRPr="00EB3FCA">
        <w:t>misleading</w:t>
      </w:r>
      <w:r w:rsidR="003213A6" w:rsidRPr="00EB3FCA">
        <w:t xml:space="preserve"> as it is narrowing</w:t>
      </w:r>
      <w:r w:rsidR="009F6FDB" w:rsidRPr="00EB3FCA">
        <w:t xml:space="preserve">. </w:t>
      </w:r>
    </w:p>
    <w:p w14:paraId="5B151A5E" w14:textId="515E8DC2" w:rsidR="004C0EA4" w:rsidRPr="007539AA" w:rsidRDefault="0013725E" w:rsidP="001E04A1">
      <w:pPr>
        <w:spacing w:line="276" w:lineRule="auto"/>
        <w:jc w:val="left"/>
      </w:pPr>
      <w:r w:rsidRPr="00EB3FCA">
        <w:t xml:space="preserve">When our </w:t>
      </w:r>
      <w:r w:rsidR="0045541B" w:rsidRPr="00EB3FCA">
        <w:t>collective</w:t>
      </w:r>
      <w:r w:rsidRPr="00EB3FCA">
        <w:t xml:space="preserve"> level of </w:t>
      </w:r>
      <w:r w:rsidR="002F3012" w:rsidRPr="00EB3FCA">
        <w:t xml:space="preserve">knowledge </w:t>
      </w:r>
      <w:r w:rsidRPr="00EB3FCA">
        <w:t xml:space="preserve">is </w:t>
      </w:r>
      <w:r w:rsidR="002F3012" w:rsidRPr="00EB3FCA">
        <w:t>characterised by ignorance, ambiguity or uncertainty</w:t>
      </w:r>
      <w:r w:rsidR="002D7E26" w:rsidRPr="00EB3FCA">
        <w:t xml:space="preserve">, a </w:t>
      </w:r>
      <w:r w:rsidR="00BD3094" w:rsidRPr="00EB3FCA">
        <w:t>s</w:t>
      </w:r>
      <w:r w:rsidR="002F3012" w:rsidRPr="00EB3FCA">
        <w:t xml:space="preserve">ystematic </w:t>
      </w:r>
      <w:r w:rsidR="00AE0781" w:rsidRPr="00EB3FCA">
        <w:t xml:space="preserve">analysis that </w:t>
      </w:r>
      <w:r w:rsidR="00E71AFE" w:rsidRPr="00EB3FCA">
        <w:t xml:space="preserve">explores </w:t>
      </w:r>
      <w:r w:rsidR="00B37920" w:rsidRPr="00EB3FCA">
        <w:t xml:space="preserve">the real limits of our </w:t>
      </w:r>
      <w:r w:rsidR="009A59EF" w:rsidRPr="00EB3FCA">
        <w:t>understanding</w:t>
      </w:r>
      <w:r w:rsidR="002D7E26" w:rsidRPr="00EB3FCA">
        <w:t xml:space="preserve"> is more effective</w:t>
      </w:r>
      <w:r w:rsidR="008F16A4" w:rsidRPr="00EB3FCA">
        <w:t xml:space="preserve">. This holds </w:t>
      </w:r>
      <w:r w:rsidR="006958D7" w:rsidRPr="00EB3FCA">
        <w:t xml:space="preserve">for social appraisals of sustainability </w:t>
      </w:r>
      <w:r w:rsidR="007E457A" w:rsidRPr="00EB3FCA">
        <w:fldChar w:fldCharType="begin"/>
      </w:r>
      <w:r w:rsidR="007B5A1F" w:rsidRPr="00EB3FCA">
        <w:instrText xml:space="preserve"> ADDIN EN.CITE &lt;EndNote&gt;&lt;Cite&gt;&lt;Author&gt;Stirling&lt;/Author&gt;&lt;Year&gt;2007&lt;/Year&gt;&lt;RecNum&gt;3532&lt;/RecNum&gt;&lt;Prefix&gt;e.g. &lt;/Prefix&gt;&lt;Suffix&gt;: Ch 3&lt;/Suffix&gt;&lt;DisplayText&gt;(e.g. Stirling et al., 2007: Ch 3)&lt;/DisplayText&gt;&lt;record&gt;&lt;rec-number&gt;3532&lt;/rec-number&gt;&lt;foreign-keys&gt;&lt;key app="EN" db-id="zwxtepdswza9wue0esaxaw2rzspaar9z9f2a" timestamp="1452791642"&gt;3532&lt;/key&gt;&lt;/foreign-keys&gt;&lt;ref-type name="Report"&gt;27&lt;/ref-type&gt;&lt;contributors&gt;&lt;authors&gt;&lt;author&gt;Stirling, A.&lt;/author&gt;&lt;author&gt;Leach, M.&lt;/author&gt;&lt;author&gt;Mehta, L.&lt;/author&gt;&lt;author&gt;Scoones, I.&lt;/author&gt;&lt;author&gt;Smith, A.&lt;/author&gt;&lt;author&gt;Stagl, S.&lt;/author&gt;&lt;author&gt;Thompson, J.&lt;/author&gt;&lt;/authors&gt;&lt;/contributors&gt;&lt;titles&gt;&lt;title&gt;Empowering Designs: towards more progressive appraisal of sustainability&lt;/title&gt;&lt;secondary-title&gt;STEPS Working Paper 3&lt;/secondary-title&gt;&lt;/titles&gt;&lt;dates&gt;&lt;year&gt;2007&lt;/year&gt;&lt;/dates&gt;&lt;pub-location&gt;Brighton:&lt;/pub-location&gt;&lt;publisher&gt;STEPS Centre, University of Sussex&lt;/publisher&gt;&lt;urls&gt;&lt;/urls&gt;&lt;/record&gt;&lt;/Cite&gt;&lt;/EndNote&gt;</w:instrText>
      </w:r>
      <w:r w:rsidR="007E457A" w:rsidRPr="00EB3FCA">
        <w:fldChar w:fldCharType="separate"/>
      </w:r>
      <w:r w:rsidR="007B5A1F" w:rsidRPr="00EB3FCA">
        <w:rPr>
          <w:noProof/>
        </w:rPr>
        <w:t>(e.g. Stirling et al., 2007: Ch 3)</w:t>
      </w:r>
      <w:r w:rsidR="007E457A" w:rsidRPr="00EB3FCA">
        <w:fldChar w:fldCharType="end"/>
      </w:r>
      <w:r w:rsidR="00F578C1" w:rsidRPr="00EB3FCA">
        <w:t>,</w:t>
      </w:r>
      <w:r w:rsidR="0092157C" w:rsidRPr="00EB3FCA">
        <w:t xml:space="preserve"> </w:t>
      </w:r>
      <w:r w:rsidR="00BD3094" w:rsidRPr="00EB3FCA">
        <w:t>to de</w:t>
      </w:r>
      <w:r w:rsidR="002D7E26" w:rsidRPr="00EB3FCA">
        <w:t>f</w:t>
      </w:r>
      <w:r w:rsidR="00BD3094" w:rsidRPr="00EB3FCA">
        <w:t xml:space="preserve">ine </w:t>
      </w:r>
      <w:r w:rsidR="00AE0781" w:rsidRPr="00EB3FCA">
        <w:t xml:space="preserve">‘critical’ hydrologic indicator thresholds </w:t>
      </w:r>
      <w:r w:rsidR="007E457A" w:rsidRPr="00EB3FCA">
        <w:fldChar w:fldCharType="begin"/>
      </w:r>
      <w:r w:rsidR="00DE5E71" w:rsidRPr="00EB3FCA">
        <w:instrText xml:space="preserve"> ADDIN EN.CITE &lt;EndNote&gt;&lt;Cite&gt;&lt;Author&gt;Singh&lt;/Author&gt;&lt;Year&gt;2014&lt;/Year&gt;&lt;RecNum&gt;3563&lt;/RecNum&gt;&lt;DisplayText&gt;(Singh et al., 2014)&lt;/DisplayText&gt;&lt;record&gt;&lt;rec-number&gt;3563&lt;/rec-number&gt;&lt;foreign-keys&gt;&lt;key app="EN" db-id="zwxtepdswza9wue0esaxaw2rzspaar9z9f2a" timestamp="1454343245"&gt;3563&lt;/key&gt;&lt;/foreign-keys&gt;&lt;ref-type name="Journal Article"&gt;17&lt;/ref-type&gt;&lt;contributors&gt;&lt;authors&gt;&lt;author&gt;Singh, R.&lt;/author&gt;&lt;author&gt;Wagener, T.&lt;/author&gt;&lt;author&gt;Crane, R.&lt;/author&gt;&lt;author&gt;Mann, M.E.&lt;/author&gt;&lt;author&gt;Ning, L.&lt;/author&gt;&lt;/authors&gt;&lt;/contributors&gt;&lt;titles&gt;&lt;title&gt;A vulnerability driven approach to identify adverse climate and land use change combinations for critical hydrologic indicator thresholds: Application to a watershed in Pennsylvania, USA&lt;/title&gt;&lt;secondary-title&gt;Water Resources Research&lt;/secondary-title&gt;&lt;/titles&gt;&lt;periodical&gt;&lt;full-title&gt;Water Resources Research&lt;/full-title&gt;&lt;/periodical&gt;&lt;pages&gt;3409 - 3427&lt;/pages&gt;&lt;volume&gt;50&lt;/volume&gt;&lt;number&gt;4&lt;/number&gt;&lt;dates&gt;&lt;year&gt;2014&lt;/year&gt;&lt;/dates&gt;&lt;urls&gt;&lt;/urls&gt;&lt;electronic-resource-num&gt;doi/10.1002/2013WR014988/abstract&lt;/electronic-resource-num&gt;&lt;/record&gt;&lt;/Cite&gt;&lt;/EndNote&gt;</w:instrText>
      </w:r>
      <w:r w:rsidR="007E457A" w:rsidRPr="00EB3FCA">
        <w:fldChar w:fldCharType="separate"/>
      </w:r>
      <w:r w:rsidR="00DE5E71" w:rsidRPr="00EB3FCA">
        <w:rPr>
          <w:noProof/>
        </w:rPr>
        <w:t>(Singh et al., 2014)</w:t>
      </w:r>
      <w:r w:rsidR="007E457A" w:rsidRPr="00EB3FCA">
        <w:fldChar w:fldCharType="end"/>
      </w:r>
      <w:r w:rsidR="00AE0781" w:rsidRPr="00EB3FCA">
        <w:t xml:space="preserve">, </w:t>
      </w:r>
      <w:r w:rsidR="00A523B1" w:rsidRPr="00EB3FCA">
        <w:t xml:space="preserve">or </w:t>
      </w:r>
      <w:r w:rsidR="00BD3094" w:rsidRPr="00EB3FCA">
        <w:t xml:space="preserve">for </w:t>
      </w:r>
      <w:r w:rsidR="006958D7" w:rsidRPr="00EB3FCA">
        <w:t xml:space="preserve">the design of water resource infrastructure systems </w:t>
      </w:r>
      <w:r w:rsidR="007E457A" w:rsidRPr="00EB3FCA">
        <w:fldChar w:fldCharType="begin"/>
      </w:r>
      <w:r w:rsidR="00DE5E71" w:rsidRPr="00EB3FCA">
        <w:instrText xml:space="preserve"> ADDIN EN.CITE &lt;EndNote&gt;&lt;Cite&gt;&lt;Author&gt;Brown&lt;/Author&gt;&lt;Year&gt;2010&lt;/Year&gt;&lt;RecNum&gt;3541&lt;/RecNum&gt;&lt;DisplayText&gt;(Brown, 2010)&lt;/DisplayText&gt;&lt;record&gt;&lt;rec-number&gt;3541&lt;/rec-number&gt;&lt;foreign-keys&gt;&lt;key app="EN" db-id="zwxtepdswza9wue0esaxaw2rzspaar9z9f2a" timestamp="1454328764"&gt;3541&lt;/key&gt;&lt;/foreign-keys&gt;&lt;ref-type name="Journal Article"&gt;17&lt;/ref-type&gt;&lt;contributors&gt;&lt;authors&gt;&lt;author&gt;Brown, Casey&lt;/author&gt;&lt;/authors&gt;&lt;/contributors&gt;&lt;titles&gt;&lt;title&gt;The End of Reliability&lt;/title&gt;&lt;secondary-title&gt;Journal of Water Resources Planning and Management&lt;/secondary-title&gt;&lt;/titles&gt;&lt;periodical&gt;&lt;full-title&gt;Journal of Water Resources Planning and Management&lt;/full-title&gt;&lt;/periodical&gt;&lt;pages&gt;143 - 145&lt;/pages&gt;&lt;volume&gt;136&lt;/volume&gt;&lt;dates&gt;&lt;year&gt;2010&lt;/year&gt;&lt;/dates&gt;&lt;urls&gt;&lt;/urls&gt;&lt;/record&gt;&lt;/Cite&gt;&lt;/EndNote&gt;</w:instrText>
      </w:r>
      <w:r w:rsidR="007E457A" w:rsidRPr="00EB3FCA">
        <w:fldChar w:fldCharType="separate"/>
      </w:r>
      <w:r w:rsidR="00DE5E71" w:rsidRPr="00EB3FCA">
        <w:rPr>
          <w:noProof/>
        </w:rPr>
        <w:t>(Brown, 2010)</w:t>
      </w:r>
      <w:r w:rsidR="007E457A" w:rsidRPr="00EB3FCA">
        <w:fldChar w:fldCharType="end"/>
      </w:r>
      <w:r w:rsidR="008F16A4" w:rsidRPr="00EB3FCA">
        <w:t>, for example.</w:t>
      </w:r>
      <w:r w:rsidR="00F578C1" w:rsidRPr="00EB3FCA">
        <w:t xml:space="preserve"> </w:t>
      </w:r>
      <w:r w:rsidR="00252DFB" w:rsidRPr="00EB3FCA">
        <w:t>L</w:t>
      </w:r>
      <w:r w:rsidR="0082205B" w:rsidRPr="00EB3FCA">
        <w:t xml:space="preserve">essons </w:t>
      </w:r>
      <w:r w:rsidR="00E71AFE" w:rsidRPr="00EB3FCA">
        <w:t xml:space="preserve">that </w:t>
      </w:r>
      <w:r w:rsidR="002D7E26" w:rsidRPr="00EB3FCA">
        <w:t xml:space="preserve">this body of work hold </w:t>
      </w:r>
      <w:r w:rsidR="0082205B" w:rsidRPr="00EB3FCA">
        <w:t xml:space="preserve">for </w:t>
      </w:r>
      <w:r w:rsidR="0082205B" w:rsidRPr="00EB3FCA">
        <w:rPr>
          <w:lang w:val="en-CA"/>
        </w:rPr>
        <w:t>water security</w:t>
      </w:r>
      <w:r w:rsidR="0082205B" w:rsidRPr="00EB3FCA">
        <w:t xml:space="preserve"> research </w:t>
      </w:r>
      <w:r w:rsidR="0082205B" w:rsidRPr="007539AA">
        <w:t>and policy</w:t>
      </w:r>
      <w:r w:rsidR="00252DFB" w:rsidRPr="007539AA">
        <w:t xml:space="preserve"> include the </w:t>
      </w:r>
      <w:r w:rsidR="0082205B" w:rsidRPr="007539AA">
        <w:t>rationale for bro</w:t>
      </w:r>
      <w:r w:rsidR="00196D43" w:rsidRPr="007539AA">
        <w:t xml:space="preserve">adened, </w:t>
      </w:r>
      <w:r w:rsidR="0082205B" w:rsidRPr="007539AA">
        <w:t>prec</w:t>
      </w:r>
      <w:r w:rsidR="008B721F" w:rsidRPr="007539AA">
        <w:t>au</w:t>
      </w:r>
      <w:r w:rsidR="00CE2EC9" w:rsidRPr="007539AA">
        <w:t xml:space="preserve">tionary, </w:t>
      </w:r>
      <w:r w:rsidR="00196D43" w:rsidRPr="007539AA">
        <w:t xml:space="preserve">and more humble </w:t>
      </w:r>
      <w:r w:rsidR="008B721F" w:rsidRPr="007539AA">
        <w:t xml:space="preserve">approaches and perspectives in the face of </w:t>
      </w:r>
      <w:r w:rsidR="0045541B" w:rsidRPr="007539AA">
        <w:t>unknown</w:t>
      </w:r>
      <w:r w:rsidR="00196D43" w:rsidRPr="007539AA">
        <w:t xml:space="preserve"> unknowns</w:t>
      </w:r>
      <w:r w:rsidR="004B1281" w:rsidRPr="007539AA">
        <w:t xml:space="preserve">. </w:t>
      </w:r>
      <w:r w:rsidR="00E56B0F" w:rsidRPr="007539AA">
        <w:t>Along with the many types of analysis noted here, q</w:t>
      </w:r>
      <w:r w:rsidR="00EB3FCA" w:rsidRPr="007539AA">
        <w:t xml:space="preserve">ualitative risk framing that draws attention to hydro-climatic hazards and social vulnerabilities can be a useful complement to such </w:t>
      </w:r>
      <w:r w:rsidR="00E56B0F" w:rsidRPr="007539AA">
        <w:t xml:space="preserve">efforts, </w:t>
      </w:r>
      <w:r w:rsidR="00960310" w:rsidRPr="007539AA">
        <w:t xml:space="preserve">when it is properly </w:t>
      </w:r>
      <w:r w:rsidR="00916D06" w:rsidRPr="007539AA">
        <w:t>founded</w:t>
      </w:r>
      <w:r w:rsidR="00EB3FCA" w:rsidRPr="007539AA">
        <w:t xml:space="preserve">. </w:t>
      </w:r>
    </w:p>
    <w:p w14:paraId="25520B30" w14:textId="3FFB12C9" w:rsidR="008B721F" w:rsidRDefault="003213A6" w:rsidP="001E04A1">
      <w:pPr>
        <w:spacing w:line="276" w:lineRule="auto"/>
        <w:jc w:val="left"/>
      </w:pPr>
      <w:r>
        <w:t xml:space="preserve">The second landmark on the route to more effective </w:t>
      </w:r>
      <w:r>
        <w:rPr>
          <w:lang w:val="en-CA"/>
        </w:rPr>
        <w:t>water security</w:t>
      </w:r>
      <w:r>
        <w:t xml:space="preserve"> is an expanded research agenda. This is a collective task to </w:t>
      </w:r>
      <w:r w:rsidR="008B721F">
        <w:t xml:space="preserve">more accurately stake-out the useful range of the </w:t>
      </w:r>
      <w:r w:rsidR="00973436">
        <w:t xml:space="preserve">reductionist </w:t>
      </w:r>
      <w:r w:rsidR="008B721F">
        <w:t>approach, as well as to begin to address</w:t>
      </w:r>
      <w:r w:rsidR="00CB4275">
        <w:t xml:space="preserve"> the very many gaps that exist (as </w:t>
      </w:r>
      <w:r w:rsidR="00CB4275" w:rsidRPr="00CE5BA3">
        <w:t xml:space="preserve">Pahl–Wostl et al </w:t>
      </w:r>
      <w:r w:rsidR="00CB4275" w:rsidRPr="00CE5BA3">
        <w:fldChar w:fldCharType="begin"/>
      </w:r>
      <w:r w:rsidR="00CB4275" w:rsidRPr="00CE5BA3">
        <w:instrText xml:space="preserve"> ADDIN EN.CITE &lt;EndNote&gt;&lt;Cite ExcludeAuth="1"&gt;&lt;Author&gt;Pahl-Wostl&lt;/Author&gt;&lt;Year&gt;2013&lt;/Year&gt;&lt;RecNum&gt;3415&lt;/RecNum&gt;&lt;DisplayText&gt;(2013b)&lt;/DisplayText&gt;&lt;record&gt;&lt;rec-number&gt;3415&lt;/rec-number&gt;&lt;foreign-keys&gt;&lt;key app="EN" db-id="zwxtepdswza9wue0esaxaw2rzspaar9z9f2a" timestamp="1440077202"&gt;3415&lt;/key&gt;&lt;key app="ENWeb" db-id=""&gt;0&lt;/key&gt;&lt;/foreign-keys&gt;&lt;ref-type name="Journal Article"&gt;17&lt;/ref-type&gt;&lt;contributors&gt;&lt;authors&gt;&lt;author&gt;Pahl-Wostl, Claudia&lt;/author&gt;&lt;author&gt;Vörösmarty, Charles&lt;/author&gt;&lt;author&gt;Bhaduri, Anik&lt;/author&gt;&lt;author&gt;Bogardi, Janos&lt;/author&gt;&lt;author&gt;Rockström, Johan&lt;/author&gt;&lt;author&gt;Alcamo, Joseph&lt;/author&gt;&lt;/authors&gt;&lt;/contributors&gt;&lt;titles&gt;&lt;title&gt;Towards a sustainable water future: shaping the next decade of global water research&lt;/title&gt;&lt;secondary-title&gt;Current Opinion in Environmental Sustainability&lt;/secondary-title&gt;&lt;/titles&gt;&lt;periodical&gt;&lt;full-title&gt;Current Opinion in Environmental Sustainability&lt;/full-title&gt;&lt;/periodical&gt;&lt;pages&gt;708-714&lt;/pages&gt;&lt;volume&gt;5&lt;/volume&gt;&lt;number&gt;6&lt;/number&gt;&lt;dates&gt;&lt;year&gt;2013&lt;/year&gt;&lt;/dates&gt;&lt;isbn&gt;18773435&lt;/isbn&gt;&lt;urls&gt;&lt;/urls&gt;&lt;electronic-resource-num&gt;10.1016/j.cosust.2013.10.012&lt;/electronic-resource-num&gt;&lt;/record&gt;&lt;/Cite&gt;&lt;/EndNote&gt;</w:instrText>
      </w:r>
      <w:r w:rsidR="00CB4275" w:rsidRPr="00CE5BA3">
        <w:fldChar w:fldCharType="separate"/>
      </w:r>
      <w:r w:rsidR="00CB4275" w:rsidRPr="00CE5BA3">
        <w:rPr>
          <w:noProof/>
        </w:rPr>
        <w:t>(2013b)</w:t>
      </w:r>
      <w:r w:rsidR="00CB4275" w:rsidRPr="00CE5BA3">
        <w:fldChar w:fldCharType="end"/>
      </w:r>
      <w:r w:rsidR="00CB4275" w:rsidRPr="00CE5BA3">
        <w:t xml:space="preserve"> ha</w:t>
      </w:r>
      <w:r w:rsidR="00CB4275">
        <w:t>ve done</w:t>
      </w:r>
      <w:r w:rsidR="00CB4275" w:rsidRPr="00CE5BA3">
        <w:t xml:space="preserve"> at the global level</w:t>
      </w:r>
      <w:r w:rsidR="00CB4275">
        <w:t xml:space="preserve">). </w:t>
      </w:r>
      <w:r w:rsidR="00B1019E" w:rsidRPr="00CE5BA3">
        <w:t xml:space="preserve">Gaps identified here include </w:t>
      </w:r>
      <w:r w:rsidR="00B1019E">
        <w:t>more coherent accounting of water movements w</w:t>
      </w:r>
      <w:r w:rsidR="00973436">
        <w:t>i</w:t>
      </w:r>
      <w:r w:rsidR="00F83376">
        <w:t>thin a system (to include soil-water</w:t>
      </w:r>
      <w:r w:rsidR="005874BA">
        <w:t xml:space="preserve"> </w:t>
      </w:r>
      <w:r w:rsidR="00B1019E">
        <w:t xml:space="preserve">and groundwater, at the very least) </w:t>
      </w:r>
      <w:r w:rsidR="000E67A1">
        <w:fldChar w:fldCharType="begin"/>
      </w:r>
      <w:r w:rsidR="00DE5E71">
        <w:instrText xml:space="preserve"> ADDIN EN.CITE &lt;EndNote&gt;&lt;Cite&gt;&lt;Author&gt;Simons&lt;/Author&gt;&lt;Year&gt;2015&lt;/Year&gt;&lt;RecNum&gt;3534&lt;/RecNum&gt;&lt;Prefix&gt;see e.g. &lt;/Prefix&gt;&lt;DisplayText&gt;(see e.g. Simons et al., 2015)&lt;/DisplayText&gt;&lt;record&gt;&lt;rec-number&gt;3534&lt;/rec-number&gt;&lt;foreign-keys&gt;&lt;key app="EN" db-id="zwxtepdswza9wue0esaxaw2rzspaar9z9f2a" timestamp="1452795494"&gt;3534&lt;/key&gt;&lt;key app="ENWeb" db-id=""&gt;0&lt;/key&gt;&lt;/foreign-keys&gt;&lt;ref-type name="Journal Article"&gt;17&lt;/ref-type&gt;&lt;contributors&gt;&lt;authors&gt;&lt;author&gt;Simons, G. W. H.&lt;/author&gt;&lt;author&gt;Bastiaanssen, W. G. M.&lt;/author&gt;&lt;author&gt;Immerzeel, W. W.&lt;/author&gt;&lt;/authors&gt;&lt;/contributors&gt;&lt;titles&gt;&lt;title&gt;Water reuse in river basins with multiple users: A literature review&lt;/title&gt;&lt;secondary-title&gt;Journal of Hydrology&lt;/secondary-title&gt;&lt;/titles&gt;&lt;periodical&gt;&lt;full-title&gt;Journal of Hydrology&lt;/full-title&gt;&lt;/periodical&gt;&lt;pages&gt;558-571&lt;/pages&gt;&lt;volume&gt;522&lt;/volume&gt;&lt;dates&gt;&lt;year&gt;2015&lt;/year&gt;&lt;/dates&gt;&lt;isbn&gt;00221694&lt;/isbn&gt;&lt;urls&gt;&lt;/urls&gt;&lt;electronic-resource-num&gt;10.1016/j.jhydrol.2015.01.016&lt;/electronic-resource-num&gt;&lt;/record&gt;&lt;/Cite&gt;&lt;/EndNote&gt;</w:instrText>
      </w:r>
      <w:r w:rsidR="000E67A1">
        <w:fldChar w:fldCharType="separate"/>
      </w:r>
      <w:r w:rsidR="00DE5E71">
        <w:rPr>
          <w:noProof/>
        </w:rPr>
        <w:t>(see e.g. Simons et al., 2015)</w:t>
      </w:r>
      <w:r w:rsidR="000E67A1">
        <w:fldChar w:fldCharType="end"/>
      </w:r>
      <w:r w:rsidR="00B1019E">
        <w:t xml:space="preserve">; </w:t>
      </w:r>
      <w:r w:rsidR="00B1019E" w:rsidRPr="00CE5BA3">
        <w:t>a better understanding of the interaction of global and local weather and climate processes, through integration of hydrology, hydrogeology</w:t>
      </w:r>
      <w:r w:rsidR="0092157C">
        <w:t xml:space="preserve"> and</w:t>
      </w:r>
      <w:r w:rsidR="00B1019E" w:rsidRPr="00CE5BA3">
        <w:t xml:space="preserve"> agronomy with climate </w:t>
      </w:r>
      <w:r w:rsidR="00DF6677">
        <w:t xml:space="preserve">and social </w:t>
      </w:r>
      <w:r w:rsidR="00B1019E" w:rsidRPr="00CE5BA3">
        <w:t>science</w:t>
      </w:r>
      <w:r w:rsidR="00B1019E">
        <w:t xml:space="preserve">; </w:t>
      </w:r>
      <w:r w:rsidR="00035B24">
        <w:t xml:space="preserve">systematic </w:t>
      </w:r>
      <w:r w:rsidR="00B1019E" w:rsidRPr="00CE5BA3">
        <w:t>consideration of the influence of processes beyond the water box (e.g. food trade, international agreements)</w:t>
      </w:r>
      <w:r w:rsidR="00B1019E">
        <w:t xml:space="preserve">; </w:t>
      </w:r>
      <w:r w:rsidR="00035B24">
        <w:t>improved</w:t>
      </w:r>
      <w:r w:rsidR="00035B24" w:rsidRPr="00CE5BA3">
        <w:t xml:space="preserve"> </w:t>
      </w:r>
      <w:r w:rsidR="00B1019E" w:rsidRPr="00CE5BA3">
        <w:t xml:space="preserve">integration </w:t>
      </w:r>
      <w:r w:rsidR="00DF6677">
        <w:t xml:space="preserve">of </w:t>
      </w:r>
      <w:r w:rsidR="00035B24">
        <w:t xml:space="preserve">the findings </w:t>
      </w:r>
      <w:r w:rsidR="00B1019E" w:rsidRPr="00CE5BA3">
        <w:t>with established thinking on appropriate infrastructure and technology</w:t>
      </w:r>
      <w:r w:rsidR="00E71AFE">
        <w:t xml:space="preserve">; </w:t>
      </w:r>
      <w:r w:rsidR="000908C0">
        <w:t xml:space="preserve">improved </w:t>
      </w:r>
      <w:r w:rsidR="00B1019E">
        <w:t>documentation of experience with ad</w:t>
      </w:r>
      <w:r w:rsidR="0022429B">
        <w:t xml:space="preserve">aptation management techniques </w:t>
      </w:r>
      <w:r w:rsidR="00DB6B7B">
        <w:fldChar w:fldCharType="begin"/>
      </w:r>
      <w:r w:rsidR="00DE5E71">
        <w:instrText xml:space="preserve"> ADDIN EN.CITE &lt;EndNote&gt;&lt;Cite&gt;&lt;Author&gt;DFID&lt;/Author&gt;&lt;Year&gt;2015&lt;/Year&gt;&lt;RecNum&gt;3539&lt;/RecNum&gt;&lt;DisplayText&gt;(DFID, 2015; see Hallegatte, 2009)&lt;/DisplayText&gt;&lt;record&gt;&lt;rec-number&gt;3539&lt;/rec-number&gt;&lt;foreign-keys&gt;&lt;key app="EN" db-id="zwxtepdswza9wue0esaxaw2rzspaar9z9f2a" timestamp="1452797877"&gt;3539&lt;/key&gt;&lt;/foreign-keys&gt;&lt;ref-type name="Report"&gt;27&lt;/ref-type&gt;&lt;contributors&gt;&lt;authors&gt;&lt;author&gt;DFID,&lt;/author&gt;&lt;/authors&gt;&lt;/contributors&gt;&lt;titles&gt;&lt;title&gt;DFID Smart Rules: Better Programme Delivery&lt;/title&gt;&lt;secondary-title&gt;Version V: effective 1st November 2015 until 31st March 2016&lt;/secondary-title&gt;&lt;/titles&gt;&lt;dates&gt;&lt;year&gt;2015&lt;/year&gt;&lt;/dates&gt;&lt;pub-location&gt;London&lt;/pub-location&gt;&lt;publisher&gt;Department for International Development&lt;/publisher&gt;&lt;urls&gt;&lt;/urls&gt;&lt;/record&gt;&lt;/Cite&gt;&lt;Cite&gt;&lt;Author&gt;Hallegatte&lt;/Author&gt;&lt;Year&gt;2009&lt;/Year&gt;&lt;RecNum&gt;2300&lt;/RecNum&gt;&lt;Prefix&gt;see &lt;/Prefix&gt;&lt;record&gt;&lt;rec-number&gt;2300&lt;/rec-number&gt;&lt;foreign-keys&gt;&lt;key app="EN" db-id="zwxtepdswza9wue0esaxaw2rzspaar9z9f2a" timestamp="1355760448"&gt;2300&lt;/key&gt;&lt;/foreign-keys&gt;&lt;ref-type name="Journal Article"&gt;17&lt;/ref-type&gt;&lt;contributors&gt;&lt;authors&gt;&lt;author&gt;Hallegatte, Stéphane&lt;/author&gt;&lt;/authors&gt;&lt;/contributors&gt;&lt;titles&gt;&lt;title&gt;Strategies to adapt to an uncertain climate change&lt;/title&gt;&lt;secondary-title&gt;Global Environmental Change&lt;/secondary-title&gt;&lt;/titles&gt;&lt;periodical&gt;&lt;full-title&gt;Global Environmental Change&lt;/full-title&gt;&lt;/periodical&gt;&lt;pages&gt;240 - 247&lt;/pages&gt;&lt;volume&gt;19&lt;/volume&gt;&lt;dates&gt;&lt;year&gt;2009&lt;/year&gt;&lt;/dates&gt;&lt;urls&gt;&lt;/urls&gt;&lt;/record&gt;&lt;/Cite&gt;&lt;/EndNote&gt;</w:instrText>
      </w:r>
      <w:r w:rsidR="00DB6B7B">
        <w:fldChar w:fldCharType="separate"/>
      </w:r>
      <w:r w:rsidR="00DE5E71">
        <w:rPr>
          <w:noProof/>
        </w:rPr>
        <w:t>(DFID, 2015; see Hallegatte, 2009)</w:t>
      </w:r>
      <w:r w:rsidR="00DB6B7B">
        <w:fldChar w:fldCharType="end"/>
      </w:r>
      <w:r w:rsidR="000908C0">
        <w:t xml:space="preserve">; </w:t>
      </w:r>
      <w:r w:rsidR="008D06A3">
        <w:t xml:space="preserve">integration of the thoughts on ‘water tenure security’ </w:t>
      </w:r>
      <w:r w:rsidR="00C870CA">
        <w:fldChar w:fldCharType="begin"/>
      </w:r>
      <w:r w:rsidR="00C870CA">
        <w:instrText xml:space="preserve"> ADDIN EN.CITE &lt;EndNote&gt;&lt;Cite&gt;&lt;Author&gt;Hodgson&lt;/Author&gt;&lt;Year&gt;2016&lt;/Year&gt;&lt;RecNum&gt;3652&lt;/RecNum&gt;&lt;DisplayText&gt;(Hodgson, 2016)&lt;/DisplayText&gt;&lt;record&gt;&lt;rec-number&gt;3652&lt;/rec-number&gt;&lt;foreign-keys&gt;&lt;key app="EN" db-id="zwxtepdswza9wue0esaxaw2rzspaar9z9f2a" timestamp="1461161576"&gt;3652&lt;/key&gt;&lt;/foreign-keys&gt;&lt;ref-type name="Report"&gt;27&lt;/ref-type&gt;&lt;contributors&gt;&lt;authors&gt;&lt;author&gt;Hodgson, Stephen&lt;/author&gt;&lt;/authors&gt;&lt;/contributors&gt;&lt;titles&gt;&lt;title&gt;Exploring the concept of water tenure&lt;/title&gt;&lt;secondary-title&gt;Land and Water Discussion Paper 10&lt;/secondary-title&gt;&lt;/titles&gt;&lt;dates&gt;&lt;year&gt;2016&lt;/year&gt;&lt;/dates&gt;&lt;pub-location&gt;Rome&lt;/pub-location&gt;&lt;publisher&gt;Food and Agriculture Organisation&lt;/publisher&gt;&lt;urls&gt;&lt;/urls&gt;&lt;/record&gt;&lt;/Cite&gt;&lt;/EndNote&gt;</w:instrText>
      </w:r>
      <w:r w:rsidR="00C870CA">
        <w:fldChar w:fldCharType="separate"/>
      </w:r>
      <w:r w:rsidR="00C870CA">
        <w:rPr>
          <w:noProof/>
        </w:rPr>
        <w:t>(Hodgson, 2016)</w:t>
      </w:r>
      <w:r w:rsidR="00C870CA">
        <w:fldChar w:fldCharType="end"/>
      </w:r>
      <w:r w:rsidR="008D06A3">
        <w:t xml:space="preserve">; </w:t>
      </w:r>
      <w:r w:rsidR="000908C0">
        <w:t xml:space="preserve">and a better understanding of the </w:t>
      </w:r>
      <w:r w:rsidR="00035B24">
        <w:t xml:space="preserve">way that </w:t>
      </w:r>
      <w:r w:rsidR="000908C0" w:rsidRPr="00144D2C">
        <w:t xml:space="preserve">political </w:t>
      </w:r>
      <w:r w:rsidR="00035B24">
        <w:t xml:space="preserve">and economic </w:t>
      </w:r>
      <w:r w:rsidR="000908C0" w:rsidRPr="00144D2C">
        <w:t xml:space="preserve">systems, corruption, and transparency </w:t>
      </w:r>
      <w:r w:rsidR="00035B24">
        <w:t xml:space="preserve">influence all of the above </w:t>
      </w:r>
      <w:r w:rsidR="00C7778E" w:rsidRPr="00144D2C">
        <w:fldChar w:fldCharType="begin"/>
      </w:r>
      <w:r w:rsidR="00DE5E71" w:rsidRPr="00144D2C">
        <w:instrText xml:space="preserve"> ADDIN EN.CITE &lt;EndNote&gt;&lt;Cite&gt;&lt;Author&gt;Matthews&lt;/Author&gt;&lt;Year&gt;2014&lt;/Year&gt;&lt;RecNum&gt;2402&lt;/RecNum&gt;&lt;DisplayText&gt;(Matthews and Schmidt, 2014)&lt;/DisplayText&gt;&lt;record&gt;&lt;rec-number&gt;2402&lt;/rec-number&gt;&lt;foreign-keys&gt;&lt;key app="EN" db-id="zwxtepdswza9wue0esaxaw2rzspaar9z9f2a" timestamp="1376318227"&gt;2402&lt;/key&gt;&lt;/foreign-keys&gt;&lt;ref-type name="Journal Article"&gt;17&lt;/ref-type&gt;&lt;contributors&gt;&lt;authors&gt;&lt;author&gt;Matthews, Nathanial&lt;/author&gt;&lt;author&gt;Schmidt, Jeremy&lt;/author&gt;&lt;/authors&gt;&lt;/contributors&gt;&lt;titles&gt;&lt;title&gt;False Promises: The contours, contexts and contestation of good water governance in Lao PDR and Alberta, Canada&lt;/title&gt;&lt;secondary-title&gt;International Journal of Water Governance&lt;/secondary-title&gt;&lt;/titles&gt;&lt;periodical&gt;&lt;full-title&gt;International Journal of Water Governance&lt;/full-title&gt;&lt;/periodical&gt;&lt;volume&gt;2&lt;/volume&gt;&lt;number&gt;1 (Special Issue - Anarchy: The &amp;apos;Dark&amp;apos; Side of Water Governance?)&lt;/number&gt;&lt;dates&gt;&lt;year&gt;2014&lt;/year&gt;&lt;/dates&gt;&lt;urls&gt;&lt;/urls&gt;&lt;/record&gt;&lt;/Cite&gt;&lt;/EndNote&gt;</w:instrText>
      </w:r>
      <w:r w:rsidR="00C7778E" w:rsidRPr="00144D2C">
        <w:fldChar w:fldCharType="separate"/>
      </w:r>
      <w:r w:rsidR="00DE5E71" w:rsidRPr="00144D2C">
        <w:rPr>
          <w:noProof/>
        </w:rPr>
        <w:t>(Matthews and Schmidt, 2014)</w:t>
      </w:r>
      <w:r w:rsidR="00C7778E" w:rsidRPr="00144D2C">
        <w:fldChar w:fldCharType="end"/>
      </w:r>
      <w:r w:rsidR="00F70005" w:rsidRPr="00144D2C">
        <w:t xml:space="preserve">. </w:t>
      </w:r>
      <w:r w:rsidR="00E240D7">
        <w:t>T</w:t>
      </w:r>
      <w:r w:rsidR="00F70005" w:rsidRPr="00144D2C">
        <w:t xml:space="preserve">here is </w:t>
      </w:r>
      <w:r w:rsidR="00E240D7">
        <w:t xml:space="preserve">also </w:t>
      </w:r>
      <w:r w:rsidR="00F70005" w:rsidRPr="00144D2C">
        <w:t xml:space="preserve">considerable </w:t>
      </w:r>
      <w:r w:rsidR="00E240D7">
        <w:t xml:space="preserve">gain to be had by combining </w:t>
      </w:r>
      <w:r w:rsidR="00F70005" w:rsidRPr="00144D2C">
        <w:t xml:space="preserve">extensive comparative research into </w:t>
      </w:r>
      <w:r w:rsidR="00F70005" w:rsidRPr="00144D2C">
        <w:rPr>
          <w:lang w:val="en-CA"/>
        </w:rPr>
        <w:t>water security</w:t>
      </w:r>
      <w:r w:rsidR="00F70005" w:rsidRPr="00144D2C">
        <w:t xml:space="preserve"> processes and outcomes with deeper contextualised work on how local variations in </w:t>
      </w:r>
      <w:r w:rsidR="00F70005" w:rsidRPr="00144D2C">
        <w:rPr>
          <w:lang w:val="en-CA"/>
        </w:rPr>
        <w:t>water security</w:t>
      </w:r>
      <w:r w:rsidR="00F70005" w:rsidRPr="00144D2C">
        <w:t xml:space="preserve"> occur. </w:t>
      </w:r>
      <w:r w:rsidR="00D26BFF">
        <w:t xml:space="preserve">Local understandings of </w:t>
      </w:r>
      <w:r w:rsidR="00D26BFF">
        <w:rPr>
          <w:lang w:val="en-CA"/>
        </w:rPr>
        <w:t>water security</w:t>
      </w:r>
      <w:r w:rsidR="00D26BFF">
        <w:t xml:space="preserve"> may provide the best entry point to move beyond the institutional barriers that maintain inequity.  </w:t>
      </w:r>
    </w:p>
    <w:p w14:paraId="06B5A87F" w14:textId="604A5308" w:rsidR="003B3DD0" w:rsidRDefault="00B1019E" w:rsidP="001E04A1">
      <w:pPr>
        <w:spacing w:line="276" w:lineRule="auto"/>
        <w:jc w:val="left"/>
      </w:pPr>
      <w:r>
        <w:t xml:space="preserve">Finally, </w:t>
      </w:r>
      <w:r>
        <w:rPr>
          <w:lang w:val="en-CA"/>
        </w:rPr>
        <w:t>i</w:t>
      </w:r>
      <w:r>
        <w:t xml:space="preserve">f </w:t>
      </w:r>
      <w:r>
        <w:rPr>
          <w:lang w:val="en-CA"/>
        </w:rPr>
        <w:t>water security</w:t>
      </w:r>
      <w:r>
        <w:t xml:space="preserve"> research </w:t>
      </w:r>
      <w:r w:rsidR="009F0B7B" w:rsidRPr="009F0B7B">
        <w:t>i</w:t>
      </w:r>
      <w:r>
        <w:t xml:space="preserve">s to </w:t>
      </w:r>
      <w:r w:rsidR="00C61B40">
        <w:t xml:space="preserve">serve policy that will </w:t>
      </w:r>
      <w:r>
        <w:t xml:space="preserve">reach those most negatively impacted by resource allocation, both today and in the uncertain future, it must </w:t>
      </w:r>
      <w:r w:rsidR="0045541B">
        <w:t>explicitly</w:t>
      </w:r>
      <w:r>
        <w:t xml:space="preserve"> </w:t>
      </w:r>
      <w:r w:rsidR="00337EC5">
        <w:t xml:space="preserve">address </w:t>
      </w:r>
      <w:r w:rsidR="00924A2F">
        <w:t>inequity in outcomes</w:t>
      </w:r>
      <w:r w:rsidR="00337EC5">
        <w:t xml:space="preserve">. </w:t>
      </w:r>
      <w:r w:rsidR="00A941F3">
        <w:t xml:space="preserve">If anything related to </w:t>
      </w:r>
      <w:r w:rsidR="00A941F3">
        <w:rPr>
          <w:lang w:val="en-CA"/>
        </w:rPr>
        <w:t>water security</w:t>
      </w:r>
      <w:r w:rsidR="00A941F3">
        <w:t xml:space="preserve"> is to be reduced, let it be ambiguity about </w:t>
      </w:r>
      <w:r w:rsidR="0013725E">
        <w:t>objectives</w:t>
      </w:r>
      <w:r w:rsidR="00A941F3">
        <w:t xml:space="preserve">. </w:t>
      </w:r>
      <w:r w:rsidR="00A941F3">
        <w:rPr>
          <w:lang w:val="en-CA"/>
        </w:rPr>
        <w:t xml:space="preserve">Water security research and policy will be more </w:t>
      </w:r>
      <w:r w:rsidR="00A941F3" w:rsidRPr="00A941F3">
        <w:rPr>
          <w:lang w:val="en-CA"/>
        </w:rPr>
        <w:t>effective</w:t>
      </w:r>
      <w:r w:rsidR="00A941F3">
        <w:rPr>
          <w:lang w:val="en-CA"/>
        </w:rPr>
        <w:t xml:space="preserve"> if </w:t>
      </w:r>
      <w:r w:rsidR="0013725E">
        <w:rPr>
          <w:lang w:val="en-CA"/>
        </w:rPr>
        <w:t xml:space="preserve">the meaning and intended target of </w:t>
      </w:r>
      <w:r w:rsidR="00390335">
        <w:rPr>
          <w:lang w:val="en-CA"/>
        </w:rPr>
        <w:t xml:space="preserve">the </w:t>
      </w:r>
      <w:r w:rsidR="0013725E">
        <w:rPr>
          <w:lang w:val="en-CA"/>
        </w:rPr>
        <w:t>‘security’ is declared, whether it means the elimination of variability in the (</w:t>
      </w:r>
      <w:r w:rsidR="009B26EB">
        <w:rPr>
          <w:lang w:val="en-CA"/>
        </w:rPr>
        <w:t>impossible</w:t>
      </w:r>
      <w:r w:rsidR="0013725E">
        <w:rPr>
          <w:lang w:val="en-CA"/>
        </w:rPr>
        <w:t xml:space="preserve">) pursuit of </w:t>
      </w:r>
      <w:r w:rsidR="0013725E" w:rsidRPr="0013725E">
        <w:rPr>
          <w:lang w:val="en-CA"/>
        </w:rPr>
        <w:t>water security</w:t>
      </w:r>
      <w:r w:rsidR="0013725E">
        <w:rPr>
          <w:lang w:val="en-CA"/>
        </w:rPr>
        <w:t xml:space="preserve"> ‘for all’, </w:t>
      </w:r>
      <w:r w:rsidR="00A941F3">
        <w:rPr>
          <w:lang w:val="en-CA"/>
        </w:rPr>
        <w:t xml:space="preserve">market-driven </w:t>
      </w:r>
      <w:r w:rsidR="0045541B">
        <w:rPr>
          <w:lang w:val="en-CA"/>
        </w:rPr>
        <w:t>reliability</w:t>
      </w:r>
      <w:r w:rsidR="0013725E">
        <w:rPr>
          <w:lang w:val="en-CA"/>
        </w:rPr>
        <w:t xml:space="preserve"> </w:t>
      </w:r>
      <w:r w:rsidR="00A941F3">
        <w:rPr>
          <w:lang w:val="en-CA"/>
        </w:rPr>
        <w:t xml:space="preserve">for the most efficient use or user, or social justice for the marginalised. </w:t>
      </w:r>
      <w:r w:rsidR="00A02BD6">
        <w:rPr>
          <w:lang w:val="en-CA"/>
        </w:rPr>
        <w:t xml:space="preserve">Constant integration of power asymmetries into the analysis is helpful here, as argued in Bakker and Morinville </w:t>
      </w:r>
      <w:r w:rsidR="000E67A1">
        <w:lastRenderedPageBreak/>
        <w:fldChar w:fldCharType="begin"/>
      </w:r>
      <w:r w:rsidR="0022429B">
        <w:instrText xml:space="preserve"> ADDIN EN.CITE &lt;EndNote&gt;&lt;Cite ExcludeAuth="1"&gt;&lt;Author&gt;Bakker&lt;/Author&gt;&lt;Year&gt;2013&lt;/Year&gt;&lt;RecNum&gt;3535&lt;/RecNum&gt;&lt;DisplayText&gt;(2013)&lt;/DisplayText&gt;&lt;record&gt;&lt;rec-number&gt;3535&lt;/rec-number&gt;&lt;foreign-keys&gt;&lt;key app="EN" db-id="zwxtepdswza9wue0esaxaw2rzspaar9z9f2a" timestamp="1452796128"&gt;3535&lt;/key&gt;&lt;key app="ENWeb" db-id=""&gt;0&lt;/key&gt;&lt;/foreign-keys&gt;&lt;ref-type name="Journal Article"&gt;17&lt;/ref-type&gt;&lt;contributors&gt;&lt;authors&gt;&lt;author&gt;Bakker, K.&lt;/author&gt;&lt;author&gt;Morinville, C.&lt;/author&gt;&lt;/authors&gt;&lt;/contributors&gt;&lt;auth-address&gt;Program on Water Governance, Institute for Resources, , Environment and Sustainability, The University of British Columbia, 2202 Main Mall, Vancouver, BC V6T 1Z4, Canada.&lt;/auth-address&gt;&lt;titles&gt;&lt;title&gt;The governance dimensions of water security: a review&lt;/title&gt;&lt;secondary-title&gt;Philos Trans A Math Phys Eng Sci&lt;/secondary-title&gt;&lt;/titles&gt;&lt;periodical&gt;&lt;full-title&gt;Philos Trans A Math Phys Eng Sci&lt;/full-title&gt;&lt;abbr-1&gt;Philosophical transactions. Series A, Mathematical, physical, and engineering sciences&lt;/abbr-1&gt;&lt;/periodical&gt;&lt;pages&gt;20130116&lt;/pages&gt;&lt;volume&gt;371&lt;/volume&gt;&lt;number&gt;2002&lt;/number&gt;&lt;keywords&gt;&lt;keyword&gt;Conservation of Natural Resources/legislation &amp;amp; jurisprudence/methods&lt;/keyword&gt;&lt;keyword&gt;Ecosystem&lt;/keyword&gt;&lt;keyword&gt;Environment&lt;/keyword&gt;&lt;keyword&gt;Government&lt;/keyword&gt;&lt;keyword&gt;Humans&lt;/keyword&gt;&lt;keyword&gt;Water&lt;/keyword&gt;&lt;keyword&gt;*Water Supply&lt;/keyword&gt;&lt;keyword&gt;governance&lt;/keyword&gt;&lt;keyword&gt;social power&lt;/keyword&gt;&lt;keyword&gt;water security&lt;/keyword&gt;&lt;/keywords&gt;&lt;dates&gt;&lt;year&gt;2013&lt;/year&gt;&lt;pub-dates&gt;&lt;date&gt;Nov 13&lt;/date&gt;&lt;/pub-dates&gt;&lt;/dates&gt;&lt;isbn&gt;1364-503X (Print)&amp;#xD;1364-503X (Linking)&lt;/isbn&gt;&lt;accession-num&gt;24080629&lt;/accession-num&gt;&lt;urls&gt;&lt;related-urls&gt;&lt;url&gt;http://www.ncbi.nlm.nih.gov/pubmed/24080629&lt;/url&gt;&lt;/related-urls&gt;&lt;/urls&gt;&lt;electronic-resource-num&gt;10.1098/rsta.2013.0116&lt;/electronic-resource-num&gt;&lt;/record&gt;&lt;/Cite&gt;&lt;/EndNote&gt;</w:instrText>
      </w:r>
      <w:r w:rsidR="000E67A1">
        <w:fldChar w:fldCharType="separate"/>
      </w:r>
      <w:r w:rsidR="0022429B">
        <w:rPr>
          <w:noProof/>
        </w:rPr>
        <w:t>(2013)</w:t>
      </w:r>
      <w:r w:rsidR="000E67A1">
        <w:fldChar w:fldCharType="end"/>
      </w:r>
      <w:r w:rsidR="008977AD">
        <w:t xml:space="preserve"> (</w:t>
      </w:r>
      <w:r w:rsidR="00A02BD6">
        <w:t xml:space="preserve">with more specific </w:t>
      </w:r>
      <w:r w:rsidR="000C3EEF">
        <w:t xml:space="preserve">discussion of the dynamics </w:t>
      </w:r>
      <w:r w:rsidR="004B62F6">
        <w:t xml:space="preserve">and decision frameworks </w:t>
      </w:r>
      <w:r w:rsidR="0013725E">
        <w:t xml:space="preserve">provided </w:t>
      </w:r>
      <w:r w:rsidR="00A02BD6">
        <w:t xml:space="preserve">in Geels </w:t>
      </w:r>
      <w:r w:rsidR="000E67A1">
        <w:fldChar w:fldCharType="begin"/>
      </w:r>
      <w:r w:rsidR="00042CB8">
        <w:instrText xml:space="preserve"> ADDIN EN.CITE &lt;EndNote&gt;&lt;Cite ExcludeAuth="1"&gt;&lt;Author&gt;Geels&lt;/Author&gt;&lt;Year&gt;2014&lt;/Year&gt;&lt;RecNum&gt;3536&lt;/RecNum&gt;&lt;DisplayText&gt;(2014)&lt;/DisplayText&gt;&lt;record&gt;&lt;rec-number&gt;3536&lt;/rec-number&gt;&lt;foreign-keys&gt;&lt;key app="EN" db-id="zwxtepdswza9wue0esaxaw2rzspaar9z9f2a" timestamp="1452796230"&gt;3536&lt;/key&gt;&lt;key app="ENWeb" db-id=""&gt;0&lt;/key&gt;&lt;/foreign-keys&gt;&lt;ref-type name="Journal Article"&gt;17&lt;/ref-type&gt;&lt;contributors&gt;&lt;authors&gt;&lt;author&gt;Geels, F. W.&lt;/author&gt;&lt;/authors&gt;&lt;/contributors&gt;&lt;titles&gt;&lt;title&gt;Regime Resistance against Low-Carbon Transitions: Introducing Politics and Power into the Multi-Level Perspective&lt;/title&gt;&lt;secondary-title&gt;Theory, Culture &amp;amp; Society&lt;/secondary-title&gt;&lt;/titles&gt;&lt;periodical&gt;&lt;full-title&gt;Theory, Culture &amp;amp; Society&lt;/full-title&gt;&lt;/periodical&gt;&lt;pages&gt;21-40&lt;/pages&gt;&lt;volume&gt;31&lt;/volume&gt;&lt;number&gt;5&lt;/number&gt;&lt;dates&gt;&lt;year&gt;2014&lt;/year&gt;&lt;/dates&gt;&lt;isbn&gt;0263-2764&amp;#xD;1460-3616&lt;/isbn&gt;&lt;urls&gt;&lt;/urls&gt;&lt;electronic-resource-num&gt;10.1177/0263276414531627&lt;/electronic-resource-num&gt;&lt;/record&gt;&lt;/Cite&gt;&lt;/EndNote&gt;</w:instrText>
      </w:r>
      <w:r w:rsidR="000E67A1">
        <w:fldChar w:fldCharType="separate"/>
      </w:r>
      <w:r w:rsidR="00042CB8">
        <w:rPr>
          <w:noProof/>
        </w:rPr>
        <w:t>(2014)</w:t>
      </w:r>
      <w:r w:rsidR="000E67A1">
        <w:fldChar w:fldCharType="end"/>
      </w:r>
      <w:r w:rsidR="00A02BD6">
        <w:t xml:space="preserve"> Zeitoun</w:t>
      </w:r>
      <w:r w:rsidR="001D014E">
        <w:t>,</w:t>
      </w:r>
      <w:r w:rsidR="00A02BD6">
        <w:t xml:space="preserve"> </w:t>
      </w:r>
      <w:r w:rsidR="00A02BD6" w:rsidRPr="001D014E">
        <w:rPr>
          <w:i/>
        </w:rPr>
        <w:t>et al</w:t>
      </w:r>
      <w:r w:rsidR="000E0B9B" w:rsidRPr="001D014E">
        <w:rPr>
          <w:i/>
        </w:rPr>
        <w:t>.</w:t>
      </w:r>
      <w:r w:rsidR="001D014E">
        <w:t>,</w:t>
      </w:r>
      <w:r w:rsidR="00A02BD6">
        <w:t xml:space="preserve"> </w:t>
      </w:r>
      <w:r w:rsidR="000E67A1">
        <w:fldChar w:fldCharType="begin"/>
      </w:r>
      <w:r w:rsidR="00042CB8">
        <w:instrText xml:space="preserve"> ADDIN EN.CITE &lt;EndNote&gt;&lt;Cite ExcludeAuth="1"&gt;&lt;Author&gt;Zeitoun&lt;/Author&gt;&lt;Year&gt;in press&lt;/Year&gt;&lt;RecNum&gt;3094&lt;/RecNum&gt;&lt;DisplayText&gt;(in press)&lt;/DisplayText&gt;&lt;record&gt;&lt;rec-number&gt;3094&lt;/rec-number&gt;&lt;foreign-keys&gt;&lt;key app="EN" db-id="zwxtepdswza9wue0esaxaw2rzspaar9z9f2a" timestamp="1423594205"&gt;3094&lt;/key&gt;&lt;/foreign-keys&gt;&lt;ref-type name="Journal Article"&gt;17&lt;/ref-type&gt;&lt;contributors&gt;&lt;authors&gt;&lt;author&gt;Zeitoun, Mark&lt;/author&gt;&lt;author&gt;Cascão, Ana&lt;/author&gt;&lt;author&gt;Warner, Jeroen&lt;/author&gt;&lt;author&gt;Mirumachi, Naho&lt;/author&gt;&lt;author&gt;Matthews, Nathanial&lt;/author&gt;&lt;author&gt;Farnum, Rebecca&lt;/author&gt;&lt;author&gt;Menga, Filippo&lt;/author&gt;&lt;/authors&gt;&lt;/contributors&gt;&lt;titles&gt;&lt;title&gt;Transboundary water interaction III: Contesting hegemonic arrangements&lt;/title&gt;&lt;secondary-title&gt;International Environmental Agreements&lt;/secondary-title&gt;&lt;/titles&gt;&lt;periodical&gt;&lt;full-title&gt;International Environmental Agreements&lt;/full-title&gt;&lt;/periodical&gt;&lt;dates&gt;&lt;year&gt;in press&lt;/year&gt;&lt;/dates&gt;&lt;urls&gt;&lt;/urls&gt;&lt;/record&gt;&lt;/Cite&gt;&lt;/EndNote&gt;</w:instrText>
      </w:r>
      <w:r w:rsidR="000E67A1">
        <w:fldChar w:fldCharType="separate"/>
      </w:r>
      <w:r w:rsidR="00042CB8">
        <w:rPr>
          <w:noProof/>
        </w:rPr>
        <w:t>(in press)</w:t>
      </w:r>
      <w:r w:rsidR="000E67A1">
        <w:fldChar w:fldCharType="end"/>
      </w:r>
      <w:r w:rsidR="001D014E">
        <w:t>;</w:t>
      </w:r>
      <w:r w:rsidR="000C3EEF">
        <w:t xml:space="preserve"> </w:t>
      </w:r>
      <w:r w:rsidR="00B431D8">
        <w:t>Poff</w:t>
      </w:r>
      <w:r w:rsidR="001D014E">
        <w:t>,</w:t>
      </w:r>
      <w:r w:rsidR="00B431D8">
        <w:t xml:space="preserve"> </w:t>
      </w:r>
      <w:r w:rsidR="00B431D8" w:rsidRPr="001D014E">
        <w:rPr>
          <w:i/>
        </w:rPr>
        <w:t>et al</w:t>
      </w:r>
      <w:r w:rsidR="000E0B9B" w:rsidRPr="001D014E">
        <w:rPr>
          <w:i/>
        </w:rPr>
        <w:t>.</w:t>
      </w:r>
      <w:r w:rsidR="00B431D8">
        <w:t xml:space="preserve"> </w:t>
      </w:r>
      <w:r w:rsidR="00D83D35">
        <w:fldChar w:fldCharType="begin"/>
      </w:r>
      <w:r w:rsidR="00042CB8">
        <w:instrText xml:space="preserve"> ADDIN EN.CITE &lt;EndNote&gt;&lt;Cite ExcludeAuth="1"&gt;&lt;Author&gt;Poff&lt;/Author&gt;&lt;Year&gt;2015&lt;/Year&gt;&lt;RecNum&gt;3537&lt;/RecNum&gt;&lt;DisplayText&gt;(2015)&lt;/DisplayText&gt;&lt;record&gt;&lt;rec-number&gt;3537&lt;/rec-number&gt;&lt;foreign-keys&gt;&lt;key app="EN" db-id="zwxtepdswza9wue0esaxaw2rzspaar9z9f2a" timestamp="1452797198"&gt;3537&lt;/key&gt;&lt;key app="ENWeb" db-id=""&gt;0&lt;/key&gt;&lt;/foreign-keys&gt;&lt;ref-type name="Journal Article"&gt;17&lt;/ref-type&gt;&lt;contributors&gt;&lt;authors&gt;&lt;author&gt;Poff, N. LeRoy&lt;/author&gt;&lt;author&gt;Brown, Casey M.&lt;/author&gt;&lt;author&gt;Grantham, Theodore E.&lt;/author&gt;&lt;author&gt;Matthews, John H.&lt;/author&gt;&lt;author&gt;Palmer, Margaret A.&lt;/author&gt;&lt;author&gt;Spence, Caitlin M.&lt;/author&gt;&lt;author&gt;Wilby, Robert L.&lt;/author&gt;&lt;author&gt;Haasnoot, Marjolijn&lt;/author&gt;&lt;author&gt;Mendoza, Guillermo F.&lt;/author&gt;&lt;author&gt;Dominique, Kathleen C.&lt;/author&gt;&lt;author&gt;Baeza, Andres&lt;/author&gt;&lt;/authors&gt;&lt;/contributors&gt;&lt;titles&gt;&lt;title&gt;Sustainable water management under future uncertainty with eco-engineering decision scaling&lt;/title&gt;&lt;secondary-title&gt;Nature Climate Change&lt;/secondary-title&gt;&lt;/titles&gt;&lt;periodical&gt;&lt;full-title&gt;Nature Climate Change&lt;/full-title&gt;&lt;/periodical&gt;&lt;pages&gt;25-34&lt;/pages&gt;&lt;volume&gt;6&lt;/volume&gt;&lt;number&gt;1&lt;/number&gt;&lt;dates&gt;&lt;year&gt;2015&lt;/year&gt;&lt;/dates&gt;&lt;isbn&gt;1758-678X&amp;#xD;1758-6798&lt;/isbn&gt;&lt;urls&gt;&lt;/urls&gt;&lt;electronic-resource-num&gt;10.1038/nclimate2765&lt;/electronic-resource-num&gt;&lt;/record&gt;&lt;/Cite&gt;&lt;/EndNote&gt;</w:instrText>
      </w:r>
      <w:r w:rsidR="00D83D35">
        <w:fldChar w:fldCharType="separate"/>
      </w:r>
      <w:r w:rsidR="00042CB8">
        <w:rPr>
          <w:noProof/>
        </w:rPr>
        <w:t>(2015)</w:t>
      </w:r>
      <w:r w:rsidR="00D83D35">
        <w:fldChar w:fldCharType="end"/>
      </w:r>
      <w:r w:rsidR="003B3DD0">
        <w:t>)</w:t>
      </w:r>
      <w:r w:rsidR="000E67A1">
        <w:t xml:space="preserve">. </w:t>
      </w:r>
      <w:r w:rsidR="003B3DD0">
        <w:t xml:space="preserve">Though no single </w:t>
      </w:r>
      <w:r w:rsidR="003B3DD0">
        <w:rPr>
          <w:lang w:val="en-CA"/>
        </w:rPr>
        <w:t>water security</w:t>
      </w:r>
      <w:r w:rsidR="003B3DD0">
        <w:t xml:space="preserve"> definition </w:t>
      </w:r>
      <w:r w:rsidR="0092157C">
        <w:t xml:space="preserve">is </w:t>
      </w:r>
      <w:r w:rsidR="003B3DD0">
        <w:t xml:space="preserve">ever likely </w:t>
      </w:r>
      <w:r w:rsidR="0092157C">
        <w:t xml:space="preserve">to </w:t>
      </w:r>
      <w:r w:rsidR="003B3DD0">
        <w:t xml:space="preserve">serve all purposes, an indicator of too much drift back towards classic water resources management and IWRM is that social aspects are downplayed, and politics ignored. </w:t>
      </w:r>
    </w:p>
    <w:p w14:paraId="51F19C3E" w14:textId="0D628833" w:rsidR="009551F3" w:rsidRDefault="00462D1D" w:rsidP="001E04A1">
      <w:pPr>
        <w:spacing w:line="276" w:lineRule="auto"/>
        <w:jc w:val="left"/>
      </w:pPr>
      <w:r>
        <w:t xml:space="preserve">This last point raises ethical questions that should </w:t>
      </w:r>
      <w:r w:rsidR="0013725E">
        <w:t xml:space="preserve">be </w:t>
      </w:r>
      <w:r w:rsidR="00C61B40">
        <w:t>discussed</w:t>
      </w:r>
      <w:r>
        <w:t xml:space="preserve">. </w:t>
      </w:r>
      <w:r w:rsidRPr="005159B3">
        <w:t xml:space="preserve">If </w:t>
      </w:r>
      <w:r w:rsidR="0092157C" w:rsidRPr="005159B3">
        <w:t xml:space="preserve">for example </w:t>
      </w:r>
      <w:r w:rsidRPr="005159B3">
        <w:t>some of the causes of water insecurity are accepted as structural,</w:t>
      </w:r>
      <w:r w:rsidR="0079678F">
        <w:t xml:space="preserve"> </w:t>
      </w:r>
      <w:r w:rsidRPr="005159B3">
        <w:t xml:space="preserve">is positive discrimination against those already benefitting from the arrangement (the way carbon-intensive lifestyles of the wealthy might be taxed to facilitate climate change adaptation) morally grounded? Is it legitimate for those of us who are so far removed from the consequences of our research and policy to exclude those who </w:t>
      </w:r>
      <w:r w:rsidR="00EC326B">
        <w:t xml:space="preserve">are </w:t>
      </w:r>
      <w:r w:rsidRPr="005159B3">
        <w:t>most directly a</w:t>
      </w:r>
      <w:r w:rsidR="00EC326B">
        <w:t>ffected</w:t>
      </w:r>
      <w:r w:rsidRPr="005159B3">
        <w:t xml:space="preserve">? </w:t>
      </w:r>
    </w:p>
    <w:p w14:paraId="06AEE0DC" w14:textId="6C2386D3" w:rsidR="00562BC7" w:rsidRDefault="0013725E" w:rsidP="001E04A1">
      <w:pPr>
        <w:spacing w:line="276" w:lineRule="auto"/>
        <w:jc w:val="left"/>
      </w:pPr>
      <w:r>
        <w:t xml:space="preserve">Engaging in these </w:t>
      </w:r>
      <w:r w:rsidR="00841E97">
        <w:t>debate</w:t>
      </w:r>
      <w:r>
        <w:t>s</w:t>
      </w:r>
      <w:r w:rsidR="00841E97">
        <w:t xml:space="preserve"> will help </w:t>
      </w:r>
      <w:r w:rsidR="003C2B77">
        <w:t>ensure</w:t>
      </w:r>
      <w:r w:rsidR="00E71AFE">
        <w:t xml:space="preserve"> that</w:t>
      </w:r>
      <w:r w:rsidR="003C2B77">
        <w:t xml:space="preserve"> </w:t>
      </w:r>
      <w:r w:rsidR="00922A86" w:rsidRPr="005159B3">
        <w:t>‘</w:t>
      </w:r>
      <w:r w:rsidR="00A30BCE" w:rsidRPr="005159B3">
        <w:rPr>
          <w:lang w:val="en-CA"/>
        </w:rPr>
        <w:t>water security</w:t>
      </w:r>
      <w:r w:rsidR="00922A86" w:rsidRPr="005159B3">
        <w:rPr>
          <w:lang w:val="en-CA"/>
        </w:rPr>
        <w:t>’</w:t>
      </w:r>
      <w:r w:rsidR="00A30BCE" w:rsidRPr="005159B3">
        <w:t xml:space="preserve"> </w:t>
      </w:r>
      <w:r w:rsidR="003C2B77">
        <w:t xml:space="preserve">becomes a paradigm that </w:t>
      </w:r>
      <w:r w:rsidR="00231785" w:rsidRPr="005159B3">
        <w:t>recognizes</w:t>
      </w:r>
      <w:r w:rsidR="00E8474B" w:rsidRPr="005159B3">
        <w:t xml:space="preserve"> </w:t>
      </w:r>
      <w:r w:rsidR="003C2B77">
        <w:t xml:space="preserve">and grapples with </w:t>
      </w:r>
      <w:r w:rsidR="00E8474B" w:rsidRPr="005159B3">
        <w:t xml:space="preserve">the complexity of water across social, political, </w:t>
      </w:r>
      <w:r w:rsidR="00231785" w:rsidRPr="005159B3">
        <w:t>economic</w:t>
      </w:r>
      <w:r w:rsidR="00E8474B" w:rsidRPr="005159B3">
        <w:t>, and climatic dimensions.</w:t>
      </w:r>
      <w:r w:rsidR="00922A86" w:rsidRPr="00D619B0">
        <w:t xml:space="preserve"> </w:t>
      </w:r>
      <w:r w:rsidR="00562BC7">
        <w:t xml:space="preserve">‘Water security’ </w:t>
      </w:r>
      <w:r w:rsidR="000E3A52">
        <w:t xml:space="preserve">must </w:t>
      </w:r>
      <w:r w:rsidR="003822D3">
        <w:t xml:space="preserve">remain </w:t>
      </w:r>
      <w:r w:rsidR="00562BC7">
        <w:t xml:space="preserve">a term </w:t>
      </w:r>
      <w:r w:rsidR="003C685B">
        <w:t xml:space="preserve">that </w:t>
      </w:r>
      <w:r w:rsidR="00562BC7">
        <w:t xml:space="preserve">constantly reminds us that in tackling complex </w:t>
      </w:r>
      <w:r w:rsidR="003C685B">
        <w:t xml:space="preserve">challenges </w:t>
      </w:r>
      <w:r w:rsidR="00562BC7">
        <w:t xml:space="preserve">at the interface of water, society and climate there is no single </w:t>
      </w:r>
      <w:r w:rsidR="00B670C9">
        <w:t>response</w:t>
      </w:r>
      <w:r w:rsidR="00562BC7">
        <w:t xml:space="preserve">, no irrevocable scientific ‘truth’, </w:t>
      </w:r>
      <w:proofErr w:type="gramStart"/>
      <w:r w:rsidR="00562BC7">
        <w:t>no</w:t>
      </w:r>
      <w:proofErr w:type="gramEnd"/>
      <w:r w:rsidR="00562BC7">
        <w:t xml:space="preserve"> easy unifying narrative. Instead, there is a critical need to be flexible, to ensure adaptability, and most of all to ensure </w:t>
      </w:r>
      <w:r w:rsidR="00E71AFE">
        <w:t xml:space="preserve">that </w:t>
      </w:r>
      <w:r w:rsidR="00562BC7" w:rsidRPr="00D73448">
        <w:t xml:space="preserve">water-society-climate </w:t>
      </w:r>
      <w:r w:rsidR="00562BC7">
        <w:t>research and policy always keep in sharp focus those for whom water insecurity is an everyday struggle</w:t>
      </w:r>
      <w:r w:rsidR="003A78D8">
        <w:t>.</w:t>
      </w:r>
    </w:p>
    <w:p w14:paraId="3EC1545F" w14:textId="77777777" w:rsidR="000E3A52" w:rsidRDefault="000E3A52" w:rsidP="001E04A1">
      <w:pPr>
        <w:spacing w:line="276" w:lineRule="auto"/>
        <w:jc w:val="left"/>
      </w:pPr>
    </w:p>
    <w:p w14:paraId="4086F851" w14:textId="318D2BB1" w:rsidR="004B0AE9" w:rsidRDefault="004B0AE9" w:rsidP="001E04A1">
      <w:pPr>
        <w:spacing w:before="0" w:after="0"/>
        <w:jc w:val="left"/>
        <w:rPr>
          <w:rFonts w:eastAsiaTheme="majorEastAsia" w:cstheme="majorBidi"/>
          <w:b/>
          <w:bCs/>
          <w:color w:val="008000"/>
          <w:sz w:val="32"/>
          <w:szCs w:val="32"/>
        </w:rPr>
      </w:pPr>
    </w:p>
    <w:p w14:paraId="3D1C1464" w14:textId="77777777" w:rsidR="009C2294" w:rsidRDefault="009C2294">
      <w:pPr>
        <w:spacing w:before="0" w:after="0"/>
        <w:jc w:val="left"/>
        <w:rPr>
          <w:rFonts w:eastAsiaTheme="majorEastAsia" w:cstheme="majorBidi"/>
          <w:b/>
          <w:bCs/>
          <w:color w:val="008000"/>
          <w:szCs w:val="20"/>
        </w:rPr>
      </w:pPr>
      <w:r>
        <w:rPr>
          <w:rFonts w:eastAsiaTheme="majorEastAsia" w:cstheme="majorBidi"/>
          <w:b/>
          <w:bCs/>
          <w:color w:val="008000"/>
          <w:szCs w:val="20"/>
        </w:rPr>
        <w:br w:type="page"/>
      </w:r>
    </w:p>
    <w:p w14:paraId="61C3D38B" w14:textId="4F1D964E" w:rsidR="0018303C" w:rsidRDefault="00CD3918" w:rsidP="001E04A1">
      <w:pPr>
        <w:spacing w:before="0" w:after="0"/>
        <w:jc w:val="left"/>
        <w:rPr>
          <w:rFonts w:eastAsiaTheme="majorEastAsia" w:cstheme="majorBidi"/>
          <w:b/>
          <w:bCs/>
          <w:color w:val="008000"/>
          <w:sz w:val="32"/>
          <w:szCs w:val="32"/>
        </w:rPr>
      </w:pPr>
      <w:r w:rsidRPr="00CD3918">
        <w:rPr>
          <w:rFonts w:eastAsiaTheme="majorEastAsia" w:cstheme="majorBidi"/>
          <w:b/>
          <w:bCs/>
          <w:color w:val="008000"/>
          <w:sz w:val="32"/>
          <w:szCs w:val="32"/>
        </w:rPr>
        <w:lastRenderedPageBreak/>
        <w:t>References</w:t>
      </w:r>
    </w:p>
    <w:p w14:paraId="73646F31" w14:textId="77777777" w:rsidR="00763C06" w:rsidRPr="00763C06" w:rsidRDefault="0092367B" w:rsidP="00763C06">
      <w:pPr>
        <w:pStyle w:val="EndNoteBibliography"/>
        <w:spacing w:after="0"/>
        <w:rPr>
          <w:noProof/>
        </w:rPr>
      </w:pPr>
      <w:r w:rsidRPr="00E537AB">
        <w:rPr>
          <w:sz w:val="20"/>
          <w:szCs w:val="20"/>
        </w:rPr>
        <w:fldChar w:fldCharType="begin"/>
      </w:r>
      <w:r w:rsidRPr="00E537AB">
        <w:rPr>
          <w:sz w:val="20"/>
          <w:szCs w:val="20"/>
        </w:rPr>
        <w:instrText xml:space="preserve"> ADDIN EN.REFLIST </w:instrText>
      </w:r>
      <w:r w:rsidRPr="00E537AB">
        <w:rPr>
          <w:sz w:val="20"/>
          <w:szCs w:val="20"/>
        </w:rPr>
        <w:fldChar w:fldCharType="separate"/>
      </w:r>
      <w:r w:rsidR="00763C06" w:rsidRPr="00763C06">
        <w:rPr>
          <w:noProof/>
        </w:rPr>
        <w:t>ADB, (2013) Asian Water Development Outlook 2013: Measuring Water Security in Asia and the Pacific. Asia Development Bank and Asia-Pacific Water Forum, Mandaluyong City.</w:t>
      </w:r>
    </w:p>
    <w:p w14:paraId="2DA88292" w14:textId="77777777" w:rsidR="00763C06" w:rsidRPr="00763C06" w:rsidRDefault="00763C06" w:rsidP="00763C06">
      <w:pPr>
        <w:pStyle w:val="EndNoteBibliography"/>
        <w:spacing w:after="0"/>
        <w:rPr>
          <w:noProof/>
        </w:rPr>
      </w:pPr>
      <w:r w:rsidRPr="00763C06">
        <w:rPr>
          <w:noProof/>
        </w:rPr>
        <w:t>AGWA, (2013) Caveat Adaptor: The Best Use of Climate Model Simulations for Climate Adaptation &amp; Freshwater Management, White Paper 1. Alliance for Global Water Adaptation (World Bank and Stockholm International Water Institute).</w:t>
      </w:r>
    </w:p>
    <w:p w14:paraId="54AABA2C" w14:textId="77777777" w:rsidR="00763C06" w:rsidRPr="00763C06" w:rsidRDefault="00763C06" w:rsidP="00763C06">
      <w:pPr>
        <w:pStyle w:val="EndNoteBibliography"/>
        <w:spacing w:after="0"/>
        <w:rPr>
          <w:noProof/>
        </w:rPr>
      </w:pPr>
      <w:r w:rsidRPr="00763C06">
        <w:rPr>
          <w:noProof/>
        </w:rPr>
        <w:t>Allan, C., Xia, J., Pahl-Wostl, C. (2013) Climate change and water security: challenges for adaptive water management. Current Opinion in Environmental Sustainability 5, 625-632.</w:t>
      </w:r>
    </w:p>
    <w:p w14:paraId="4EC4F9B5" w14:textId="77777777" w:rsidR="00763C06" w:rsidRPr="00763C06" w:rsidRDefault="00763C06" w:rsidP="00763C06">
      <w:pPr>
        <w:pStyle w:val="EndNoteBibliography"/>
        <w:spacing w:after="0"/>
        <w:rPr>
          <w:noProof/>
        </w:rPr>
      </w:pPr>
      <w:r w:rsidRPr="00763C06">
        <w:rPr>
          <w:noProof/>
        </w:rPr>
        <w:t>Allan, J.A., (2003) IWRM/IWRAM: Integrated water resources allocation and management: a new sanctioned discourse?, in: Mollinga, P.P., Dixit, A., Sthukorala, K. (Eds.), Integrated water resource management in South Asia: global theory, emerging practice and local needs. SaciWATERs, Hyderabad.</w:t>
      </w:r>
    </w:p>
    <w:p w14:paraId="75B39103" w14:textId="77777777" w:rsidR="00763C06" w:rsidRPr="00763C06" w:rsidRDefault="00763C06" w:rsidP="00763C06">
      <w:pPr>
        <w:pStyle w:val="EndNoteBibliography"/>
        <w:spacing w:after="0"/>
        <w:rPr>
          <w:noProof/>
        </w:rPr>
      </w:pPr>
      <w:r w:rsidRPr="00763C06">
        <w:rPr>
          <w:noProof/>
        </w:rPr>
        <w:t>Allan, T. (2011) Virtual water: tackling the threat to our planet's most precisou resource. I.B. Tauris, London.</w:t>
      </w:r>
    </w:p>
    <w:p w14:paraId="5B0560CA" w14:textId="77777777" w:rsidR="00763C06" w:rsidRPr="00763C06" w:rsidRDefault="00763C06" w:rsidP="00763C06">
      <w:pPr>
        <w:pStyle w:val="EndNoteBibliography"/>
        <w:spacing w:after="0"/>
        <w:rPr>
          <w:noProof/>
        </w:rPr>
      </w:pPr>
      <w:r w:rsidRPr="00763C06">
        <w:rPr>
          <w:noProof/>
        </w:rPr>
        <w:t>Allan, T., (2013) Food-water security: beyond hydrology and the water sector, in: Lankford, B., Bakker, K., Zeitoun, M., Conway, D. (Eds.), Water Security: Principles, perspectives, practice. Earthscan, London.</w:t>
      </w:r>
    </w:p>
    <w:p w14:paraId="65624B89" w14:textId="77777777" w:rsidR="00763C06" w:rsidRPr="00763C06" w:rsidRDefault="00763C06" w:rsidP="00763C06">
      <w:pPr>
        <w:pStyle w:val="EndNoteBibliography"/>
        <w:spacing w:after="0"/>
        <w:rPr>
          <w:noProof/>
        </w:rPr>
      </w:pPr>
      <w:r w:rsidRPr="00763C06">
        <w:rPr>
          <w:noProof/>
        </w:rPr>
        <w:t>Allouche, J., Middleton, C., Gyawali, D., (2014a) Nexus Nirvana or Nexus Nullity? A dynamic approach to security and sustainability in the water-energy-food nexus, STEPS Working Paper 63. Institute of Development Studies, University of Sussex, Sussex.</w:t>
      </w:r>
    </w:p>
    <w:p w14:paraId="5737DC9D" w14:textId="77777777" w:rsidR="00763C06" w:rsidRPr="00763C06" w:rsidRDefault="00763C06" w:rsidP="00763C06">
      <w:pPr>
        <w:pStyle w:val="EndNoteBibliography"/>
        <w:spacing w:after="0"/>
        <w:rPr>
          <w:noProof/>
        </w:rPr>
      </w:pPr>
      <w:r w:rsidRPr="00763C06">
        <w:rPr>
          <w:noProof/>
        </w:rPr>
        <w:t>Allouche, J., Middleton, C., Gyawali, D. (2015) Technical Veil, Hidden Politics: Interrogating the Power Linkages behind the Nexus. Water Alternatives 8, 610 - 626.</w:t>
      </w:r>
    </w:p>
    <w:p w14:paraId="009991F8" w14:textId="77777777" w:rsidR="00763C06" w:rsidRPr="00763C06" w:rsidRDefault="00763C06" w:rsidP="00763C06">
      <w:pPr>
        <w:pStyle w:val="EndNoteBibliography"/>
        <w:spacing w:after="0"/>
        <w:rPr>
          <w:noProof/>
        </w:rPr>
      </w:pPr>
      <w:r w:rsidRPr="00763C06">
        <w:rPr>
          <w:noProof/>
        </w:rPr>
        <w:t>Allouche, J., Nicol, A., Mehta, L. (2014b) Water Security: Towards the Human Securitization of Water? The Whitehead Journal of Diplomacy and International Relations XII, 153 - 172.</w:t>
      </w:r>
    </w:p>
    <w:p w14:paraId="6CA1FE35" w14:textId="77777777" w:rsidR="00763C06" w:rsidRPr="00763C06" w:rsidRDefault="00763C06" w:rsidP="00763C06">
      <w:pPr>
        <w:pStyle w:val="EndNoteBibliography"/>
        <w:spacing w:after="0"/>
        <w:rPr>
          <w:noProof/>
        </w:rPr>
      </w:pPr>
      <w:r w:rsidRPr="00763C06">
        <w:rPr>
          <w:noProof/>
        </w:rPr>
        <w:t>Bakker, K. (2012) Water Security: Research Challenges and Opportunities. Science 337, 914 - 915.</w:t>
      </w:r>
    </w:p>
    <w:p w14:paraId="70E4BFFE" w14:textId="77777777" w:rsidR="00763C06" w:rsidRPr="00763C06" w:rsidRDefault="00763C06" w:rsidP="00763C06">
      <w:pPr>
        <w:pStyle w:val="EndNoteBibliography"/>
        <w:spacing w:after="0"/>
        <w:rPr>
          <w:noProof/>
        </w:rPr>
      </w:pPr>
      <w:r w:rsidRPr="00763C06">
        <w:rPr>
          <w:noProof/>
        </w:rPr>
        <w:t>Bakker, K., Morinville, C. (2013) The governance dimensions of water security: a review. Philos Trans A Math Phys Eng Sci 371, 20130116.</w:t>
      </w:r>
    </w:p>
    <w:p w14:paraId="236E2691" w14:textId="77777777" w:rsidR="00763C06" w:rsidRPr="00763C06" w:rsidRDefault="00763C06" w:rsidP="00763C06">
      <w:pPr>
        <w:pStyle w:val="EndNoteBibliography"/>
        <w:spacing w:after="0"/>
        <w:rPr>
          <w:noProof/>
        </w:rPr>
      </w:pPr>
      <w:r w:rsidRPr="00763C06">
        <w:rPr>
          <w:noProof/>
        </w:rPr>
        <w:t>BBC, (2010) Pakistan landlords 'diverted floodwater', BBC News website.</w:t>
      </w:r>
    </w:p>
    <w:p w14:paraId="1477878B" w14:textId="77777777" w:rsidR="00763C06" w:rsidRPr="00763C06" w:rsidRDefault="00763C06" w:rsidP="00763C06">
      <w:pPr>
        <w:pStyle w:val="EndNoteBibliography"/>
        <w:spacing w:after="0"/>
        <w:rPr>
          <w:noProof/>
        </w:rPr>
      </w:pPr>
      <w:r w:rsidRPr="00763C06">
        <w:rPr>
          <w:noProof/>
        </w:rPr>
        <w:t>Beven, K. (2008) On doing better hydrological science. Hydrological Processes 22, 3549 - 3553.</w:t>
      </w:r>
    </w:p>
    <w:p w14:paraId="6BF049A3" w14:textId="77777777" w:rsidR="00763C06" w:rsidRPr="00763C06" w:rsidRDefault="00763C06" w:rsidP="00763C06">
      <w:pPr>
        <w:pStyle w:val="EndNoteBibliography"/>
        <w:spacing w:after="0"/>
        <w:rPr>
          <w:noProof/>
        </w:rPr>
      </w:pPr>
      <w:r w:rsidRPr="00763C06">
        <w:rPr>
          <w:noProof/>
        </w:rPr>
        <w:t>Blue Planet, (2014) Submission to the Special Rapporteur on the Human Right to Safe Drinking Water and Sanitation Regarding Water Cut-offs in the City of Detroit, Michigan. The Blue Planet Project, Ottawa.</w:t>
      </w:r>
    </w:p>
    <w:p w14:paraId="5ACC41E9" w14:textId="77777777" w:rsidR="00763C06" w:rsidRPr="00763C06" w:rsidRDefault="00763C06" w:rsidP="00763C06">
      <w:pPr>
        <w:pStyle w:val="EndNoteBibliography"/>
        <w:spacing w:after="0"/>
        <w:rPr>
          <w:noProof/>
        </w:rPr>
      </w:pPr>
      <w:r w:rsidRPr="00763C06">
        <w:rPr>
          <w:noProof/>
        </w:rPr>
        <w:t>Boelens, R., Seemann, M. (2014) Forced Engagements: Water Security and Local Rights Formalization in Yanque, Colca Valley, Peru. Human Organzation 73, 1 - 12.</w:t>
      </w:r>
    </w:p>
    <w:p w14:paraId="2B155F61" w14:textId="77777777" w:rsidR="00763C06" w:rsidRPr="00763C06" w:rsidRDefault="00763C06" w:rsidP="00763C06">
      <w:pPr>
        <w:pStyle w:val="EndNoteBibliography"/>
        <w:spacing w:after="0"/>
        <w:rPr>
          <w:noProof/>
        </w:rPr>
      </w:pPr>
      <w:r w:rsidRPr="00763C06">
        <w:rPr>
          <w:noProof/>
        </w:rPr>
        <w:t>Briscoe, J. (2009) Water Security: Why It Matters and What to Do about It. Innovations 4, 3 - 28.</w:t>
      </w:r>
    </w:p>
    <w:p w14:paraId="7F7D0BFF" w14:textId="77777777" w:rsidR="00763C06" w:rsidRPr="00763C06" w:rsidRDefault="00763C06" w:rsidP="00763C06">
      <w:pPr>
        <w:pStyle w:val="EndNoteBibliography"/>
        <w:spacing w:after="0"/>
        <w:rPr>
          <w:noProof/>
        </w:rPr>
      </w:pPr>
      <w:r w:rsidRPr="00763C06">
        <w:rPr>
          <w:noProof/>
        </w:rPr>
        <w:t>Brown, C. (2010) The End of Reliability. Journal of Water Resources Planning and Management 136, 143 - 145.</w:t>
      </w:r>
    </w:p>
    <w:p w14:paraId="0A6E8299" w14:textId="77777777" w:rsidR="00763C06" w:rsidRPr="00763C06" w:rsidRDefault="00763C06" w:rsidP="00763C06">
      <w:pPr>
        <w:pStyle w:val="EndNoteBibliography"/>
        <w:spacing w:after="0"/>
        <w:rPr>
          <w:noProof/>
        </w:rPr>
      </w:pPr>
      <w:r w:rsidRPr="00763C06">
        <w:rPr>
          <w:noProof/>
        </w:rPr>
        <w:lastRenderedPageBreak/>
        <w:t>Brown, C., Meeks, R., Ghile, Y., Hunu, K. (2013) Is water security necessary? An empirical analysis of the effects of climate hazards on national-level economic growth. Philosophical Transactions of the Royal Society - A 371: 20120416, 1 - 18.</w:t>
      </w:r>
    </w:p>
    <w:p w14:paraId="217F6A4B" w14:textId="77777777" w:rsidR="00763C06" w:rsidRPr="00763C06" w:rsidRDefault="00763C06" w:rsidP="00763C06">
      <w:pPr>
        <w:pStyle w:val="EndNoteBibliography"/>
        <w:spacing w:after="0"/>
        <w:rPr>
          <w:noProof/>
        </w:rPr>
      </w:pPr>
      <w:r w:rsidRPr="00763C06">
        <w:rPr>
          <w:noProof/>
        </w:rPr>
        <w:t>Budds, J., McGranahan, G. (2003) Are the debates on water privatization missing the point? Experiences from Africa, Asia and Latin America. Environment and Urbanization 15, 87 - 113.</w:t>
      </w:r>
    </w:p>
    <w:p w14:paraId="093DDA4C" w14:textId="77777777" w:rsidR="00763C06" w:rsidRPr="00763C06" w:rsidRDefault="00763C06" w:rsidP="00763C06">
      <w:pPr>
        <w:pStyle w:val="EndNoteBibliography"/>
        <w:spacing w:after="0"/>
        <w:rPr>
          <w:noProof/>
        </w:rPr>
      </w:pPr>
      <w:r w:rsidRPr="00763C06">
        <w:rPr>
          <w:noProof/>
        </w:rPr>
        <w:t>Calow, R., Ludi, E., Tucker, J., (2013) Achieving Water Security: Lessons from research in water supply, sanitation and hygiene in Ethiopia. Practical Action Publishing, London.</w:t>
      </w:r>
    </w:p>
    <w:p w14:paraId="1A5784AA" w14:textId="77777777" w:rsidR="00763C06" w:rsidRPr="00763C06" w:rsidRDefault="00763C06" w:rsidP="00763C06">
      <w:pPr>
        <w:pStyle w:val="EndNoteBibliography"/>
        <w:spacing w:after="0"/>
        <w:rPr>
          <w:noProof/>
        </w:rPr>
      </w:pPr>
      <w:r w:rsidRPr="00763C06">
        <w:rPr>
          <w:noProof/>
        </w:rPr>
        <w:t>Calow, R., Mason, N., (2014) The real water crisis: inequality in a fast-changing world. Overseas Development Institute Framing Paper, London.</w:t>
      </w:r>
    </w:p>
    <w:p w14:paraId="716868AA" w14:textId="77777777" w:rsidR="00763C06" w:rsidRPr="00763C06" w:rsidRDefault="00763C06" w:rsidP="00763C06">
      <w:pPr>
        <w:pStyle w:val="EndNoteBibliography"/>
        <w:spacing w:after="0"/>
        <w:rPr>
          <w:noProof/>
        </w:rPr>
      </w:pPr>
      <w:r w:rsidRPr="00763C06">
        <w:rPr>
          <w:noProof/>
        </w:rPr>
        <w:t>Castree, N., Adams, W.M., Barry, J., Brockington, D., Büscher, B., Corbera, E., Demeritt, D., Duffy, R., Felt, U., Neves, K., Newell, P., Pellizzoni, L., Rigby, K., Robbins, P., Robin, L., Rose, D.B., Ross, A., Schlosberg, D., Sörlin, S., West, P., Whitehead, M., Wynne, B. (2014) Changing the intellectual climate. Nature Climate Change 4, 763-768.</w:t>
      </w:r>
    </w:p>
    <w:p w14:paraId="2B286C3B" w14:textId="77777777" w:rsidR="00763C06" w:rsidRPr="00763C06" w:rsidRDefault="00763C06" w:rsidP="00763C06">
      <w:pPr>
        <w:pStyle w:val="EndNoteBibliography"/>
        <w:spacing w:after="0"/>
        <w:rPr>
          <w:noProof/>
        </w:rPr>
      </w:pPr>
      <w:r w:rsidRPr="00763C06">
        <w:rPr>
          <w:noProof/>
        </w:rPr>
        <w:t>Clement, F., (2013) From Water Productivity to Water Security: A Paradigm Shift? , in: Lankford, B., Bakker, K., Zeitoun, M., Conway, D. (Eds.), Water Security: Principles, perspectives, practice. Routledge, London, pp. 148 - 165.</w:t>
      </w:r>
    </w:p>
    <w:p w14:paraId="73D2207C" w14:textId="77777777" w:rsidR="00763C06" w:rsidRPr="00763C06" w:rsidRDefault="00763C06" w:rsidP="00763C06">
      <w:pPr>
        <w:pStyle w:val="EndNoteBibliography"/>
        <w:spacing w:after="0"/>
        <w:rPr>
          <w:noProof/>
        </w:rPr>
      </w:pPr>
      <w:r w:rsidRPr="00763C06">
        <w:rPr>
          <w:noProof/>
        </w:rPr>
        <w:t>Coates, D., Loucks, D.P., Aerts, J., van't Klooster, S., (2012) Working under uncertainty and managing risk, in: UN-Water (Ed.), The United Nations World Water Development Report 4. UNESCO, Paris.</w:t>
      </w:r>
    </w:p>
    <w:p w14:paraId="14ED41D6" w14:textId="77777777" w:rsidR="00763C06" w:rsidRPr="00763C06" w:rsidRDefault="00763C06" w:rsidP="00763C06">
      <w:pPr>
        <w:pStyle w:val="EndNoteBibliography"/>
        <w:spacing w:after="0"/>
        <w:rPr>
          <w:noProof/>
        </w:rPr>
      </w:pPr>
      <w:r w:rsidRPr="00763C06">
        <w:rPr>
          <w:noProof/>
        </w:rPr>
        <w:t>Collins, T.W. (2009) The production of unequal risk in hazardscapes: An explanatory frame applied to disaster at the US–Mexico border. Geoforum 40, 589-601.</w:t>
      </w:r>
    </w:p>
    <w:p w14:paraId="18E69332" w14:textId="77777777" w:rsidR="00763C06" w:rsidRPr="00763C06" w:rsidRDefault="00763C06" w:rsidP="00763C06">
      <w:pPr>
        <w:pStyle w:val="EndNoteBibliography"/>
        <w:spacing w:after="0"/>
        <w:rPr>
          <w:noProof/>
        </w:rPr>
      </w:pPr>
      <w:r w:rsidRPr="00763C06">
        <w:rPr>
          <w:noProof/>
        </w:rPr>
        <w:t>Conway, D., (2013) Water Security in a Changing Climate, in: Lankford, B., Bakker, K., Zeitoun, M., Conway, D. (Eds.), Water Security: Principles, perspectives, practice. Routledge, London, pp. 80 -100.</w:t>
      </w:r>
    </w:p>
    <w:p w14:paraId="68DB1483" w14:textId="77777777" w:rsidR="00763C06" w:rsidRPr="00763C06" w:rsidRDefault="00763C06" w:rsidP="00763C06">
      <w:pPr>
        <w:pStyle w:val="EndNoteBibliography"/>
        <w:spacing w:after="0"/>
        <w:rPr>
          <w:noProof/>
        </w:rPr>
      </w:pPr>
      <w:r w:rsidRPr="00763C06">
        <w:rPr>
          <w:noProof/>
        </w:rPr>
        <w:t>Conway, D., Schipper, E.L.F. (2011) Adaptation to climate change in Africa: Challenges and opportunities identified from Ethiopia. Global Environmental Change 21, 227 - 237.</w:t>
      </w:r>
    </w:p>
    <w:p w14:paraId="359CE9D3" w14:textId="77777777" w:rsidR="00763C06" w:rsidRPr="00763C06" w:rsidRDefault="00763C06" w:rsidP="00763C06">
      <w:pPr>
        <w:pStyle w:val="EndNoteBibliography"/>
        <w:spacing w:after="0"/>
        <w:rPr>
          <w:noProof/>
        </w:rPr>
      </w:pPr>
      <w:r w:rsidRPr="00763C06">
        <w:rPr>
          <w:noProof/>
        </w:rPr>
        <w:t>Cook, C., Bakker, K. (2012) Water Security: Debating an emerging paradigm. Global Environmental Change 22, 94 - 102.</w:t>
      </w:r>
    </w:p>
    <w:p w14:paraId="5824A0EA" w14:textId="77777777" w:rsidR="00763C06" w:rsidRPr="00763C06" w:rsidRDefault="00763C06" w:rsidP="00763C06">
      <w:pPr>
        <w:pStyle w:val="EndNoteBibliography"/>
        <w:spacing w:after="0"/>
        <w:rPr>
          <w:noProof/>
        </w:rPr>
      </w:pPr>
      <w:r w:rsidRPr="00763C06">
        <w:rPr>
          <w:noProof/>
        </w:rPr>
        <w:t>Cooke, B., Kothari, U., (2001) Participation: The New Tyranny? Zed Books, London.</w:t>
      </w:r>
    </w:p>
    <w:p w14:paraId="410FD682" w14:textId="77777777" w:rsidR="00763C06" w:rsidRPr="00763C06" w:rsidRDefault="00763C06" w:rsidP="00763C06">
      <w:pPr>
        <w:pStyle w:val="EndNoteBibliography"/>
        <w:spacing w:after="0"/>
        <w:rPr>
          <w:noProof/>
        </w:rPr>
      </w:pPr>
      <w:r w:rsidRPr="00763C06">
        <w:rPr>
          <w:noProof/>
        </w:rPr>
        <w:t>Delli-Priscoli, J. (2012) Reflections on the nexus of politics, ethics, religion and contemporary water resources decisions. Water Policy 14, 21 - 40.</w:t>
      </w:r>
    </w:p>
    <w:p w14:paraId="28C6FE6E" w14:textId="77777777" w:rsidR="00763C06" w:rsidRPr="00763C06" w:rsidRDefault="00763C06" w:rsidP="00763C06">
      <w:pPr>
        <w:pStyle w:val="EndNoteBibliography"/>
        <w:spacing w:after="0"/>
        <w:rPr>
          <w:noProof/>
        </w:rPr>
      </w:pPr>
      <w:r w:rsidRPr="00763C06">
        <w:rPr>
          <w:noProof/>
        </w:rPr>
        <w:t>Dent, D., Dalal-Clayton, B., (2014) Meeting the need for land resources information in the 21st century - or not: State-of-the Art Review, Environmental Governance Series No. 8, April 2014. International Institute for Environment and Development, London.</w:t>
      </w:r>
    </w:p>
    <w:p w14:paraId="3EE8F1C9" w14:textId="77777777" w:rsidR="00763C06" w:rsidRPr="00763C06" w:rsidRDefault="00763C06" w:rsidP="00763C06">
      <w:pPr>
        <w:pStyle w:val="EndNoteBibliography"/>
        <w:spacing w:after="0"/>
        <w:rPr>
          <w:noProof/>
        </w:rPr>
      </w:pPr>
      <w:r w:rsidRPr="00763C06">
        <w:rPr>
          <w:noProof/>
        </w:rPr>
        <w:t>Dercon, S., (2012) Is Green Growth Good for the Poor?, Policy Research Working Paper 6231. The World Bank Development Research Group Environment and Energy Team &amp; Sustainable Development Network, Office of the Chief Economist, Washington, DC.</w:t>
      </w:r>
    </w:p>
    <w:p w14:paraId="5016AD66" w14:textId="77777777" w:rsidR="00763C06" w:rsidRPr="00763C06" w:rsidRDefault="00763C06" w:rsidP="00763C06">
      <w:pPr>
        <w:pStyle w:val="EndNoteBibliography"/>
        <w:spacing w:after="0"/>
        <w:rPr>
          <w:noProof/>
        </w:rPr>
      </w:pPr>
      <w:r w:rsidRPr="00763C06">
        <w:rPr>
          <w:noProof/>
        </w:rPr>
        <w:t>DFID, (2009) Water storage and hydropower: supporting growth, resilience and low carbon development: A DFID evidence-into-action paper, Policy Booklet. Department for International Development, London.</w:t>
      </w:r>
    </w:p>
    <w:p w14:paraId="572AAD22" w14:textId="77777777" w:rsidR="00763C06" w:rsidRPr="00763C06" w:rsidRDefault="00763C06" w:rsidP="00763C06">
      <w:pPr>
        <w:pStyle w:val="EndNoteBibliography"/>
        <w:spacing w:after="0"/>
        <w:rPr>
          <w:noProof/>
        </w:rPr>
      </w:pPr>
      <w:r w:rsidRPr="00763C06">
        <w:rPr>
          <w:noProof/>
        </w:rPr>
        <w:lastRenderedPageBreak/>
        <w:t>DFID, (2015) DFID Smart Rules: Better Programme Delivery, Version V: effective 1st November 2015 until 31st March 2016. Department for International Development, London.</w:t>
      </w:r>
    </w:p>
    <w:p w14:paraId="17F00474" w14:textId="77777777" w:rsidR="00763C06" w:rsidRPr="00763C06" w:rsidRDefault="00763C06" w:rsidP="00763C06">
      <w:pPr>
        <w:pStyle w:val="EndNoteBibliography"/>
        <w:spacing w:after="0"/>
        <w:rPr>
          <w:noProof/>
        </w:rPr>
      </w:pPr>
      <w:r w:rsidRPr="00763C06">
        <w:rPr>
          <w:noProof/>
        </w:rPr>
        <w:t>Doyle, M.W., Havlick, D.G. (2009) Infrastructure and the Environment. Annual Review of Environment and Resources 34, 349 - 373.</w:t>
      </w:r>
    </w:p>
    <w:p w14:paraId="6729DD79" w14:textId="77777777" w:rsidR="00763C06" w:rsidRPr="00763C06" w:rsidRDefault="00763C06" w:rsidP="00763C06">
      <w:pPr>
        <w:pStyle w:val="EndNoteBibliography"/>
        <w:spacing w:after="0"/>
        <w:rPr>
          <w:noProof/>
        </w:rPr>
      </w:pPr>
      <w:r w:rsidRPr="00763C06">
        <w:rPr>
          <w:noProof/>
        </w:rPr>
        <w:t>Falkenmark, M. (2013) Growing water scarcity in agriculture: future challenge to global water security. Philos Trans A Math Phys Eng Sci 371, 20120410.</w:t>
      </w:r>
    </w:p>
    <w:p w14:paraId="15CB8C67" w14:textId="77777777" w:rsidR="00763C06" w:rsidRPr="00763C06" w:rsidRDefault="00763C06" w:rsidP="00763C06">
      <w:pPr>
        <w:pStyle w:val="EndNoteBibliography"/>
        <w:spacing w:after="0"/>
        <w:rPr>
          <w:noProof/>
        </w:rPr>
      </w:pPr>
      <w:r w:rsidRPr="00763C06">
        <w:rPr>
          <w:noProof/>
        </w:rPr>
        <w:t>Famiglietti, J.S. (2014) The global groundwater crisis. Nature Climate Change 4, 945 - 948.</w:t>
      </w:r>
    </w:p>
    <w:p w14:paraId="7A18F7EB" w14:textId="77777777" w:rsidR="00763C06" w:rsidRPr="00763C06" w:rsidRDefault="00763C06" w:rsidP="00763C06">
      <w:pPr>
        <w:pStyle w:val="EndNoteBibliography"/>
        <w:spacing w:after="0"/>
        <w:rPr>
          <w:noProof/>
        </w:rPr>
      </w:pPr>
      <w:r w:rsidRPr="00763C06">
        <w:rPr>
          <w:noProof/>
        </w:rPr>
        <w:t>Flyvbjerg, B. (2014) What You Should Know about Megaprojects and Why: An Overview. Project Management Journal 45, 6 - 19.</w:t>
      </w:r>
    </w:p>
    <w:p w14:paraId="1005BFFF" w14:textId="77777777" w:rsidR="00763C06" w:rsidRPr="00763C06" w:rsidRDefault="00763C06" w:rsidP="00763C06">
      <w:pPr>
        <w:pStyle w:val="EndNoteBibliography"/>
        <w:spacing w:after="0"/>
        <w:rPr>
          <w:noProof/>
        </w:rPr>
      </w:pPr>
      <w:r w:rsidRPr="00763C06">
        <w:rPr>
          <w:noProof/>
        </w:rPr>
        <w:t>Foster, S., MacDonald, A. (2014) The 'water security' dialogue: why it needs to be better informed about groundwater. Hydrogeology Journal 22, 1489 - 1492.</w:t>
      </w:r>
    </w:p>
    <w:p w14:paraId="69AC3E1E" w14:textId="77777777" w:rsidR="00763C06" w:rsidRPr="00763C06" w:rsidRDefault="00763C06" w:rsidP="00763C06">
      <w:pPr>
        <w:pStyle w:val="EndNoteBibliography"/>
        <w:spacing w:after="0"/>
        <w:rPr>
          <w:noProof/>
        </w:rPr>
      </w:pPr>
      <w:r w:rsidRPr="00763C06">
        <w:rPr>
          <w:noProof/>
        </w:rPr>
        <w:t>García, L.E., Matthews, J.H., Rodriguez, D.J., Wijnen, M., DiFrancesco, K.N., Ray, P., (2014) Beyond Downscaling: A Bottom-up Approach to Climate Adaptation for Water Resources Management, AGWA Report 01. World Bank Group, Washington, DC.</w:t>
      </w:r>
    </w:p>
    <w:p w14:paraId="680464C5" w14:textId="77777777" w:rsidR="00763C06" w:rsidRPr="00763C06" w:rsidRDefault="00763C06" w:rsidP="00763C06">
      <w:pPr>
        <w:pStyle w:val="EndNoteBibliography"/>
        <w:spacing w:after="0"/>
        <w:rPr>
          <w:noProof/>
        </w:rPr>
      </w:pPr>
      <w:r w:rsidRPr="00763C06">
        <w:rPr>
          <w:noProof/>
        </w:rPr>
        <w:t>Garrick, D., Hall, J.W. (2014) Water Security and Society: Risks, Metrics, and Pathways. Annual Review of Environment and Resources 39, 611 - 639.</w:t>
      </w:r>
    </w:p>
    <w:p w14:paraId="75535EDD" w14:textId="77777777" w:rsidR="00763C06" w:rsidRPr="00763C06" w:rsidRDefault="00763C06" w:rsidP="00763C06">
      <w:pPr>
        <w:pStyle w:val="EndNoteBibliography"/>
        <w:spacing w:after="0"/>
        <w:rPr>
          <w:noProof/>
        </w:rPr>
      </w:pPr>
      <w:r w:rsidRPr="00763C06">
        <w:rPr>
          <w:noProof/>
        </w:rPr>
        <w:t>Geels, F.W. (2014) Regime Resistance against Low-Carbon Transitions: Introducing Politics and Power into the Multi-Level Perspective. Theory, Culture &amp; Society 31, 21-40.</w:t>
      </w:r>
    </w:p>
    <w:p w14:paraId="0386B17A" w14:textId="77777777" w:rsidR="00763C06" w:rsidRPr="00763C06" w:rsidRDefault="00763C06" w:rsidP="00763C06">
      <w:pPr>
        <w:pStyle w:val="EndNoteBibliography"/>
        <w:spacing w:after="0"/>
        <w:rPr>
          <w:noProof/>
        </w:rPr>
      </w:pPr>
      <w:r w:rsidRPr="00763C06">
        <w:rPr>
          <w:noProof/>
        </w:rPr>
        <w:t>Gerlak, A.K., Wilder, M. (2012) Exploring the Textured Landscape of Water Insecurity and the Human Right to Water. Environment: Science and Policy for Sustainable Development 54, 4-17.</w:t>
      </w:r>
    </w:p>
    <w:p w14:paraId="3C13D7FD" w14:textId="77777777" w:rsidR="00763C06" w:rsidRPr="00763C06" w:rsidRDefault="00763C06" w:rsidP="00763C06">
      <w:pPr>
        <w:pStyle w:val="EndNoteBibliography"/>
        <w:spacing w:after="0"/>
        <w:rPr>
          <w:noProof/>
        </w:rPr>
      </w:pPr>
      <w:r w:rsidRPr="00763C06">
        <w:rPr>
          <w:noProof/>
        </w:rPr>
        <w:t>Grafton, R.Q., Pittock, J., Davis, R., Williams, J., Fu, G., Warburton, M., Udall, B., McKenzie, R., Yu, X., Che, N., Connell, D., Jiang, Q., Kompas, T., Lynch, A., Norris, R., Possingham, H., Quiggin, J. (2013) Global insights into water resources, climate change and governance. Nature Climate Change 3, 315 - 321.</w:t>
      </w:r>
    </w:p>
    <w:p w14:paraId="05E4EF46" w14:textId="77777777" w:rsidR="00763C06" w:rsidRPr="00763C06" w:rsidRDefault="00763C06" w:rsidP="00763C06">
      <w:pPr>
        <w:pStyle w:val="EndNoteBibliography"/>
        <w:spacing w:after="0"/>
        <w:rPr>
          <w:noProof/>
        </w:rPr>
      </w:pPr>
      <w:r w:rsidRPr="00763C06">
        <w:rPr>
          <w:noProof/>
        </w:rPr>
        <w:t>Grey, D., (2012) A global framework for water security: why now? what? &amp; who?, Building the Water Agenda: Policy responses to water scarcity and shock. Chatham House, London, 9-10 July 2012.</w:t>
      </w:r>
    </w:p>
    <w:p w14:paraId="445FB52F" w14:textId="77777777" w:rsidR="00763C06" w:rsidRPr="00763C06" w:rsidRDefault="00763C06" w:rsidP="00763C06">
      <w:pPr>
        <w:pStyle w:val="EndNoteBibliography"/>
        <w:spacing w:after="0"/>
        <w:rPr>
          <w:noProof/>
        </w:rPr>
      </w:pPr>
      <w:r w:rsidRPr="00763C06">
        <w:rPr>
          <w:noProof/>
        </w:rPr>
        <w:t>Grey, D., Garrick, D., Blackmore, D., Kelman, J., Muller, M., Sadoff, C. (2013) Water security in one blue planet: twenty-first century policy challenges for science. Philosophical Transactions of the Royal Society - A A 371: 20120406.</w:t>
      </w:r>
    </w:p>
    <w:p w14:paraId="46500777" w14:textId="77777777" w:rsidR="00763C06" w:rsidRPr="00763C06" w:rsidRDefault="00763C06" w:rsidP="00763C06">
      <w:pPr>
        <w:pStyle w:val="EndNoteBibliography"/>
        <w:spacing w:after="0"/>
        <w:rPr>
          <w:noProof/>
        </w:rPr>
      </w:pPr>
      <w:r w:rsidRPr="00763C06">
        <w:rPr>
          <w:noProof/>
        </w:rPr>
        <w:t>Grey, D., Sadoff, C.W. (2007) Sink or Swim? Water security for growth and development. Water Policy 9, 545 - 571.</w:t>
      </w:r>
    </w:p>
    <w:p w14:paraId="64523147" w14:textId="77777777" w:rsidR="00763C06" w:rsidRPr="00763C06" w:rsidRDefault="00763C06" w:rsidP="00763C06">
      <w:pPr>
        <w:pStyle w:val="EndNoteBibliography"/>
        <w:spacing w:after="0"/>
        <w:rPr>
          <w:noProof/>
        </w:rPr>
      </w:pPr>
      <w:r w:rsidRPr="00763C06">
        <w:rPr>
          <w:noProof/>
        </w:rPr>
        <w:t>Gunderson, L. (1999) Resilience, Flexibility and Adaptive Management - Antidotes for Spurious Certitude? Ecology and Society 3, 7 - 18.</w:t>
      </w:r>
    </w:p>
    <w:p w14:paraId="75A28476" w14:textId="77777777" w:rsidR="00763C06" w:rsidRPr="00763C06" w:rsidRDefault="00763C06" w:rsidP="00763C06">
      <w:pPr>
        <w:pStyle w:val="EndNoteBibliography"/>
        <w:spacing w:after="0"/>
        <w:rPr>
          <w:noProof/>
        </w:rPr>
      </w:pPr>
      <w:r w:rsidRPr="00763C06">
        <w:rPr>
          <w:noProof/>
        </w:rPr>
        <w:t>GWP, (2010) Water Security for Development: Insights from African Partnerships in Action. Global Water Partnership, Stockholm.</w:t>
      </w:r>
    </w:p>
    <w:p w14:paraId="4403F324" w14:textId="77777777" w:rsidR="00763C06" w:rsidRPr="00763C06" w:rsidRDefault="00763C06" w:rsidP="00763C06">
      <w:pPr>
        <w:pStyle w:val="EndNoteBibliography"/>
        <w:spacing w:after="0"/>
        <w:rPr>
          <w:noProof/>
        </w:rPr>
      </w:pPr>
      <w:r w:rsidRPr="00763C06">
        <w:rPr>
          <w:noProof/>
        </w:rPr>
        <w:t>Hall, J., Borgomeo, E. (2013) Risk-based principles for defining and managing water security. Philosophical Transactions of the Royal Society - A 371: 20120407, 1 - 23.</w:t>
      </w:r>
    </w:p>
    <w:p w14:paraId="2930CC20" w14:textId="77777777" w:rsidR="00763C06" w:rsidRPr="00763C06" w:rsidRDefault="00763C06" w:rsidP="00763C06">
      <w:pPr>
        <w:pStyle w:val="EndNoteBibliography"/>
        <w:spacing w:after="0"/>
        <w:rPr>
          <w:noProof/>
        </w:rPr>
      </w:pPr>
      <w:r w:rsidRPr="00763C06">
        <w:rPr>
          <w:noProof/>
        </w:rPr>
        <w:lastRenderedPageBreak/>
        <w:t>Hall, J.W., Grey, D., Garrick, D., Fung, F., Brown, C., Dadson, S.J., Sadoff, C.W. (2014) Coping with the curse of freshwater variability: Institutions, infrastructure, and information for adaptation. Science 346, 429 - 430.</w:t>
      </w:r>
    </w:p>
    <w:p w14:paraId="1F3CD790" w14:textId="77777777" w:rsidR="00763C06" w:rsidRPr="00763C06" w:rsidRDefault="00763C06" w:rsidP="00763C06">
      <w:pPr>
        <w:pStyle w:val="EndNoteBibliography"/>
        <w:spacing w:after="0"/>
        <w:rPr>
          <w:noProof/>
        </w:rPr>
      </w:pPr>
      <w:r w:rsidRPr="00763C06">
        <w:rPr>
          <w:noProof/>
        </w:rPr>
        <w:t>Hallegatte, S. (2009) Strategies to adapt to an uncertain climate change. Global Environmental Change 19, 240 - 247.</w:t>
      </w:r>
    </w:p>
    <w:p w14:paraId="162C41C4" w14:textId="77777777" w:rsidR="00763C06" w:rsidRPr="00763C06" w:rsidRDefault="00763C06" w:rsidP="00763C06">
      <w:pPr>
        <w:pStyle w:val="EndNoteBibliography"/>
        <w:spacing w:after="0"/>
        <w:rPr>
          <w:noProof/>
        </w:rPr>
      </w:pPr>
      <w:r w:rsidRPr="00763C06">
        <w:rPr>
          <w:noProof/>
        </w:rPr>
        <w:t>Hanchett, S., Akhter, S., Hoque Khan, M. (2003) Water, sanitation and hygiene in Bagladeshi slums: an evaluation of the WaterAid-Bangladesh urban programme. Environment and Urbanization 15, 43 - 56.</w:t>
      </w:r>
    </w:p>
    <w:p w14:paraId="3D7418DB" w14:textId="77777777" w:rsidR="00763C06" w:rsidRPr="00763C06" w:rsidRDefault="00763C06" w:rsidP="00763C06">
      <w:pPr>
        <w:pStyle w:val="EndNoteBibliography"/>
        <w:spacing w:after="0"/>
        <w:rPr>
          <w:noProof/>
        </w:rPr>
      </w:pPr>
      <w:r w:rsidRPr="00763C06">
        <w:rPr>
          <w:noProof/>
        </w:rPr>
        <w:t>Hatfield-Dodds, S., (2006) Water Strategies for Sustainable Development: What is required to ensure 'responsible growth'?, in: A response by Steve Hatflield Dodds to to 'Water for Growth and Development' - A theme document of the 4th World Water Forum by David Grey and Claudia Sadoff, W. (Ed.). Commonwealth Scientific and Industrial Research Organisation, Clayton, South Victoria.</w:t>
      </w:r>
    </w:p>
    <w:p w14:paraId="1E8CC0B7" w14:textId="77777777" w:rsidR="00763C06" w:rsidRPr="00763C06" w:rsidRDefault="00763C06" w:rsidP="00763C06">
      <w:pPr>
        <w:pStyle w:val="EndNoteBibliography"/>
        <w:spacing w:after="0"/>
        <w:rPr>
          <w:noProof/>
        </w:rPr>
      </w:pPr>
      <w:r w:rsidRPr="00763C06">
        <w:rPr>
          <w:noProof/>
        </w:rPr>
        <w:t>Hawkins, S., (2015) The Challenges for Transboundary Aquifer Law and Governance, 'WaterWords' Blog of the London Water Research Group. King's College London and Water Security Research Centre of the University of East Anglia, London.</w:t>
      </w:r>
    </w:p>
    <w:p w14:paraId="54D96DF1" w14:textId="77777777" w:rsidR="00763C06" w:rsidRPr="00763C06" w:rsidRDefault="00763C06" w:rsidP="00763C06">
      <w:pPr>
        <w:pStyle w:val="EndNoteBibliography"/>
        <w:spacing w:after="0"/>
        <w:rPr>
          <w:noProof/>
        </w:rPr>
      </w:pPr>
      <w:r w:rsidRPr="00763C06">
        <w:rPr>
          <w:noProof/>
        </w:rPr>
        <w:t>Hepworth, N., (2009) A progressive critique of IWRM in sub-Saharan Africa: beyond capacity towards self-determined regulatory personality, School of International Development. University of East Anglia, Norwich, UK.</w:t>
      </w:r>
    </w:p>
    <w:p w14:paraId="08326DDF" w14:textId="77777777" w:rsidR="00763C06" w:rsidRPr="00763C06" w:rsidRDefault="00763C06" w:rsidP="00763C06">
      <w:pPr>
        <w:pStyle w:val="EndNoteBibliography"/>
        <w:spacing w:after="0"/>
        <w:rPr>
          <w:noProof/>
        </w:rPr>
      </w:pPr>
      <w:r w:rsidRPr="00763C06">
        <w:rPr>
          <w:noProof/>
        </w:rPr>
        <w:t>Hepworth, N., Postigo, J.C., Güemes Delgado, B., (2010) Drop by drop: A case study of Peruvian asparagus and the impacts of the UK's water footprint. Progressio, in association with Centro Peruano De Estudios Sociales, and Water Witness International, London.</w:t>
      </w:r>
    </w:p>
    <w:p w14:paraId="77FCA252" w14:textId="77777777" w:rsidR="00763C06" w:rsidRPr="00763C06" w:rsidRDefault="00763C06" w:rsidP="00763C06">
      <w:pPr>
        <w:pStyle w:val="EndNoteBibliography"/>
        <w:spacing w:after="0"/>
        <w:rPr>
          <w:noProof/>
        </w:rPr>
      </w:pPr>
      <w:r w:rsidRPr="00763C06">
        <w:rPr>
          <w:noProof/>
        </w:rPr>
        <w:t>Hodgson, S., (2016) Exploring the concept of water tenure, Land and Water Discussion Paper 10. Food and Agriculture Organisation, Rome.</w:t>
      </w:r>
    </w:p>
    <w:p w14:paraId="478A42EC" w14:textId="77777777" w:rsidR="00763C06" w:rsidRPr="00763C06" w:rsidRDefault="00763C06" w:rsidP="00763C06">
      <w:pPr>
        <w:pStyle w:val="EndNoteBibliography"/>
        <w:spacing w:after="0"/>
        <w:rPr>
          <w:noProof/>
        </w:rPr>
      </w:pPr>
      <w:r w:rsidRPr="00763C06">
        <w:rPr>
          <w:noProof/>
        </w:rPr>
        <w:t>Hope, R., Rouse, M. (2013) Risks and responses to universal drinking water security. Philosophical Transactions of the Royal Society - A 371: 20120417.</w:t>
      </w:r>
    </w:p>
    <w:p w14:paraId="53149FB6" w14:textId="77777777" w:rsidR="00763C06" w:rsidRPr="00763C06" w:rsidRDefault="00763C06" w:rsidP="00763C06">
      <w:pPr>
        <w:pStyle w:val="EndNoteBibliography"/>
        <w:spacing w:after="0"/>
        <w:rPr>
          <w:noProof/>
        </w:rPr>
      </w:pPr>
      <w:r w:rsidRPr="00763C06">
        <w:rPr>
          <w:noProof/>
        </w:rPr>
        <w:t>Jepson, W. (2014) Measuring ‘no-win’ waterscapes: Experience-based scales and classification approaches to assess household water security in colonias on the US–Mexico border. Geoforum 51, 107-120.</w:t>
      </w:r>
    </w:p>
    <w:p w14:paraId="79A8684F" w14:textId="77777777" w:rsidR="00763C06" w:rsidRPr="00763C06" w:rsidRDefault="00763C06" w:rsidP="00763C06">
      <w:pPr>
        <w:pStyle w:val="EndNoteBibliography"/>
        <w:spacing w:after="0"/>
        <w:rPr>
          <w:noProof/>
        </w:rPr>
      </w:pPr>
      <w:r w:rsidRPr="00763C06">
        <w:rPr>
          <w:noProof/>
        </w:rPr>
        <w:t>Karimi, P., Bastiaanssen, W.G.M., Molden, D. (2013) Water Accounting Plus (WA+) - a water accounting procedure for complex river basins based on satellite measurements. Hydrology and Earth System Sciences 17, 2459-2472.</w:t>
      </w:r>
    </w:p>
    <w:p w14:paraId="1262D378" w14:textId="77777777" w:rsidR="00763C06" w:rsidRPr="00763C06" w:rsidRDefault="00763C06" w:rsidP="00763C06">
      <w:pPr>
        <w:pStyle w:val="EndNoteBibliography"/>
        <w:spacing w:after="0"/>
        <w:rPr>
          <w:noProof/>
        </w:rPr>
      </w:pPr>
      <w:r w:rsidRPr="00763C06">
        <w:rPr>
          <w:noProof/>
        </w:rPr>
        <w:t>Kelly, P. (2014) Commentary - What to do when we run out of water. Nature Climate Change 4, 314 - 316.</w:t>
      </w:r>
    </w:p>
    <w:p w14:paraId="3898A420" w14:textId="77777777" w:rsidR="00763C06" w:rsidRPr="00763C06" w:rsidRDefault="00763C06" w:rsidP="00763C06">
      <w:pPr>
        <w:pStyle w:val="EndNoteBibliography"/>
        <w:spacing w:after="0"/>
        <w:rPr>
          <w:noProof/>
        </w:rPr>
      </w:pPr>
      <w:r w:rsidRPr="00763C06">
        <w:rPr>
          <w:noProof/>
        </w:rPr>
        <w:t>Kemerink, J.S., Méndez, L.E., Ahlers, R., Wester, P., van der Zaag, P. (2013) The question of inclusion and representation in rural South Africa: challenging the concept of water user associations as a vehicle for transformation. Water Policy 15, 243.</w:t>
      </w:r>
    </w:p>
    <w:p w14:paraId="3A9BC652" w14:textId="77777777" w:rsidR="00763C06" w:rsidRPr="00763C06" w:rsidRDefault="00763C06" w:rsidP="00763C06">
      <w:pPr>
        <w:pStyle w:val="EndNoteBibliography"/>
        <w:spacing w:after="0"/>
        <w:rPr>
          <w:noProof/>
        </w:rPr>
      </w:pPr>
      <w:r w:rsidRPr="00763C06">
        <w:rPr>
          <w:noProof/>
        </w:rPr>
        <w:t>Krishnan, J., George, A. (2009) Ecology and Equity in Rights to Land and Water: A Study in South-Eastern Palakkad in Kerala. Water Alternatives 2, 1 - 15.</w:t>
      </w:r>
    </w:p>
    <w:p w14:paraId="42472C52" w14:textId="77777777" w:rsidR="00763C06" w:rsidRPr="00763C06" w:rsidRDefault="00763C06" w:rsidP="00763C06">
      <w:pPr>
        <w:pStyle w:val="EndNoteBibliography"/>
        <w:spacing w:after="0"/>
        <w:rPr>
          <w:noProof/>
        </w:rPr>
      </w:pPr>
      <w:r w:rsidRPr="00763C06">
        <w:rPr>
          <w:noProof/>
        </w:rPr>
        <w:t>Krueger, T., Maynard, C., Carr, G., Bruns, A., Mueller, E.N., Lane, S. (2016) A transdisciplinary account of water research. Wiley Interdisciplinary Reviews: Water.</w:t>
      </w:r>
    </w:p>
    <w:p w14:paraId="14F65645" w14:textId="77777777" w:rsidR="00763C06" w:rsidRPr="00763C06" w:rsidRDefault="00763C06" w:rsidP="00763C06">
      <w:pPr>
        <w:pStyle w:val="EndNoteBibliography"/>
        <w:spacing w:after="0"/>
        <w:rPr>
          <w:noProof/>
        </w:rPr>
      </w:pPr>
      <w:r w:rsidRPr="00763C06">
        <w:rPr>
          <w:noProof/>
        </w:rPr>
        <w:lastRenderedPageBreak/>
        <w:t>Kuklicke, C., Demeritt, D. (2016) Adaptive and risk-based approaches to climate chang and the management of uncertainty and institutional risk: The case of future flooding in England. Global Environmental Change 37, 56 - 68.</w:t>
      </w:r>
    </w:p>
    <w:p w14:paraId="212C89AE" w14:textId="77777777" w:rsidR="00763C06" w:rsidRPr="00763C06" w:rsidRDefault="00763C06" w:rsidP="00763C06">
      <w:pPr>
        <w:pStyle w:val="EndNoteBibliography"/>
        <w:spacing w:after="0"/>
        <w:rPr>
          <w:noProof/>
        </w:rPr>
      </w:pPr>
      <w:r w:rsidRPr="00763C06">
        <w:rPr>
          <w:noProof/>
        </w:rPr>
        <w:t>Lankford, B.A., (2013) Infrastructure hydromentalities: water sharing, water control and water (in)security, in: Lankford, B., Bakker, K., Zeitoun, M., Conway, D. (Eds.), Water Security: Principles, perspectives, practice. Routledge, London, pp. 256 - 272.</w:t>
      </w:r>
    </w:p>
    <w:p w14:paraId="66B4884C" w14:textId="77777777" w:rsidR="00763C06" w:rsidRPr="00763C06" w:rsidRDefault="00763C06" w:rsidP="00763C06">
      <w:pPr>
        <w:pStyle w:val="EndNoteBibliography"/>
        <w:spacing w:after="0"/>
        <w:rPr>
          <w:noProof/>
        </w:rPr>
      </w:pPr>
      <w:r w:rsidRPr="00763C06">
        <w:rPr>
          <w:noProof/>
        </w:rPr>
        <w:t>Lankford, B.A., Beale, T. (2007) Equilibrium and non-equilibrium theories of sustainable water resources management: dynamic river basin and irrigaiton behaviour in Tanzania. Global Environmental Change 17, 168 - 180.</w:t>
      </w:r>
    </w:p>
    <w:p w14:paraId="63D1154C" w14:textId="77777777" w:rsidR="00763C06" w:rsidRPr="00763C06" w:rsidRDefault="00763C06" w:rsidP="00763C06">
      <w:pPr>
        <w:pStyle w:val="EndNoteBibliography"/>
        <w:spacing w:after="0"/>
        <w:rPr>
          <w:noProof/>
        </w:rPr>
      </w:pPr>
      <w:r w:rsidRPr="00763C06">
        <w:rPr>
          <w:noProof/>
        </w:rPr>
        <w:t>Lautze, J., Manthrithilake, H. (2012) Water security: Old concepts, new package, what value? Natural Resources Forum 36, 76 - 87.</w:t>
      </w:r>
    </w:p>
    <w:p w14:paraId="7664C840" w14:textId="77777777" w:rsidR="00763C06" w:rsidRPr="00763C06" w:rsidRDefault="00763C06" w:rsidP="00763C06">
      <w:pPr>
        <w:pStyle w:val="EndNoteBibliography"/>
        <w:spacing w:after="0"/>
        <w:rPr>
          <w:noProof/>
        </w:rPr>
      </w:pPr>
      <w:r w:rsidRPr="00763C06">
        <w:rPr>
          <w:noProof/>
        </w:rPr>
        <w:t>Lawford, R., Strauch, A., Toll, D., Fekete, B., Cripe, D. (2013) Earth observations for global water security. Current Opinion in Environmental Sustainability 5, 633 - 643.</w:t>
      </w:r>
    </w:p>
    <w:p w14:paraId="0F900CB4" w14:textId="77777777" w:rsidR="00763C06" w:rsidRPr="00763C06" w:rsidRDefault="00763C06" w:rsidP="00763C06">
      <w:pPr>
        <w:pStyle w:val="EndNoteBibliography"/>
        <w:spacing w:after="0"/>
        <w:rPr>
          <w:noProof/>
        </w:rPr>
      </w:pPr>
      <w:r w:rsidRPr="00763C06">
        <w:rPr>
          <w:noProof/>
        </w:rPr>
        <w:t>Leach, M., Scoones, I., Stirling, A. (2010) Dynamic Sustainabilities. Technology, Environment, Social Justice. Earthscan, London.</w:t>
      </w:r>
    </w:p>
    <w:p w14:paraId="24AE5D87" w14:textId="77777777" w:rsidR="00763C06" w:rsidRPr="00763C06" w:rsidRDefault="00763C06" w:rsidP="00763C06">
      <w:pPr>
        <w:pStyle w:val="EndNoteBibliography"/>
        <w:spacing w:after="0"/>
        <w:rPr>
          <w:noProof/>
        </w:rPr>
      </w:pPr>
      <w:r w:rsidRPr="00763C06">
        <w:rPr>
          <w:noProof/>
        </w:rPr>
        <w:t>Leb, C., Wouters, P., (2013) The Water Security Paradox and International Law, in: Lankford, B., Bakker, K., Zeitoun, M., Conway, D. (Eds.), Water Security: Principles, perspectives, practice. Routledge, London, pp. 26 - 45.</w:t>
      </w:r>
    </w:p>
    <w:p w14:paraId="462BC1C5" w14:textId="77777777" w:rsidR="00763C06" w:rsidRPr="00763C06" w:rsidRDefault="00763C06" w:rsidP="00763C06">
      <w:pPr>
        <w:pStyle w:val="EndNoteBibliography"/>
        <w:spacing w:after="0"/>
        <w:rPr>
          <w:noProof/>
        </w:rPr>
      </w:pPr>
      <w:r w:rsidRPr="00763C06">
        <w:rPr>
          <w:noProof/>
        </w:rPr>
        <w:t>Linton, J. (2014) Modern water and its discontents: a history of hydrosocial renewal. Wiley Interdisciplinary Reviews: Water 1, 111-120.</w:t>
      </w:r>
    </w:p>
    <w:p w14:paraId="558AB23C" w14:textId="77777777" w:rsidR="00763C06" w:rsidRPr="00763C06" w:rsidRDefault="00763C06" w:rsidP="00763C06">
      <w:pPr>
        <w:pStyle w:val="EndNoteBibliography"/>
        <w:spacing w:after="0"/>
        <w:rPr>
          <w:noProof/>
        </w:rPr>
      </w:pPr>
      <w:r w:rsidRPr="00763C06">
        <w:rPr>
          <w:noProof/>
        </w:rPr>
        <w:t>Loftus, A. (2014) Water (in)security: securing the right to water. The Geographical Journal doi: 10.1111/geoj.</w:t>
      </w:r>
    </w:p>
    <w:p w14:paraId="7ECFFE51" w14:textId="77777777" w:rsidR="00763C06" w:rsidRPr="00763C06" w:rsidRDefault="00763C06" w:rsidP="00763C06">
      <w:pPr>
        <w:pStyle w:val="EndNoteBibliography"/>
        <w:spacing w:after="0"/>
        <w:rPr>
          <w:noProof/>
        </w:rPr>
      </w:pPr>
      <w:r w:rsidRPr="00763C06">
        <w:rPr>
          <w:noProof/>
        </w:rPr>
        <w:t>Lundqvist, J., (2000) New Dimensions in Water Security: Water, society and ecosystem services in the 21st century, AGL/MISC/25/2000. Food and Agriculture Association of the United Nations, Land and Water Development Division, Rome.</w:t>
      </w:r>
    </w:p>
    <w:p w14:paraId="5180A979" w14:textId="77777777" w:rsidR="00763C06" w:rsidRPr="00763C06" w:rsidRDefault="00763C06" w:rsidP="00763C06">
      <w:pPr>
        <w:pStyle w:val="EndNoteBibliography"/>
        <w:spacing w:after="0"/>
        <w:rPr>
          <w:noProof/>
        </w:rPr>
      </w:pPr>
      <w:r w:rsidRPr="00763C06">
        <w:rPr>
          <w:noProof/>
        </w:rPr>
        <w:t>LWEC, (2014) Climate impacts: taking action in the face of uncertainty, Policy and Practice Note No. 05. Living with Environmental Change Partnership, London.</w:t>
      </w:r>
    </w:p>
    <w:p w14:paraId="4EB8F707" w14:textId="77777777" w:rsidR="00763C06" w:rsidRPr="00763C06" w:rsidRDefault="00763C06" w:rsidP="00763C06">
      <w:pPr>
        <w:pStyle w:val="EndNoteBibliography"/>
        <w:spacing w:after="0"/>
        <w:rPr>
          <w:noProof/>
        </w:rPr>
      </w:pPr>
      <w:r w:rsidRPr="00763C06">
        <w:rPr>
          <w:noProof/>
        </w:rPr>
        <w:t>Mason, N., (2013) Easy as 1, 2, 3? Political and Technical Considerations for Designing Water Security Indicators, in: Lankford, B., Bakker, K., Zeitoun, M., Conway, D. (Eds.), Water Security: Principles, perspectives, practice. Routledge, London, pp. 336 - 351.</w:t>
      </w:r>
    </w:p>
    <w:p w14:paraId="51544DB1" w14:textId="77777777" w:rsidR="00763C06" w:rsidRPr="00763C06" w:rsidRDefault="00763C06" w:rsidP="00763C06">
      <w:pPr>
        <w:pStyle w:val="EndNoteBibliography"/>
        <w:spacing w:after="0"/>
        <w:rPr>
          <w:noProof/>
        </w:rPr>
      </w:pPr>
      <w:r w:rsidRPr="00763C06">
        <w:rPr>
          <w:noProof/>
        </w:rPr>
        <w:t>Mason, N., Calow, R., (2012) Water security: from abstract concept to meaningful metrics: An initial overview of options, Working Paper 357. Overseas Development Institute, London.</w:t>
      </w:r>
    </w:p>
    <w:p w14:paraId="1F943D7B" w14:textId="77777777" w:rsidR="00763C06" w:rsidRPr="00763C06" w:rsidRDefault="00763C06" w:rsidP="00763C06">
      <w:pPr>
        <w:pStyle w:val="EndNoteBibliography"/>
        <w:spacing w:after="0"/>
        <w:rPr>
          <w:noProof/>
        </w:rPr>
      </w:pPr>
      <w:r w:rsidRPr="00763C06">
        <w:rPr>
          <w:noProof/>
        </w:rPr>
        <w:t>Matthews, J., H., Wickel, B.A.J., Freeman, S. (2011) Converging Currents in Climate-Relevant Conservation: Water, Infrastructure, and Institutions. PLOS Biology 9, 1 - 4.</w:t>
      </w:r>
    </w:p>
    <w:p w14:paraId="586A410F" w14:textId="77777777" w:rsidR="00763C06" w:rsidRPr="00763C06" w:rsidRDefault="00763C06" w:rsidP="00763C06">
      <w:pPr>
        <w:pStyle w:val="EndNoteBibliography"/>
        <w:spacing w:after="0"/>
        <w:rPr>
          <w:noProof/>
        </w:rPr>
      </w:pPr>
      <w:r w:rsidRPr="00763C06">
        <w:rPr>
          <w:noProof/>
        </w:rPr>
        <w:t>Matthews, N., Geheb, K., (2015) Hydropower Development in the Mekong Region: Political, Socio-economic and Environmental Perspectives. Routledge, London.</w:t>
      </w:r>
    </w:p>
    <w:p w14:paraId="0F3BBA23" w14:textId="77777777" w:rsidR="00763C06" w:rsidRPr="00763C06" w:rsidRDefault="00763C06" w:rsidP="00763C06">
      <w:pPr>
        <w:pStyle w:val="EndNoteBibliography"/>
        <w:spacing w:after="0"/>
        <w:rPr>
          <w:noProof/>
        </w:rPr>
      </w:pPr>
      <w:r w:rsidRPr="00763C06">
        <w:rPr>
          <w:noProof/>
        </w:rPr>
        <w:t>Matthews, N., Schmidt, J. (2014) False Promises: The contours, contexts and contestation of good water governance in Lao PDR and Alberta, Canada. International Journal of Water Governance 2.</w:t>
      </w:r>
    </w:p>
    <w:p w14:paraId="0AAFDDF6" w14:textId="77777777" w:rsidR="00763C06" w:rsidRPr="00763C06" w:rsidRDefault="00763C06" w:rsidP="00763C06">
      <w:pPr>
        <w:pStyle w:val="EndNoteBibliography"/>
        <w:spacing w:after="0"/>
        <w:rPr>
          <w:noProof/>
        </w:rPr>
      </w:pPr>
      <w:r w:rsidRPr="00763C06">
        <w:rPr>
          <w:noProof/>
        </w:rPr>
        <w:lastRenderedPageBreak/>
        <w:t>McCartney, M., Smakhtin, V., (2010) Water Storage in an Era of Climate Change: Addressing the Challenge of Increasing Rainfall Variability, Blue Paper, International Water Management Institute.</w:t>
      </w:r>
    </w:p>
    <w:p w14:paraId="72EEDA9B" w14:textId="77777777" w:rsidR="00763C06" w:rsidRPr="00763C06" w:rsidRDefault="00763C06" w:rsidP="00763C06">
      <w:pPr>
        <w:pStyle w:val="EndNoteBibliography"/>
        <w:spacing w:after="0"/>
        <w:rPr>
          <w:noProof/>
        </w:rPr>
      </w:pPr>
      <w:r w:rsidRPr="00763C06">
        <w:rPr>
          <w:noProof/>
        </w:rPr>
        <w:t>Merrey, D.J. (2009) Will Future Water Professionals Sink Under Received Wisdom or Swim to a New Paradigm? Irrigation and Drainage 58, S168 - S176.</w:t>
      </w:r>
    </w:p>
    <w:p w14:paraId="00E548AA" w14:textId="77777777" w:rsidR="00763C06" w:rsidRPr="00763C06" w:rsidRDefault="00763C06" w:rsidP="00763C06">
      <w:pPr>
        <w:pStyle w:val="EndNoteBibliography"/>
        <w:spacing w:after="0"/>
        <w:rPr>
          <w:noProof/>
        </w:rPr>
      </w:pPr>
      <w:r w:rsidRPr="00763C06">
        <w:rPr>
          <w:noProof/>
        </w:rPr>
        <w:t>Milly, P.C.D., Betancourt, J., Falkenmark, M., Hirsch, R.M., Kundzewicz, Z.W., Lettenmaier, D.P., Stouffer, R.J. (2008) Stationarity is Dead: Whither Water Management? Science 319, 573 - 574.</w:t>
      </w:r>
    </w:p>
    <w:p w14:paraId="2F3C75CC" w14:textId="77777777" w:rsidR="00763C06" w:rsidRPr="00763C06" w:rsidRDefault="00763C06" w:rsidP="00763C06">
      <w:pPr>
        <w:pStyle w:val="EndNoteBibliography"/>
        <w:spacing w:after="0"/>
        <w:rPr>
          <w:noProof/>
        </w:rPr>
      </w:pPr>
      <w:r w:rsidRPr="00763C06">
        <w:rPr>
          <w:noProof/>
        </w:rPr>
        <w:t>Muller, M., Biswas, A., Martin-Hurtado, R., Tortajada, C. (2015) Built infrastructure is essential. Science 349, 585 - 586.</w:t>
      </w:r>
    </w:p>
    <w:p w14:paraId="1962E190" w14:textId="77777777" w:rsidR="00763C06" w:rsidRPr="00763C06" w:rsidRDefault="00763C06" w:rsidP="00763C06">
      <w:pPr>
        <w:pStyle w:val="EndNoteBibliography"/>
        <w:spacing w:after="0"/>
        <w:rPr>
          <w:noProof/>
        </w:rPr>
      </w:pPr>
      <w:r w:rsidRPr="00763C06">
        <w:rPr>
          <w:noProof/>
        </w:rPr>
        <w:t>Muller, M., Schreiner, B., Smith, L., van Koppen, B., Hilmy, S., Aliber, M., Cousins, B., Tapela, B., van der Merwe-Botha, M., Karar, E., Pieterson, K., (2009) Water security in South Africa, Working Paper Series No. 12. Development Planning Division, Development Bank of Southern Africa, Midrand.</w:t>
      </w:r>
    </w:p>
    <w:p w14:paraId="5CD6F4CF" w14:textId="77777777" w:rsidR="00763C06" w:rsidRPr="00763C06" w:rsidRDefault="00763C06" w:rsidP="00763C06">
      <w:pPr>
        <w:pStyle w:val="EndNoteBibliography"/>
        <w:spacing w:after="0"/>
        <w:rPr>
          <w:noProof/>
        </w:rPr>
      </w:pPr>
      <w:r w:rsidRPr="00763C06">
        <w:rPr>
          <w:noProof/>
        </w:rPr>
        <w:t>Mustafa, D. (2012) Water Resource Management in a Vulnerable World: The Hydro-Hazardscapes of Climate Change. I.B. Tauris, London.</w:t>
      </w:r>
    </w:p>
    <w:p w14:paraId="6201FD4A" w14:textId="77777777" w:rsidR="00763C06" w:rsidRPr="00763C06" w:rsidRDefault="00763C06" w:rsidP="00763C06">
      <w:pPr>
        <w:pStyle w:val="EndNoteBibliography"/>
        <w:spacing w:after="0"/>
        <w:rPr>
          <w:noProof/>
        </w:rPr>
      </w:pPr>
      <w:r w:rsidRPr="00763C06">
        <w:rPr>
          <w:noProof/>
        </w:rPr>
        <w:t>New, M., Lopez, A., Dessai, S., Wilby, R. (2007) Challenges in using probabilistic climate change information for impact assessments: an example from the water sector. Philos Trans A Math Phys Eng Sci 365, 2117-2131.</w:t>
      </w:r>
    </w:p>
    <w:p w14:paraId="6997CE35" w14:textId="77777777" w:rsidR="00763C06" w:rsidRPr="00763C06" w:rsidRDefault="00763C06" w:rsidP="00763C06">
      <w:pPr>
        <w:pStyle w:val="EndNoteBibliography"/>
        <w:spacing w:after="0"/>
        <w:rPr>
          <w:noProof/>
        </w:rPr>
      </w:pPr>
      <w:r w:rsidRPr="00763C06">
        <w:rPr>
          <w:noProof/>
        </w:rPr>
        <w:t>Nikolakis, W., Grafton, R.Q. (2014) Fairness and justice in indigenous water allocations: insights from Northern Australia. Water Policy.</w:t>
      </w:r>
    </w:p>
    <w:p w14:paraId="25CA346A" w14:textId="77777777" w:rsidR="00763C06" w:rsidRPr="00763C06" w:rsidRDefault="00763C06" w:rsidP="00763C06">
      <w:pPr>
        <w:pStyle w:val="EndNoteBibliography"/>
        <w:spacing w:after="0"/>
        <w:rPr>
          <w:noProof/>
        </w:rPr>
      </w:pPr>
      <w:r w:rsidRPr="00763C06">
        <w:rPr>
          <w:noProof/>
        </w:rPr>
        <w:t>Norman, E.S., Dunn, G., Bakker, K., Allen, D.M., Cavalcant de Alburquerque, R. (2013) Water Security Assessment: Integrating Governance and Freshwater Indicators. Water Resources Management 27, 535 - 551.</w:t>
      </w:r>
    </w:p>
    <w:p w14:paraId="7377A31A" w14:textId="77777777" w:rsidR="00763C06" w:rsidRPr="00763C06" w:rsidRDefault="00763C06" w:rsidP="00763C06">
      <w:pPr>
        <w:pStyle w:val="EndNoteBibliography"/>
        <w:spacing w:after="0"/>
        <w:rPr>
          <w:noProof/>
        </w:rPr>
      </w:pPr>
      <w:r w:rsidRPr="00763C06">
        <w:rPr>
          <w:noProof/>
        </w:rPr>
        <w:t>Norton, M.R. (2014) Water security: pipe dream or reality? A global perspective from the UK. Wiley Interdisciplinary Reviews: Water 1, 11-18.</w:t>
      </w:r>
    </w:p>
    <w:p w14:paraId="5F738EBA" w14:textId="77777777" w:rsidR="00763C06" w:rsidRPr="00763C06" w:rsidRDefault="00763C06" w:rsidP="00763C06">
      <w:pPr>
        <w:pStyle w:val="EndNoteBibliography"/>
        <w:spacing w:after="0"/>
        <w:rPr>
          <w:noProof/>
        </w:rPr>
      </w:pPr>
      <w:r w:rsidRPr="00763C06">
        <w:rPr>
          <w:noProof/>
        </w:rPr>
        <w:t>OECD, (2013) Water security for better lives: A summary for policymakers. Organisation for Economic Cooperation and Development.</w:t>
      </w:r>
    </w:p>
    <w:p w14:paraId="387DFA5A" w14:textId="77777777" w:rsidR="00763C06" w:rsidRPr="00763C06" w:rsidRDefault="00763C06" w:rsidP="00763C06">
      <w:pPr>
        <w:pStyle w:val="EndNoteBibliography"/>
        <w:spacing w:after="0"/>
        <w:rPr>
          <w:noProof/>
        </w:rPr>
      </w:pPr>
      <w:r w:rsidRPr="00763C06">
        <w:rPr>
          <w:noProof/>
        </w:rPr>
        <w:t>Osborn, T.J., Gosling, S., Wallace, C., Dorling, S., (2015) The Water Cycle in a Changing Climate, 7th World Water Forum. Faircount Media Group, London, pp. 14 - 19.</w:t>
      </w:r>
    </w:p>
    <w:p w14:paraId="727972DE" w14:textId="77777777" w:rsidR="00763C06" w:rsidRPr="00763C06" w:rsidRDefault="00763C06" w:rsidP="00763C06">
      <w:pPr>
        <w:pStyle w:val="EndNoteBibliography"/>
        <w:spacing w:after="0"/>
        <w:rPr>
          <w:noProof/>
        </w:rPr>
      </w:pPr>
      <w:r w:rsidRPr="00763C06">
        <w:rPr>
          <w:noProof/>
        </w:rPr>
        <w:t>Oswald Spring, U., Brauch, H.G., (2014) Securitizing Water, in: Jägerskog, A., Swain, A., Öjendal, J. (Eds.), Water Security Volume 1: Water Security - Origin and Foundations. Sage, New York.</w:t>
      </w:r>
    </w:p>
    <w:p w14:paraId="398ADE2D" w14:textId="77777777" w:rsidR="00763C06" w:rsidRPr="00763C06" w:rsidRDefault="00763C06" w:rsidP="00763C06">
      <w:pPr>
        <w:pStyle w:val="EndNoteBibliography"/>
        <w:spacing w:after="0"/>
        <w:rPr>
          <w:noProof/>
        </w:rPr>
      </w:pPr>
      <w:r w:rsidRPr="00763C06">
        <w:rPr>
          <w:noProof/>
        </w:rPr>
        <w:t>Pahl-Wostl, C., (2016) Water security, systemic risks and adaptive water governance and management, in: Pahl-Wostl, C., Bhaduri, A., Gupta, J. (Eds.), Handbook on Water Security. Edward Elgar Publishing Limited, Cheltenham.</w:t>
      </w:r>
    </w:p>
    <w:p w14:paraId="349FBDFE" w14:textId="77777777" w:rsidR="00763C06" w:rsidRPr="00763C06" w:rsidRDefault="00763C06" w:rsidP="00763C06">
      <w:pPr>
        <w:pStyle w:val="EndNoteBibliography"/>
        <w:spacing w:after="0"/>
        <w:rPr>
          <w:noProof/>
        </w:rPr>
      </w:pPr>
      <w:r w:rsidRPr="00763C06">
        <w:rPr>
          <w:noProof/>
        </w:rPr>
        <w:t>Pahl-Wostl, C., Gupta, J., Bhaduri, A., (2016) Water security: a popular but contested concept, in: Pahl-Wostl, C., Bhaduri, A., Gupta, J. (Eds.), Handbook on Water Security. Edward Elgar Publishing Limited, Cheltenham.</w:t>
      </w:r>
    </w:p>
    <w:p w14:paraId="4D878DDB" w14:textId="77777777" w:rsidR="00763C06" w:rsidRPr="00763C06" w:rsidRDefault="00763C06" w:rsidP="00763C06">
      <w:pPr>
        <w:pStyle w:val="EndNoteBibliography"/>
        <w:spacing w:after="0"/>
        <w:rPr>
          <w:noProof/>
        </w:rPr>
      </w:pPr>
      <w:r w:rsidRPr="00763C06">
        <w:rPr>
          <w:noProof/>
        </w:rPr>
        <w:lastRenderedPageBreak/>
        <w:t>Pahl-Wostl, C., Palmer, M., Richards, K. (2013a) Enhancing water security for the benefits of humans and nature - the role of governance. Current Opinion in Environmental Sustainability 5, 676 - 684.</w:t>
      </w:r>
    </w:p>
    <w:p w14:paraId="2940C071" w14:textId="77777777" w:rsidR="00763C06" w:rsidRPr="00763C06" w:rsidRDefault="00763C06" w:rsidP="00763C06">
      <w:pPr>
        <w:pStyle w:val="EndNoteBibliography"/>
        <w:spacing w:after="0"/>
        <w:rPr>
          <w:noProof/>
        </w:rPr>
      </w:pPr>
      <w:r w:rsidRPr="00763C06">
        <w:rPr>
          <w:noProof/>
        </w:rPr>
        <w:t>Pahl-Wostl, C., Vörösmarty, C., Bhaduri, A., Bogardi, J., Rockström, J., Alcamo, J. (2013b) Towards a sustainable water future: shaping the next decade of global water research. Current Opinion in Environmental Sustainability 5, 708-714.</w:t>
      </w:r>
    </w:p>
    <w:p w14:paraId="50647A3A" w14:textId="77777777" w:rsidR="00763C06" w:rsidRPr="00763C06" w:rsidRDefault="00763C06" w:rsidP="00763C06">
      <w:pPr>
        <w:pStyle w:val="EndNoteBibliography"/>
        <w:spacing w:after="0"/>
        <w:rPr>
          <w:noProof/>
        </w:rPr>
      </w:pPr>
      <w:r w:rsidRPr="00763C06">
        <w:rPr>
          <w:noProof/>
        </w:rPr>
        <w:t>Palmer, M. (2010) Beyond infrastructure. Nature 467, 534 - 535.</w:t>
      </w:r>
    </w:p>
    <w:p w14:paraId="77A865FC" w14:textId="77777777" w:rsidR="00763C06" w:rsidRPr="00763C06" w:rsidRDefault="00763C06" w:rsidP="00763C06">
      <w:pPr>
        <w:pStyle w:val="EndNoteBibliography"/>
        <w:spacing w:after="0"/>
        <w:rPr>
          <w:noProof/>
        </w:rPr>
      </w:pPr>
      <w:r w:rsidRPr="00763C06">
        <w:rPr>
          <w:noProof/>
        </w:rPr>
        <w:t>Palmer, M.A., Liu, J., Matthews, J.H., Mumba, M., D'Odorico, P. (2015) Manage water in a green way. Science 349, 584 - 585.</w:t>
      </w:r>
    </w:p>
    <w:p w14:paraId="2B5D6C6F" w14:textId="77777777" w:rsidR="00763C06" w:rsidRPr="00763C06" w:rsidRDefault="00763C06" w:rsidP="00763C06">
      <w:pPr>
        <w:pStyle w:val="EndNoteBibliography"/>
        <w:spacing w:after="0"/>
        <w:rPr>
          <w:noProof/>
        </w:rPr>
      </w:pPr>
      <w:r w:rsidRPr="00763C06">
        <w:rPr>
          <w:noProof/>
        </w:rPr>
        <w:t>Patrick, M.J., Syme, G.I., Horwitz, P. (2014) How reframing a water management issue across scales and levels impacts on perceptions of justice and injustice. Journal of Hydrology 519, 2475 - 2482.</w:t>
      </w:r>
    </w:p>
    <w:p w14:paraId="0BEE3382" w14:textId="77777777" w:rsidR="00763C06" w:rsidRPr="00763C06" w:rsidRDefault="00763C06" w:rsidP="00763C06">
      <w:pPr>
        <w:pStyle w:val="EndNoteBibliography"/>
        <w:spacing w:after="0"/>
        <w:rPr>
          <w:noProof/>
        </w:rPr>
      </w:pPr>
      <w:r w:rsidRPr="00763C06">
        <w:rPr>
          <w:noProof/>
        </w:rPr>
        <w:t>Pegram, G., Li, Y., Le Quesne, T., Speed, R., Li, J., Shen, F., (2013) River Basin Planning: Principles, Procedures and Approaches for Strategic Basin Planning, Part of a series on strategic water management. UNESCO, Paris.</w:t>
      </w:r>
    </w:p>
    <w:p w14:paraId="0F926A55" w14:textId="77777777" w:rsidR="00763C06" w:rsidRPr="00763C06" w:rsidRDefault="00763C06" w:rsidP="00763C06">
      <w:pPr>
        <w:pStyle w:val="EndNoteBibliography"/>
        <w:spacing w:after="0"/>
        <w:rPr>
          <w:noProof/>
        </w:rPr>
      </w:pPr>
      <w:r w:rsidRPr="00763C06">
        <w:rPr>
          <w:noProof/>
        </w:rPr>
        <w:t>Penrose, J.-P., (2012) Delivering Water Security - the challenges and opportunities for DFID, presentation given for Oxfod Water Security Network. Department for International Development, Oxford.</w:t>
      </w:r>
    </w:p>
    <w:p w14:paraId="20E4CD9B" w14:textId="77777777" w:rsidR="00763C06" w:rsidRPr="00763C06" w:rsidRDefault="00763C06" w:rsidP="00763C06">
      <w:pPr>
        <w:pStyle w:val="EndNoteBibliography"/>
        <w:spacing w:after="0"/>
        <w:rPr>
          <w:noProof/>
        </w:rPr>
      </w:pPr>
      <w:r w:rsidRPr="00763C06">
        <w:rPr>
          <w:noProof/>
        </w:rPr>
        <w:t>Petherick, A. (2012) Enumerating adaptation. Nature Climate Change 2, 228 - 229.</w:t>
      </w:r>
    </w:p>
    <w:p w14:paraId="2D977273" w14:textId="77777777" w:rsidR="00763C06" w:rsidRPr="00763C06" w:rsidRDefault="00763C06" w:rsidP="00763C06">
      <w:pPr>
        <w:pStyle w:val="EndNoteBibliography"/>
        <w:spacing w:after="0"/>
        <w:rPr>
          <w:noProof/>
        </w:rPr>
      </w:pPr>
      <w:r w:rsidRPr="00763C06">
        <w:rPr>
          <w:noProof/>
        </w:rPr>
        <w:t>Poff, N.L., Brown, C.M., Grantham, T.E., Matthews, J.H., Palmer, M.A., Spence, C.M., Wilby, R.L., Haasnoot, M., Mendoza, G.F., Dominique, K.C., Baeza, A. (2015) Sustainable water management under future uncertainty with eco-engineering decision scaling. Nature Climate Change 6, 25-34.</w:t>
      </w:r>
    </w:p>
    <w:p w14:paraId="6E3A9FCA" w14:textId="77777777" w:rsidR="00763C06" w:rsidRPr="00763C06" w:rsidRDefault="00763C06" w:rsidP="00763C06">
      <w:pPr>
        <w:pStyle w:val="EndNoteBibliography"/>
        <w:spacing w:after="0"/>
        <w:rPr>
          <w:noProof/>
        </w:rPr>
      </w:pPr>
      <w:r w:rsidRPr="00763C06">
        <w:rPr>
          <w:noProof/>
        </w:rPr>
        <w:t>Raadgever, G.T., Dieperink, C., Driessen, P.P.J., Smit, A.A.H., van Rijswick, H.F.M.W. (2011) Uncertainty management strategies: Lessons from the regional implementation of the Water Framework Directive in the Netherlands. Environmental Science &amp; Policy 14, 64-75.</w:t>
      </w:r>
    </w:p>
    <w:p w14:paraId="031863F9" w14:textId="77777777" w:rsidR="00763C06" w:rsidRPr="00763C06" w:rsidRDefault="00763C06" w:rsidP="00763C06">
      <w:pPr>
        <w:pStyle w:val="EndNoteBibliography"/>
        <w:spacing w:after="0"/>
        <w:rPr>
          <w:noProof/>
        </w:rPr>
      </w:pPr>
      <w:r w:rsidRPr="00763C06">
        <w:rPr>
          <w:noProof/>
        </w:rPr>
        <w:t>RAE, (2010) Global Water Security - an engineering perspective. The Royal Academy of Engineering, London.</w:t>
      </w:r>
    </w:p>
    <w:p w14:paraId="370FDD38" w14:textId="77777777" w:rsidR="00763C06" w:rsidRPr="00763C06" w:rsidRDefault="00763C06" w:rsidP="00763C06">
      <w:pPr>
        <w:pStyle w:val="EndNoteBibliography"/>
        <w:spacing w:after="0"/>
        <w:rPr>
          <w:noProof/>
        </w:rPr>
      </w:pPr>
      <w:r w:rsidRPr="00763C06">
        <w:rPr>
          <w:noProof/>
        </w:rPr>
        <w:t>REACH, (2015) Country Diganostic Report, Ethiopia, REACH Working Paper 2. University of Oxford, Oxford.</w:t>
      </w:r>
    </w:p>
    <w:p w14:paraId="6F0FB70F" w14:textId="77777777" w:rsidR="00763C06" w:rsidRPr="00763C06" w:rsidRDefault="00763C06" w:rsidP="00763C06">
      <w:pPr>
        <w:pStyle w:val="EndNoteBibliography"/>
        <w:spacing w:after="0"/>
        <w:rPr>
          <w:noProof/>
        </w:rPr>
      </w:pPr>
      <w:r w:rsidRPr="00763C06">
        <w:rPr>
          <w:noProof/>
        </w:rPr>
        <w:t>Read, R., (2015) How to End Our Love Affair with Evidence, The Philosophers' Magazine online, Charlottesville.</w:t>
      </w:r>
    </w:p>
    <w:p w14:paraId="2962656F" w14:textId="77777777" w:rsidR="00763C06" w:rsidRPr="00763C06" w:rsidRDefault="00763C06" w:rsidP="00763C06">
      <w:pPr>
        <w:pStyle w:val="EndNoteBibliography"/>
        <w:spacing w:after="0"/>
        <w:rPr>
          <w:noProof/>
        </w:rPr>
      </w:pPr>
      <w:r w:rsidRPr="00763C06">
        <w:rPr>
          <w:noProof/>
        </w:rPr>
        <w:t>Rovira, A., Polo, M.J., (2015) Current and future challenges in water resources management in Spain, Global Water Forum. UNESCO.</w:t>
      </w:r>
    </w:p>
    <w:p w14:paraId="39BE029E" w14:textId="77777777" w:rsidR="00763C06" w:rsidRPr="00763C06" w:rsidRDefault="00763C06" w:rsidP="00763C06">
      <w:pPr>
        <w:pStyle w:val="EndNoteBibliography"/>
        <w:spacing w:after="0"/>
        <w:rPr>
          <w:noProof/>
        </w:rPr>
      </w:pPr>
      <w:r w:rsidRPr="00763C06">
        <w:rPr>
          <w:noProof/>
        </w:rPr>
        <w:t>Sachs, J.D., Baillie, J.E.M., Sutherland, W.J., others, m. (2009) Biodiversity Conservation and the Millenium Development Goals. Science 28, 1502 - 1503.</w:t>
      </w:r>
    </w:p>
    <w:p w14:paraId="7EDDB507" w14:textId="77777777" w:rsidR="00763C06" w:rsidRPr="00763C06" w:rsidRDefault="00763C06" w:rsidP="00763C06">
      <w:pPr>
        <w:pStyle w:val="EndNoteBibliography"/>
        <w:spacing w:after="0"/>
        <w:rPr>
          <w:noProof/>
        </w:rPr>
      </w:pPr>
      <w:r w:rsidRPr="00763C06">
        <w:rPr>
          <w:noProof/>
        </w:rPr>
        <w:t>Sadoff, C., Grey, D., (2008) Water Security: An Adaptation Imperative, Environment Matters at the World Bank: Climate Change and Adaptation. World Bank Group, Washington, DC.</w:t>
      </w:r>
    </w:p>
    <w:p w14:paraId="2361CF3A" w14:textId="77777777" w:rsidR="00763C06" w:rsidRPr="00763C06" w:rsidRDefault="00763C06" w:rsidP="00763C06">
      <w:pPr>
        <w:pStyle w:val="EndNoteBibliography"/>
        <w:spacing w:after="0"/>
        <w:rPr>
          <w:noProof/>
        </w:rPr>
      </w:pPr>
      <w:r w:rsidRPr="00763C06">
        <w:rPr>
          <w:noProof/>
        </w:rPr>
        <w:t>Sadoff, C., Muller, M., (2009) Water Management, Water Security and Climate Change Adaptation: Early Impacts and Essential Responses, TEC Background Paper No. 14. Global Water Partnership Technical Committee.</w:t>
      </w:r>
    </w:p>
    <w:p w14:paraId="154FDEB8" w14:textId="77777777" w:rsidR="00763C06" w:rsidRPr="00763C06" w:rsidRDefault="00763C06" w:rsidP="00763C06">
      <w:pPr>
        <w:pStyle w:val="EndNoteBibliography"/>
        <w:spacing w:after="0"/>
        <w:rPr>
          <w:noProof/>
        </w:rPr>
      </w:pPr>
      <w:r w:rsidRPr="00763C06">
        <w:rPr>
          <w:noProof/>
        </w:rPr>
        <w:lastRenderedPageBreak/>
        <w:t>Sadoff, C.W., Grey, D. (2002) Beyond the river: the benefits of cooperation on international rivers. Water Policy 4, 389-403.</w:t>
      </w:r>
    </w:p>
    <w:p w14:paraId="6E490AC0" w14:textId="77777777" w:rsidR="00763C06" w:rsidRPr="00763C06" w:rsidRDefault="00763C06" w:rsidP="00763C06">
      <w:pPr>
        <w:pStyle w:val="EndNoteBibliography"/>
        <w:spacing w:after="0"/>
        <w:rPr>
          <w:noProof/>
        </w:rPr>
      </w:pPr>
      <w:r w:rsidRPr="00763C06">
        <w:rPr>
          <w:noProof/>
        </w:rPr>
        <w:t>Sadoff, C.W., Hall, J.W., Grey, D., Aerts, J.C.J.H., Ait-Kadi, M., Brown, C., Cox, A., Dadson, S., Garrick, D., Kelman, J., McCornick, P., Ringler, C., Rosengrant, M., Whittington, D., Wiberg, D., (2015) Securing Water, Sustaining Growth: Report of the GWP/OECD Task Force on Water Security and Sustainable Growth. University of Oxford, Oxford.</w:t>
      </w:r>
    </w:p>
    <w:p w14:paraId="2303F3AC" w14:textId="77777777" w:rsidR="00763C06" w:rsidRPr="00763C06" w:rsidRDefault="00763C06" w:rsidP="00763C06">
      <w:pPr>
        <w:pStyle w:val="EndNoteBibliography"/>
        <w:spacing w:after="0"/>
        <w:rPr>
          <w:noProof/>
        </w:rPr>
      </w:pPr>
      <w:r w:rsidRPr="00763C06">
        <w:rPr>
          <w:noProof/>
        </w:rPr>
        <w:t>Salzberg, A., (2009) International Water Issues: An overview and the U.S. Response. U.S. Department of State, Presentation given to the Farm Foundation.</w:t>
      </w:r>
    </w:p>
    <w:p w14:paraId="1A501C2E" w14:textId="77777777" w:rsidR="00763C06" w:rsidRPr="00763C06" w:rsidRDefault="00763C06" w:rsidP="00763C06">
      <w:pPr>
        <w:pStyle w:val="EndNoteBibliography"/>
        <w:spacing w:after="0"/>
        <w:rPr>
          <w:noProof/>
        </w:rPr>
      </w:pPr>
      <w:r w:rsidRPr="00763C06">
        <w:rPr>
          <w:noProof/>
        </w:rPr>
        <w:t>Savenije, H.H.G., van der Zaag, P. (2008) Integrated water resources management: Concepts and issues. Physics and Chemistry of the Earth 33, 290 - 297.</w:t>
      </w:r>
    </w:p>
    <w:p w14:paraId="20AA159F" w14:textId="77777777" w:rsidR="00763C06" w:rsidRPr="00763C06" w:rsidRDefault="00763C06" w:rsidP="00763C06">
      <w:pPr>
        <w:pStyle w:val="EndNoteBibliography"/>
        <w:spacing w:after="0"/>
        <w:rPr>
          <w:noProof/>
        </w:rPr>
      </w:pPr>
      <w:r w:rsidRPr="00763C06">
        <w:rPr>
          <w:noProof/>
        </w:rPr>
        <w:t>Sayers, P., Galloway, G., Penning-Rowsell, E., Yuanyuan, L., Fuxin, S., Yiwei, C., Kang, W., Le Quesne, T., Wang, L., Guan, Y. (2014) Strategic flood management: ten ‘golden rules’ to guide a sound approach. International Journal of River Basin Management, 1-15.</w:t>
      </w:r>
    </w:p>
    <w:p w14:paraId="3081CBF7" w14:textId="77777777" w:rsidR="00763C06" w:rsidRPr="00763C06" w:rsidRDefault="00763C06" w:rsidP="00763C06">
      <w:pPr>
        <w:pStyle w:val="EndNoteBibliography"/>
        <w:spacing w:after="0"/>
        <w:rPr>
          <w:noProof/>
        </w:rPr>
      </w:pPr>
      <w:r w:rsidRPr="00763C06">
        <w:rPr>
          <w:noProof/>
        </w:rPr>
        <w:t>Schmidt, J.J., (2012) Scarce or insecure? The right to water and the changing ethics of global water governance, in: Sultana, F., Loftus, A. (Eds.), The right to water: politics, governance and social struggles. Routledge, London, pp. 94 - 109.</w:t>
      </w:r>
    </w:p>
    <w:p w14:paraId="42E5AF79" w14:textId="77777777" w:rsidR="00763C06" w:rsidRPr="00763C06" w:rsidRDefault="00763C06" w:rsidP="00763C06">
      <w:pPr>
        <w:pStyle w:val="EndNoteBibliography"/>
        <w:spacing w:after="0"/>
        <w:rPr>
          <w:noProof/>
        </w:rPr>
      </w:pPr>
      <w:r w:rsidRPr="00763C06">
        <w:rPr>
          <w:noProof/>
        </w:rPr>
        <w:t>Scott, C.A., Meza, F.J., Varady, R.G., Tiessen, H., McEvoy, J., Garfin, G.M., Wilder, M., Farfán, L.M., Pablos, N.P., Montaña, E. (2013) Water Security and Adaptive Management in the Arid Americas. Annals of the Association of American Geographers 103, 280-289.</w:t>
      </w:r>
    </w:p>
    <w:p w14:paraId="48C8B347" w14:textId="77777777" w:rsidR="00763C06" w:rsidRPr="00763C06" w:rsidRDefault="00763C06" w:rsidP="00763C06">
      <w:pPr>
        <w:pStyle w:val="EndNoteBibliography"/>
        <w:spacing w:after="0"/>
        <w:rPr>
          <w:noProof/>
        </w:rPr>
      </w:pPr>
      <w:r w:rsidRPr="00763C06">
        <w:rPr>
          <w:noProof/>
        </w:rPr>
        <w:t>Scott, C.A., Pierce, S.A., Pasqualeti, M.J., Jones, A.L., Montz, B.E., Hoover, J.H. (2011) Policy and institutional dimensions of the water-energy nexus. Energy Policy 39, 6622 - 6630.</w:t>
      </w:r>
    </w:p>
    <w:p w14:paraId="058B5B79" w14:textId="77777777" w:rsidR="00763C06" w:rsidRPr="00763C06" w:rsidRDefault="00763C06" w:rsidP="00763C06">
      <w:pPr>
        <w:pStyle w:val="EndNoteBibliography"/>
        <w:spacing w:after="0"/>
        <w:rPr>
          <w:noProof/>
        </w:rPr>
      </w:pPr>
      <w:r w:rsidRPr="00763C06">
        <w:rPr>
          <w:noProof/>
        </w:rPr>
        <w:t>Scott, C.A., Varady, R.G., Meza, F., Montaña, E., de Raga, G., Luckman, B., Martius, C. (2012) Science-policy dialogues for water security: addressing vulnerability and adaptation to global change in the arid Americas. Environment 54, 30 - 42.</w:t>
      </w:r>
    </w:p>
    <w:p w14:paraId="066484EF" w14:textId="77777777" w:rsidR="00763C06" w:rsidRPr="00763C06" w:rsidRDefault="00763C06" w:rsidP="00763C06">
      <w:pPr>
        <w:pStyle w:val="EndNoteBibliography"/>
        <w:spacing w:after="0"/>
        <w:rPr>
          <w:noProof/>
        </w:rPr>
      </w:pPr>
      <w:r w:rsidRPr="00763C06">
        <w:rPr>
          <w:noProof/>
        </w:rPr>
        <w:t>Seekell, D.A., D'Odorico, P., Pace, M.L. (2011) Virtual water transfers unlikely to redress inequality in global water use. Environmental Research Letters 6, doi:10.1088/1748-9326/1086/1082/024017.</w:t>
      </w:r>
    </w:p>
    <w:p w14:paraId="66AA0864" w14:textId="77777777" w:rsidR="00763C06" w:rsidRPr="00763C06" w:rsidRDefault="00763C06" w:rsidP="00763C06">
      <w:pPr>
        <w:pStyle w:val="EndNoteBibliography"/>
        <w:spacing w:after="0"/>
        <w:rPr>
          <w:noProof/>
        </w:rPr>
      </w:pPr>
      <w:r w:rsidRPr="00763C06">
        <w:rPr>
          <w:noProof/>
        </w:rPr>
        <w:t>Selby, J. (2013) Cooperation, Domination and Colonisation: The Israeli-Palestinian Joint Water Committee. Water Alternatives 6, 1 - 24.</w:t>
      </w:r>
    </w:p>
    <w:p w14:paraId="74F2B1A9" w14:textId="77777777" w:rsidR="00763C06" w:rsidRPr="00763C06" w:rsidRDefault="00763C06" w:rsidP="00763C06">
      <w:pPr>
        <w:pStyle w:val="EndNoteBibliography"/>
        <w:spacing w:after="0"/>
        <w:rPr>
          <w:noProof/>
        </w:rPr>
      </w:pPr>
      <w:r w:rsidRPr="00763C06">
        <w:rPr>
          <w:noProof/>
        </w:rPr>
        <w:t>Sigel, K., Klauer, B., Pahl-Wostl, C. (2010) Conceptualising uncertainty in environmental decision-making: The example of the EU Water Framework Directive. Ecological Economics 69, 502 - 510.</w:t>
      </w:r>
    </w:p>
    <w:p w14:paraId="442C72E7" w14:textId="77777777" w:rsidR="00763C06" w:rsidRPr="00763C06" w:rsidRDefault="00763C06" w:rsidP="00763C06">
      <w:pPr>
        <w:pStyle w:val="EndNoteBibliography"/>
        <w:spacing w:after="0"/>
        <w:rPr>
          <w:noProof/>
        </w:rPr>
      </w:pPr>
      <w:r w:rsidRPr="00763C06">
        <w:rPr>
          <w:noProof/>
        </w:rPr>
        <w:t>Simons, G.W.H., Bastiaanssen, W.G.M., Immerzeel, W.W. (2015) Water reuse in river basins with multiple users: A literature review. Journal of Hydrology 522, 558-571.</w:t>
      </w:r>
    </w:p>
    <w:p w14:paraId="64FDD078" w14:textId="77777777" w:rsidR="00763C06" w:rsidRPr="00763C06" w:rsidRDefault="00763C06" w:rsidP="00763C06">
      <w:pPr>
        <w:pStyle w:val="EndNoteBibliography"/>
        <w:spacing w:after="0"/>
        <w:rPr>
          <w:noProof/>
        </w:rPr>
      </w:pPr>
      <w:r w:rsidRPr="00763C06">
        <w:rPr>
          <w:noProof/>
        </w:rPr>
        <w:t>Singh, R., Wagener, T., Crane, R., Mann, M.E., Ning, L. (2014) A vulnerability driven approach to identify adverse climate and land use change combinations for critical hydrologic indicator thresholds: Application to a watershed in Pennsylvania, USA. Water Resources Research 50, 3409 - 3427.</w:t>
      </w:r>
    </w:p>
    <w:p w14:paraId="6B2DF24C" w14:textId="77777777" w:rsidR="00763C06" w:rsidRPr="00763C06" w:rsidRDefault="00763C06" w:rsidP="00763C06">
      <w:pPr>
        <w:pStyle w:val="EndNoteBibliography"/>
        <w:spacing w:after="0"/>
        <w:rPr>
          <w:noProof/>
        </w:rPr>
      </w:pPr>
      <w:r w:rsidRPr="00763C06">
        <w:rPr>
          <w:noProof/>
        </w:rPr>
        <w:t>Steward-Koster, B., Bunn, S.E., (2016) The ecology of water security, in: Pahl-Wostl, C., Bhaduri, A., Gupta, J. (Eds.), Handbook on Water Security. Edward Elgar Publishing Limited, Cheltenham.</w:t>
      </w:r>
    </w:p>
    <w:p w14:paraId="4053439E" w14:textId="77777777" w:rsidR="00763C06" w:rsidRPr="00763C06" w:rsidRDefault="00763C06" w:rsidP="00763C06">
      <w:pPr>
        <w:pStyle w:val="EndNoteBibliography"/>
        <w:spacing w:after="0"/>
        <w:rPr>
          <w:noProof/>
        </w:rPr>
      </w:pPr>
      <w:r w:rsidRPr="00763C06">
        <w:rPr>
          <w:noProof/>
        </w:rPr>
        <w:lastRenderedPageBreak/>
        <w:t>Stirling, A. (2010) Keep it complex: When knowledge is uncertain, experts should avoid pressures to simplify their advice. Nature 468, 1029 - 1031.</w:t>
      </w:r>
    </w:p>
    <w:p w14:paraId="1862E78D" w14:textId="77777777" w:rsidR="00763C06" w:rsidRPr="00763C06" w:rsidRDefault="00763C06" w:rsidP="00763C06">
      <w:pPr>
        <w:pStyle w:val="EndNoteBibliography"/>
        <w:spacing w:after="0"/>
        <w:rPr>
          <w:noProof/>
        </w:rPr>
      </w:pPr>
      <w:r w:rsidRPr="00763C06">
        <w:rPr>
          <w:noProof/>
        </w:rPr>
        <w:t>Stirling, A., Leach, M., Mehta, L., Scoones, I., Smith, A., Stagl, S., Thompson, J., (2007) Empowering Designs: towards more progressive appraisal of sustainability, STEPS Working Paper 3. STEPS Centre, University of Sussex, Brighton:.</w:t>
      </w:r>
    </w:p>
    <w:p w14:paraId="033AF83E" w14:textId="77777777" w:rsidR="00763C06" w:rsidRPr="00763C06" w:rsidRDefault="00763C06" w:rsidP="00763C06">
      <w:pPr>
        <w:pStyle w:val="EndNoteBibliography"/>
        <w:spacing w:after="0"/>
        <w:rPr>
          <w:noProof/>
        </w:rPr>
      </w:pPr>
      <w:r w:rsidRPr="00763C06">
        <w:rPr>
          <w:noProof/>
        </w:rPr>
        <w:t>Tarlock, D., Wouters, P. (2010) Reframing the Water Security Dialogue. The Journal of Water Law 20, 53 - 60.</w:t>
      </w:r>
    </w:p>
    <w:p w14:paraId="66EFE8AB" w14:textId="77777777" w:rsidR="00763C06" w:rsidRPr="00763C06" w:rsidRDefault="00763C06" w:rsidP="00763C06">
      <w:pPr>
        <w:pStyle w:val="EndNoteBibliography"/>
        <w:spacing w:after="0"/>
        <w:rPr>
          <w:noProof/>
        </w:rPr>
      </w:pPr>
      <w:r w:rsidRPr="00763C06">
        <w:rPr>
          <w:noProof/>
        </w:rPr>
        <w:t>Taylor, R.G., Scanlon, B., Döll, P., Rodell, M., van Beek, R., Wada, Y., Longuevergne, L., Leblanc, M., Famiglietti, J.S., Edmunds, M., Lonikow, L., Green, T.R., Chen, J., Taniguchi, M., Bierkens, M.F.P., MacDonald, A., Fan, Y., Maxwell, R.M., Yechieli, Y., Gurdak, J.J., Allen, D.M., Shamsudduha, M., Hiscock, K., Yeh, P.J.-F., Holman, I., Treidel, H. (2013) Groundwater and climate change. Nature Climate Change 3, 322 - 329.</w:t>
      </w:r>
    </w:p>
    <w:p w14:paraId="372E4762" w14:textId="77777777" w:rsidR="00763C06" w:rsidRPr="00763C06" w:rsidRDefault="00763C06" w:rsidP="00763C06">
      <w:pPr>
        <w:pStyle w:val="EndNoteBibliography"/>
        <w:spacing w:after="0"/>
        <w:rPr>
          <w:noProof/>
        </w:rPr>
      </w:pPr>
      <w:r w:rsidRPr="00763C06">
        <w:rPr>
          <w:noProof/>
        </w:rPr>
        <w:t>The Economist, (2009) Let it rain: how rainfall can affect economic growth, The Economist, London.</w:t>
      </w:r>
    </w:p>
    <w:p w14:paraId="28A7EBD2" w14:textId="77777777" w:rsidR="00763C06" w:rsidRPr="00763C06" w:rsidRDefault="00763C06" w:rsidP="00763C06">
      <w:pPr>
        <w:pStyle w:val="EndNoteBibliography"/>
        <w:spacing w:after="0"/>
        <w:rPr>
          <w:noProof/>
        </w:rPr>
      </w:pPr>
      <w:r w:rsidRPr="00763C06">
        <w:rPr>
          <w:noProof/>
        </w:rPr>
        <w:t>The Hague Ministerial Declaration, (2000) Ministerial Declaration of The Hague on Water Security in the 21st Century. Declaration made at the second World Water Forum, 17-22 March, The Hague.</w:t>
      </w:r>
    </w:p>
    <w:p w14:paraId="3702CA1D" w14:textId="77777777" w:rsidR="00763C06" w:rsidRPr="00763C06" w:rsidRDefault="00763C06" w:rsidP="00763C06">
      <w:pPr>
        <w:pStyle w:val="EndNoteBibliography"/>
        <w:spacing w:after="0"/>
        <w:rPr>
          <w:noProof/>
        </w:rPr>
      </w:pPr>
      <w:r w:rsidRPr="00763C06">
        <w:rPr>
          <w:noProof/>
        </w:rPr>
        <w:t>Tickner, D., Acreman, M., (2013) Water security for ecosystems, ecosystems for water security, in: Lankford, B., Bakker, K., Zeitoun, M., Conway, D. (Eds.), Water Security: Principles, perspectives, practice. Routledge, London, pp. 130 - 147.</w:t>
      </w:r>
    </w:p>
    <w:p w14:paraId="3FBF253D" w14:textId="77777777" w:rsidR="00763C06" w:rsidRPr="00763C06" w:rsidRDefault="00763C06" w:rsidP="00763C06">
      <w:pPr>
        <w:pStyle w:val="EndNoteBibliography"/>
        <w:spacing w:after="0"/>
        <w:rPr>
          <w:noProof/>
        </w:rPr>
      </w:pPr>
      <w:r w:rsidRPr="00763C06">
        <w:rPr>
          <w:noProof/>
        </w:rPr>
        <w:t>UN ILC, (2008) Draft articles on the law of transboundary aquifers, Report of the International Law Commission, Sixtieth session, A/63/10. International Law Commission.</w:t>
      </w:r>
    </w:p>
    <w:p w14:paraId="7D0EDA10" w14:textId="77777777" w:rsidR="00763C06" w:rsidRPr="00763C06" w:rsidRDefault="00763C06" w:rsidP="00763C06">
      <w:pPr>
        <w:pStyle w:val="EndNoteBibliography"/>
        <w:spacing w:after="0"/>
        <w:rPr>
          <w:noProof/>
        </w:rPr>
      </w:pPr>
      <w:r w:rsidRPr="00763C06">
        <w:rPr>
          <w:noProof/>
        </w:rPr>
        <w:t>UN-Water, (2012a) Managing Water under Uncertainty and Risk, The United Nations World Water Development Report 4. UNESCO, Paris.</w:t>
      </w:r>
    </w:p>
    <w:p w14:paraId="7F23C9D3" w14:textId="77777777" w:rsidR="00763C06" w:rsidRPr="00763C06" w:rsidRDefault="00763C06" w:rsidP="00763C06">
      <w:pPr>
        <w:pStyle w:val="EndNoteBibliography"/>
        <w:spacing w:after="0"/>
        <w:rPr>
          <w:noProof/>
        </w:rPr>
      </w:pPr>
      <w:r w:rsidRPr="00763C06">
        <w:rPr>
          <w:noProof/>
        </w:rPr>
        <w:t>UN-Water, (2012b) Water Security &amp; the Global Water Agenda, A UN-Water Analytical Brief. United Nations University Institute for Water, Environment &amp; Health, Hamilton.</w:t>
      </w:r>
    </w:p>
    <w:p w14:paraId="4C63BC30" w14:textId="77777777" w:rsidR="00763C06" w:rsidRPr="00763C06" w:rsidRDefault="00763C06" w:rsidP="00763C06">
      <w:pPr>
        <w:pStyle w:val="EndNoteBibliography"/>
        <w:spacing w:after="0"/>
        <w:rPr>
          <w:noProof/>
        </w:rPr>
      </w:pPr>
      <w:r w:rsidRPr="00763C06">
        <w:rPr>
          <w:noProof/>
        </w:rPr>
        <w:t>UNEP, (2008) Vital Water Graphics: Water storage capacity for selected countries, UNEP/GRID-ARENDAL. United Nations Environment Program.</w:t>
      </w:r>
    </w:p>
    <w:p w14:paraId="68F91704" w14:textId="77777777" w:rsidR="00763C06" w:rsidRPr="00763C06" w:rsidRDefault="00763C06" w:rsidP="00763C06">
      <w:pPr>
        <w:pStyle w:val="EndNoteBibliography"/>
        <w:spacing w:after="0"/>
        <w:rPr>
          <w:noProof/>
        </w:rPr>
      </w:pPr>
      <w:r w:rsidRPr="00763C06">
        <w:rPr>
          <w:noProof/>
        </w:rPr>
        <w:t>van Aalst, M., Hellmuth, M., Ponzi, D., (2007) Come Rain or Shine: Integrating Climate Risk Management into African Development Bank Operations, Working Paper No 89. African Development Bank, Tunis.</w:t>
      </w:r>
    </w:p>
    <w:p w14:paraId="0B41F9AD" w14:textId="77777777" w:rsidR="00763C06" w:rsidRPr="00763C06" w:rsidRDefault="00763C06" w:rsidP="00763C06">
      <w:pPr>
        <w:pStyle w:val="EndNoteBibliography"/>
        <w:spacing w:after="0"/>
        <w:rPr>
          <w:noProof/>
        </w:rPr>
      </w:pPr>
      <w:r w:rsidRPr="00763C06">
        <w:rPr>
          <w:noProof/>
        </w:rPr>
        <w:t>van Beek, E., Lincklaen Arriens, W., (2014) Water Security: Putting the Concept into Practice, TEC Background Paper No. 20. Global Water Partnership Technical Committee (TEC), Stockholm.</w:t>
      </w:r>
    </w:p>
    <w:p w14:paraId="4E98159A" w14:textId="77777777" w:rsidR="00763C06" w:rsidRPr="00763C06" w:rsidRDefault="00763C06" w:rsidP="00763C06">
      <w:pPr>
        <w:pStyle w:val="EndNoteBibliography"/>
        <w:spacing w:after="0"/>
        <w:rPr>
          <w:noProof/>
        </w:rPr>
      </w:pPr>
      <w:r w:rsidRPr="00763C06">
        <w:rPr>
          <w:noProof/>
        </w:rPr>
        <w:t>van der Zaag, P., Gupta, J. (2008) Scale issues in the governance of water storage projects. Water Resources Research 44, n/a-n/a.</w:t>
      </w:r>
    </w:p>
    <w:p w14:paraId="74E7DFD6" w14:textId="77777777" w:rsidR="00763C06" w:rsidRPr="00763C06" w:rsidRDefault="00763C06" w:rsidP="00763C06">
      <w:pPr>
        <w:pStyle w:val="EndNoteBibliography"/>
        <w:spacing w:after="0"/>
        <w:rPr>
          <w:noProof/>
        </w:rPr>
      </w:pPr>
      <w:r w:rsidRPr="00763C06">
        <w:rPr>
          <w:noProof/>
        </w:rPr>
        <w:t>Varis, O. (2014) Curb vast water use in central Asia. Nature 514, 27 - 29.</w:t>
      </w:r>
    </w:p>
    <w:p w14:paraId="01B9A86D" w14:textId="77777777" w:rsidR="00763C06" w:rsidRPr="00763C06" w:rsidRDefault="00763C06" w:rsidP="00763C06">
      <w:pPr>
        <w:pStyle w:val="EndNoteBibliography"/>
        <w:spacing w:after="0"/>
        <w:rPr>
          <w:noProof/>
        </w:rPr>
      </w:pPr>
      <w:r w:rsidRPr="00763C06">
        <w:rPr>
          <w:noProof/>
        </w:rPr>
        <w:t>Venot, J.P., Clement, F. (2013) Justice in development? An analysis of water interventions in the rural South. Natural Resources Forum 37, 19 - 30.</w:t>
      </w:r>
    </w:p>
    <w:p w14:paraId="0A15335D" w14:textId="77777777" w:rsidR="00763C06" w:rsidRPr="00763C06" w:rsidRDefault="00763C06" w:rsidP="00763C06">
      <w:pPr>
        <w:pStyle w:val="EndNoteBibliography"/>
        <w:spacing w:after="0"/>
        <w:rPr>
          <w:noProof/>
        </w:rPr>
      </w:pPr>
      <w:r w:rsidRPr="00763C06">
        <w:rPr>
          <w:noProof/>
        </w:rPr>
        <w:lastRenderedPageBreak/>
        <w:t>Vera Delgado, J.R., (2011) The Ethno-politics of Water Security: Contestations of ethnicity and gender in strategies to control water in the Andes of Peru, PhD Thesis completed at the Wageningen School of Social Sciences. Wageningen University, Wageningen.</w:t>
      </w:r>
    </w:p>
    <w:p w14:paraId="4320AB7B" w14:textId="77777777" w:rsidR="00763C06" w:rsidRPr="00763C06" w:rsidRDefault="00763C06" w:rsidP="00763C06">
      <w:pPr>
        <w:pStyle w:val="EndNoteBibliography"/>
        <w:spacing w:after="0"/>
        <w:rPr>
          <w:noProof/>
        </w:rPr>
      </w:pPr>
      <w:r w:rsidRPr="00763C06">
        <w:rPr>
          <w:noProof/>
        </w:rPr>
        <w:t>Verweij, M., Thompson, M., (2006) Clumsy Solutions for a Complex World. Palgrave MacMillan.</w:t>
      </w:r>
    </w:p>
    <w:p w14:paraId="4D87030B" w14:textId="77777777" w:rsidR="00763C06" w:rsidRPr="00763C06" w:rsidRDefault="00763C06" w:rsidP="00763C06">
      <w:pPr>
        <w:pStyle w:val="EndNoteBibliography"/>
        <w:spacing w:after="0"/>
        <w:rPr>
          <w:noProof/>
        </w:rPr>
      </w:pPr>
      <w:r w:rsidRPr="00763C06">
        <w:rPr>
          <w:noProof/>
        </w:rPr>
        <w:t>Vörösmarty, C.J., McIntyre, P.B., Gessmer, M.O., Dudgeon, D., Prusevich, A., Green, P., Glidden, S., Bunn, S.E., Sullivan, C.A., Reidy Liermann, C., Davies, P.M. (2010) Global threats to human water security and river biodiversity. Nature 467, 555 - 561.</w:t>
      </w:r>
    </w:p>
    <w:p w14:paraId="5DB2539F" w14:textId="77777777" w:rsidR="00763C06" w:rsidRPr="00763C06" w:rsidRDefault="00763C06" w:rsidP="00763C06">
      <w:pPr>
        <w:pStyle w:val="EndNoteBibliography"/>
        <w:spacing w:after="0"/>
        <w:rPr>
          <w:noProof/>
        </w:rPr>
      </w:pPr>
      <w:r w:rsidRPr="00763C06">
        <w:rPr>
          <w:noProof/>
        </w:rPr>
        <w:t>Vörösmarty, C.J., Pahl-Wostl, C., Bunn, S.E., Lawford, R. (2013) Global water, the anthropocene and the transformation of a science. Current Opinion in Environmental Sustainability 5, 539 - 550.</w:t>
      </w:r>
    </w:p>
    <w:p w14:paraId="0FD079B7" w14:textId="77777777" w:rsidR="00763C06" w:rsidRPr="00763C06" w:rsidRDefault="00763C06" w:rsidP="00763C06">
      <w:pPr>
        <w:pStyle w:val="EndNoteBibliography"/>
        <w:spacing w:after="0"/>
        <w:rPr>
          <w:noProof/>
        </w:rPr>
      </w:pPr>
      <w:r w:rsidRPr="00763C06">
        <w:rPr>
          <w:noProof/>
        </w:rPr>
        <w:t>Warner, J., Johnson, C.L. (2007) 'Virtual Water' - Real People: Useful Concept or Prescriptive Tool? Water International 32, 63 - 77.</w:t>
      </w:r>
    </w:p>
    <w:p w14:paraId="47B150D0" w14:textId="77777777" w:rsidR="00763C06" w:rsidRPr="00763C06" w:rsidRDefault="00763C06" w:rsidP="00763C06">
      <w:pPr>
        <w:pStyle w:val="EndNoteBibliography"/>
        <w:spacing w:after="0"/>
        <w:rPr>
          <w:noProof/>
        </w:rPr>
      </w:pPr>
      <w:r w:rsidRPr="00763C06">
        <w:rPr>
          <w:noProof/>
        </w:rPr>
        <w:t>Warner, J., Wester, P., Bolding, A. (2008) Going With the Flow: River Basins as the Natural Units for Water Management? Water Policy 10, 121 - 138.</w:t>
      </w:r>
    </w:p>
    <w:p w14:paraId="62AD3E48" w14:textId="77777777" w:rsidR="00763C06" w:rsidRPr="00763C06" w:rsidRDefault="00763C06" w:rsidP="00763C06">
      <w:pPr>
        <w:pStyle w:val="EndNoteBibliography"/>
        <w:spacing w:after="0"/>
        <w:rPr>
          <w:noProof/>
        </w:rPr>
      </w:pPr>
      <w:r w:rsidRPr="00763C06">
        <w:rPr>
          <w:noProof/>
        </w:rPr>
        <w:t>WaterAid, (2012) Water Security Framework. Water Aid, London.</w:t>
      </w:r>
    </w:p>
    <w:p w14:paraId="1A1CD269" w14:textId="77777777" w:rsidR="00763C06" w:rsidRPr="00763C06" w:rsidRDefault="00763C06" w:rsidP="00763C06">
      <w:pPr>
        <w:pStyle w:val="EndNoteBibliography"/>
        <w:spacing w:after="0"/>
        <w:rPr>
          <w:noProof/>
        </w:rPr>
      </w:pPr>
      <w:r w:rsidRPr="00763C06">
        <w:rPr>
          <w:noProof/>
        </w:rPr>
        <w:t>WEF (2011) Water Security: The Water-Food-Energy-Climate Nexus. Island Press, Washington.</w:t>
      </w:r>
    </w:p>
    <w:p w14:paraId="43962DA2" w14:textId="77777777" w:rsidR="00763C06" w:rsidRPr="00763C06" w:rsidRDefault="00763C06" w:rsidP="00763C06">
      <w:pPr>
        <w:pStyle w:val="EndNoteBibliography"/>
        <w:spacing w:after="0"/>
        <w:rPr>
          <w:noProof/>
        </w:rPr>
      </w:pPr>
      <w:r w:rsidRPr="00763C06">
        <w:rPr>
          <w:noProof/>
        </w:rPr>
        <w:t>Whittington, D., Hannemann, M., Sadoff, C., Jeuland, M. (2009) The Challenge of Improving Water and Sanitation Services in Less Developed Countries. Foundations and Trends in Microeconomics 4, 469 - 609.</w:t>
      </w:r>
    </w:p>
    <w:p w14:paraId="7AFCD067" w14:textId="77777777" w:rsidR="00763C06" w:rsidRPr="00763C06" w:rsidRDefault="00763C06" w:rsidP="00763C06">
      <w:pPr>
        <w:pStyle w:val="EndNoteBibliography"/>
        <w:spacing w:after="0"/>
        <w:rPr>
          <w:noProof/>
        </w:rPr>
      </w:pPr>
      <w:r w:rsidRPr="00763C06">
        <w:rPr>
          <w:noProof/>
        </w:rPr>
        <w:t>World Bank, (2004) Towards a Water-Secure Kenya: Water Resources Sector Memorandum, Water and Urban I - Africa Region, Report No. 28398-KE. The World Bank, .</w:t>
      </w:r>
    </w:p>
    <w:p w14:paraId="1005AAEA" w14:textId="77777777" w:rsidR="00763C06" w:rsidRPr="00763C06" w:rsidRDefault="00763C06" w:rsidP="00763C06">
      <w:pPr>
        <w:pStyle w:val="EndNoteBibliography"/>
        <w:spacing w:after="0"/>
        <w:rPr>
          <w:noProof/>
        </w:rPr>
      </w:pPr>
      <w:r w:rsidRPr="00763C06">
        <w:rPr>
          <w:noProof/>
        </w:rPr>
        <w:t>World Bank, (2006) Ethiopia: Managing Water Resources to Maximize Sustainable Growth, Country Water Resources Assistance Strategy. The World Bank, Washington, DC.</w:t>
      </w:r>
    </w:p>
    <w:p w14:paraId="63CD808E" w14:textId="77777777" w:rsidR="00763C06" w:rsidRPr="00763C06" w:rsidRDefault="00763C06" w:rsidP="00763C06">
      <w:pPr>
        <w:pStyle w:val="EndNoteBibliography"/>
        <w:spacing w:after="0"/>
        <w:rPr>
          <w:noProof/>
        </w:rPr>
      </w:pPr>
      <w:r w:rsidRPr="00763C06">
        <w:rPr>
          <w:noProof/>
        </w:rPr>
        <w:t>World Bank, (2015) Action Plan: Improving the Management of Safeguards and Resettlement Practices and Outcomes. International Bank for Reconstruction and Development, Washington.</w:t>
      </w:r>
    </w:p>
    <w:p w14:paraId="15814910" w14:textId="77777777" w:rsidR="00763C06" w:rsidRPr="00763C06" w:rsidRDefault="00763C06" w:rsidP="00763C06">
      <w:pPr>
        <w:pStyle w:val="EndNoteBibliography"/>
        <w:spacing w:after="0"/>
        <w:rPr>
          <w:noProof/>
        </w:rPr>
      </w:pPr>
      <w:r w:rsidRPr="00763C06">
        <w:rPr>
          <w:noProof/>
        </w:rPr>
        <w:t>WRG, (2010) Charting Our Water Future: Economic frameworks to inform decision-making. 'Water Resources Group': The Barilla Group, The Coca-Cola Company, The International Finance Corporation, McKinsey &amp; Company, Nestlé S.A., New Holland Agriculture, SABMiller plc,Standard Chartered Bank, and Syngenta AG. (a.k.a. 'the McKinsey Report').</w:t>
      </w:r>
    </w:p>
    <w:p w14:paraId="2E2460E5" w14:textId="77777777" w:rsidR="00763C06" w:rsidRPr="00763C06" w:rsidRDefault="00763C06" w:rsidP="00763C06">
      <w:pPr>
        <w:pStyle w:val="EndNoteBibliography"/>
        <w:spacing w:after="0"/>
        <w:rPr>
          <w:noProof/>
        </w:rPr>
      </w:pPr>
      <w:r w:rsidRPr="00763C06">
        <w:rPr>
          <w:noProof/>
        </w:rPr>
        <w:t>WRG, (2014) Building Partnerships for Water Security - for People, Growth, and the Environment. 2014 Annual Report of the 2030 Water Resources Group, Washington, DC.</w:t>
      </w:r>
    </w:p>
    <w:p w14:paraId="399A5AB6" w14:textId="77777777" w:rsidR="00763C06" w:rsidRPr="00763C06" w:rsidRDefault="00763C06" w:rsidP="00763C06">
      <w:pPr>
        <w:pStyle w:val="EndNoteBibliography"/>
        <w:spacing w:after="0"/>
        <w:rPr>
          <w:noProof/>
        </w:rPr>
      </w:pPr>
      <w:r w:rsidRPr="00763C06">
        <w:rPr>
          <w:noProof/>
        </w:rPr>
        <w:t>WWC-OECD, (2015) Water: Fit to Finance? Catalyzing National Growth Through Investment in Water Security, Report of the High Level Panel on Financing Infrastructure for a Water-Secure World. World Water Council and the Organisation for Economic Co-peration and Development, Marseille.</w:t>
      </w:r>
    </w:p>
    <w:p w14:paraId="3784E913" w14:textId="77777777" w:rsidR="00763C06" w:rsidRPr="00763C06" w:rsidRDefault="00763C06" w:rsidP="00763C06">
      <w:pPr>
        <w:pStyle w:val="EndNoteBibliography"/>
        <w:spacing w:after="0"/>
        <w:rPr>
          <w:noProof/>
        </w:rPr>
      </w:pPr>
      <w:r w:rsidRPr="00763C06">
        <w:rPr>
          <w:noProof/>
        </w:rPr>
        <w:t>WWDR (2009) The United Nations World Water Development Report 3: Water in a Changing World. UNESCO/Earthscan, Paris, London.</w:t>
      </w:r>
    </w:p>
    <w:p w14:paraId="53B9F969" w14:textId="77777777" w:rsidR="00763C06" w:rsidRPr="00763C06" w:rsidRDefault="00763C06" w:rsidP="00763C06">
      <w:pPr>
        <w:pStyle w:val="EndNoteBibliography"/>
        <w:spacing w:after="0"/>
        <w:rPr>
          <w:noProof/>
        </w:rPr>
      </w:pPr>
      <w:r w:rsidRPr="00763C06">
        <w:rPr>
          <w:noProof/>
        </w:rPr>
        <w:lastRenderedPageBreak/>
        <w:t>WWF, (2014) Living Planet Reprot 2014 - Species and spaces, people and places. Worldwide Fund for Nature, Gland.</w:t>
      </w:r>
    </w:p>
    <w:p w14:paraId="024D310B" w14:textId="77777777" w:rsidR="00763C06" w:rsidRPr="00763C06" w:rsidRDefault="00763C06" w:rsidP="00763C06">
      <w:pPr>
        <w:pStyle w:val="EndNoteBibliography"/>
        <w:spacing w:after="0"/>
        <w:rPr>
          <w:noProof/>
        </w:rPr>
      </w:pPr>
      <w:r w:rsidRPr="00763C06">
        <w:rPr>
          <w:noProof/>
        </w:rPr>
        <w:t>Zeitoun, M. (2011) The Global Web of National Water Security. Global Policy 2, 286 - 296.</w:t>
      </w:r>
    </w:p>
    <w:p w14:paraId="0D694E81" w14:textId="77777777" w:rsidR="00763C06" w:rsidRPr="00763C06" w:rsidRDefault="00763C06" w:rsidP="00763C06">
      <w:pPr>
        <w:pStyle w:val="EndNoteBibliography"/>
        <w:spacing w:after="0"/>
        <w:rPr>
          <w:noProof/>
        </w:rPr>
      </w:pPr>
      <w:r w:rsidRPr="00763C06">
        <w:rPr>
          <w:noProof/>
        </w:rPr>
        <w:t>Zeitoun, M., Cascão, A., Warner, J., Mirumachi, N., Matthews, N., Farnum, R., Menga, F. (in press) Transboundary water interaction III: Contesting hegemonic arrangements. International Environmental Agreements.</w:t>
      </w:r>
    </w:p>
    <w:p w14:paraId="5ABDE37E" w14:textId="77777777" w:rsidR="00763C06" w:rsidRPr="00763C06" w:rsidRDefault="00763C06" w:rsidP="00763C06">
      <w:pPr>
        <w:pStyle w:val="EndNoteBibliography"/>
        <w:spacing w:after="0"/>
        <w:rPr>
          <w:noProof/>
        </w:rPr>
      </w:pPr>
      <w:r w:rsidRPr="00763C06">
        <w:rPr>
          <w:noProof/>
        </w:rPr>
        <w:t>Zeitoun, M., Lankford, B., Bakker, K., Conway, D., (2013) Introduction: A Battle of Ideas for Water Security, in: Lankford, B., Bakker, K., Zeitoun, M., Conway, D. (Eds.), Water Security: Principles, perspectives, practice. Routledge, London.</w:t>
      </w:r>
    </w:p>
    <w:p w14:paraId="42230CAC" w14:textId="77777777" w:rsidR="00763C06" w:rsidRPr="00763C06" w:rsidRDefault="00763C06" w:rsidP="00763C06">
      <w:pPr>
        <w:pStyle w:val="EndNoteBibliography"/>
        <w:spacing w:after="0"/>
        <w:rPr>
          <w:noProof/>
        </w:rPr>
      </w:pPr>
      <w:r w:rsidRPr="00763C06">
        <w:rPr>
          <w:noProof/>
        </w:rPr>
        <w:t>Zeitoun, M., McLaughlin, K., (2013) Basin Justice: Using social justice to address gaps in river basin management, in: Sikor, T. (Ed.), Just Ecosystem Management. Routledge, Abingdon and New York.</w:t>
      </w:r>
    </w:p>
    <w:p w14:paraId="18658F59" w14:textId="77777777" w:rsidR="00763C06" w:rsidRPr="00763C06" w:rsidRDefault="00763C06" w:rsidP="00763C06">
      <w:pPr>
        <w:pStyle w:val="EndNoteBibliography"/>
        <w:rPr>
          <w:noProof/>
        </w:rPr>
      </w:pPr>
      <w:r w:rsidRPr="00763C06">
        <w:rPr>
          <w:noProof/>
        </w:rPr>
        <w:t>Zwarteveen, M., Z., Boelens, R. (2014) Defining, researching and struggling for water justice: some conceptual building blocs for research and action. Water International 39, 143 - 158.</w:t>
      </w:r>
    </w:p>
    <w:p w14:paraId="64AAD432" w14:textId="72F76834" w:rsidR="00F3124A" w:rsidRPr="00F4569A" w:rsidRDefault="0092367B" w:rsidP="00182167">
      <w:pPr>
        <w:pStyle w:val="EndNoteBibliography"/>
        <w:rPr>
          <w:sz w:val="20"/>
          <w:szCs w:val="20"/>
        </w:rPr>
      </w:pPr>
      <w:r w:rsidRPr="00E537AB">
        <w:rPr>
          <w:sz w:val="20"/>
          <w:szCs w:val="20"/>
        </w:rPr>
        <w:fldChar w:fldCharType="end"/>
      </w:r>
    </w:p>
    <w:p w14:paraId="57F53BD7" w14:textId="77777777" w:rsidR="00F3124A" w:rsidRPr="00F4569A" w:rsidRDefault="00F3124A" w:rsidP="001E04A1">
      <w:pPr>
        <w:pStyle w:val="Para"/>
        <w:spacing w:line="240" w:lineRule="auto"/>
        <w:jc w:val="left"/>
        <w:rPr>
          <w:sz w:val="20"/>
          <w:szCs w:val="20"/>
          <w:lang w:val="en-GB"/>
        </w:rPr>
      </w:pPr>
    </w:p>
    <w:p w14:paraId="564A9616" w14:textId="72FCFB92" w:rsidR="00003853" w:rsidRPr="00003853" w:rsidRDefault="00003853" w:rsidP="001E04A1">
      <w:pPr>
        <w:jc w:val="left"/>
      </w:pPr>
    </w:p>
    <w:sectPr w:rsidR="00003853" w:rsidRPr="00003853" w:rsidSect="00430FB0">
      <w:footerReference w:type="default" r:id="rId14"/>
      <w:pgSz w:w="11900" w:h="16840"/>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5871E1" w15:done="0"/>
  <w15:commentEx w15:paraId="1BFED781" w15:done="0"/>
  <w15:commentEx w15:paraId="693D7F39" w15:done="0"/>
  <w15:commentEx w15:paraId="4722A222" w15:done="0"/>
  <w15:commentEx w15:paraId="1A11587B" w15:done="0"/>
  <w15:commentEx w15:paraId="07281964" w15:done="0"/>
  <w15:commentEx w15:paraId="72BB81C0" w15:done="0"/>
  <w15:commentEx w15:paraId="13F0A6BD" w15:done="0"/>
  <w15:commentEx w15:paraId="4A2C4CEB" w15:done="0"/>
  <w15:commentEx w15:paraId="79B00C68" w15:done="0"/>
  <w15:commentEx w15:paraId="420F09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31717" w14:textId="77777777" w:rsidR="00C36400" w:rsidRDefault="00C36400" w:rsidP="00504031">
      <w:pPr>
        <w:spacing w:before="0" w:after="0"/>
      </w:pPr>
      <w:r>
        <w:separator/>
      </w:r>
    </w:p>
  </w:endnote>
  <w:endnote w:type="continuationSeparator" w:id="0">
    <w:p w14:paraId="42BB2F9A" w14:textId="77777777" w:rsidR="00C36400" w:rsidRDefault="00C36400" w:rsidP="0050403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MT">
    <w:altName w:val="Arial"/>
    <w:charset w:val="00"/>
    <w:family w:val="swiss"/>
    <w:pitch w:val="default"/>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9532C" w14:textId="4C8B008D" w:rsidR="00C36400" w:rsidRDefault="00C36400" w:rsidP="004278EA">
    <w:pPr>
      <w:pStyle w:val="Footer"/>
    </w:pPr>
    <w:r>
      <w:t xml:space="preserve">Complex Water Security – 22 </w:t>
    </w:r>
    <w:r w:rsidRPr="00F30A61">
      <w:t>Feb 2016</w:t>
    </w:r>
    <w:r>
      <w:tab/>
    </w:r>
    <w:r>
      <w:tab/>
    </w:r>
    <w:r>
      <w:fldChar w:fldCharType="begin"/>
    </w:r>
    <w:r>
      <w:instrText xml:space="preserve"> PAGE </w:instrText>
    </w:r>
    <w:r>
      <w:fldChar w:fldCharType="separate"/>
    </w:r>
    <w:r w:rsidR="00D72DFB">
      <w:rPr>
        <w:noProof/>
      </w:rPr>
      <w:t>30</w:t>
    </w:r>
    <w:r>
      <w:fldChar w:fldCharType="end"/>
    </w:r>
    <w:r>
      <w:t xml:space="preserve"> of </w:t>
    </w:r>
    <w:fldSimple w:instr=" NUMPAGES ">
      <w:r w:rsidR="00D72DFB">
        <w:rPr>
          <w:noProof/>
        </w:rPr>
        <w:t>30</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98EE1" w14:textId="77777777" w:rsidR="00C36400" w:rsidRDefault="00C36400" w:rsidP="00504031">
      <w:pPr>
        <w:spacing w:before="0" w:after="0"/>
      </w:pPr>
      <w:r>
        <w:separator/>
      </w:r>
    </w:p>
  </w:footnote>
  <w:footnote w:type="continuationSeparator" w:id="0">
    <w:p w14:paraId="3E3D3A25" w14:textId="77777777" w:rsidR="00C36400" w:rsidRDefault="00C36400" w:rsidP="00504031">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4"/>
    <w:multiLevelType w:val="multilevel"/>
    <w:tmpl w:val="2C4CB582"/>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
    <w:nsid w:val="022D383C"/>
    <w:multiLevelType w:val="multilevel"/>
    <w:tmpl w:val="350A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4A1E2A"/>
    <w:multiLevelType w:val="multilevel"/>
    <w:tmpl w:val="E946A1BA"/>
    <w:numStyleLink w:val="HeadingsMZ"/>
  </w:abstractNum>
  <w:abstractNum w:abstractNumId="3">
    <w:nsid w:val="0580268F"/>
    <w:multiLevelType w:val="multilevel"/>
    <w:tmpl w:val="E946A1BA"/>
    <w:numStyleLink w:val="HeadingsMZ"/>
  </w:abstractNum>
  <w:abstractNum w:abstractNumId="4">
    <w:nsid w:val="20271D5F"/>
    <w:multiLevelType w:val="multilevel"/>
    <w:tmpl w:val="9A0405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4712C32"/>
    <w:multiLevelType w:val="multilevel"/>
    <w:tmpl w:val="D3F6FB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B035134"/>
    <w:multiLevelType w:val="multilevel"/>
    <w:tmpl w:val="E946A1BA"/>
    <w:numStyleLink w:val="HeadingsMZ"/>
  </w:abstractNum>
  <w:abstractNum w:abstractNumId="7">
    <w:nsid w:val="3C2B0826"/>
    <w:multiLevelType w:val="hybridMultilevel"/>
    <w:tmpl w:val="90A48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CDF5CAA"/>
    <w:multiLevelType w:val="multilevel"/>
    <w:tmpl w:val="E946A1BA"/>
    <w:numStyleLink w:val="HeadingsMZ"/>
  </w:abstractNum>
  <w:abstractNum w:abstractNumId="9">
    <w:nsid w:val="600612E7"/>
    <w:multiLevelType w:val="multilevel"/>
    <w:tmpl w:val="0F629C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15E317D"/>
    <w:multiLevelType w:val="multilevel"/>
    <w:tmpl w:val="8390D356"/>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664B1BD8"/>
    <w:multiLevelType w:val="hybridMultilevel"/>
    <w:tmpl w:val="1E10B572"/>
    <w:lvl w:ilvl="0" w:tplc="08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717566DC"/>
    <w:multiLevelType w:val="multilevel"/>
    <w:tmpl w:val="90A48B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7DE17CE8"/>
    <w:multiLevelType w:val="multilevel"/>
    <w:tmpl w:val="E946A1BA"/>
    <w:styleLink w:val="HeadingsMZ"/>
    <w:lvl w:ilvl="0">
      <w:start w:val="1"/>
      <w:numFmt w:val="decimal"/>
      <w:pStyle w:val="Heading1"/>
      <w:lvlText w:val="%1"/>
      <w:lvlJc w:val="left"/>
      <w:pPr>
        <w:tabs>
          <w:tab w:val="num" w:pos="510"/>
        </w:tabs>
        <w:ind w:left="57" w:hanging="57"/>
      </w:pPr>
      <w:rPr>
        <w:rFonts w:hint="default"/>
      </w:rPr>
    </w:lvl>
    <w:lvl w:ilvl="1">
      <w:start w:val="1"/>
      <w:numFmt w:val="decimal"/>
      <w:lvlText w:val="%1.%2"/>
      <w:lvlJc w:val="left"/>
      <w:pPr>
        <w:tabs>
          <w:tab w:val="num" w:pos="170"/>
        </w:tabs>
        <w:ind w:left="170" w:firstLine="190"/>
      </w:pPr>
      <w:rPr>
        <w:rFonts w:hint="default"/>
      </w:rPr>
    </w:lvl>
    <w:lvl w:ilvl="2">
      <w:start w:val="1"/>
      <w:numFmt w:val="decimal"/>
      <w:lvlText w:val="%1.%2.%3"/>
      <w:lvlJc w:val="left"/>
      <w:pPr>
        <w:ind w:left="1224" w:hanging="504"/>
      </w:pPr>
      <w:rPr>
        <w:rFonts w:hint="default"/>
      </w:rPr>
    </w:lvl>
    <w:lvl w:ilvl="3">
      <w:start w:val="1"/>
      <w:numFmt w:val="none"/>
      <w:suff w:val="nothing"/>
      <w:lvlText w:val=""/>
      <w:lvlJc w:val="left"/>
      <w:pPr>
        <w:ind w:left="1728" w:hanging="1728"/>
      </w:pPr>
      <w:rPr>
        <w:rFonts w:hint="default"/>
      </w:rPr>
    </w:lvl>
    <w:lvl w:ilvl="4">
      <w:start w:val="1"/>
      <w:numFmt w:val="none"/>
      <w:suff w:val="nothing"/>
      <w:lvlText w:val=""/>
      <w:lvlJc w:val="left"/>
      <w:pPr>
        <w:ind w:left="2232" w:hanging="792"/>
      </w:pPr>
      <w:rPr>
        <w:rFonts w:hint="default"/>
      </w:rPr>
    </w:lvl>
    <w:lvl w:ilvl="5">
      <w:start w:val="1"/>
      <w:numFmt w:val="none"/>
      <w:lvlText w:val=""/>
      <w:lvlJc w:val="left"/>
      <w:pPr>
        <w:ind w:left="2736" w:hanging="936"/>
      </w:pPr>
      <w:rPr>
        <w:rFonts w:hint="default"/>
      </w:rPr>
    </w:lvl>
    <w:lvl w:ilvl="6">
      <w:start w:val="1"/>
      <w:numFmt w:val="none"/>
      <w:lvlText w:val=""/>
      <w:lvlJc w:val="left"/>
      <w:pPr>
        <w:ind w:left="3240" w:hanging="1080"/>
      </w:pPr>
      <w:rPr>
        <w:rFonts w:hint="default"/>
      </w:rPr>
    </w:lvl>
    <w:lvl w:ilvl="7">
      <w:start w:val="1"/>
      <w:numFmt w:val="none"/>
      <w:lvlText w:val=""/>
      <w:lvlJc w:val="left"/>
      <w:pPr>
        <w:ind w:left="3744" w:hanging="1224"/>
      </w:pPr>
      <w:rPr>
        <w:rFonts w:hint="default"/>
      </w:rPr>
    </w:lvl>
    <w:lvl w:ilvl="8">
      <w:start w:val="1"/>
      <w:numFmt w:val="none"/>
      <w:lvlText w:val=""/>
      <w:lvlJc w:val="left"/>
      <w:pPr>
        <w:ind w:left="4320" w:hanging="1440"/>
      </w:pPr>
      <w:rPr>
        <w:rFonts w:hint="default"/>
      </w:rPr>
    </w:lvl>
  </w:abstractNum>
  <w:num w:numId="1">
    <w:abstractNumId w:val="4"/>
  </w:num>
  <w:num w:numId="2">
    <w:abstractNumId w:val="9"/>
  </w:num>
  <w:num w:numId="3">
    <w:abstractNumId w:val="13"/>
  </w:num>
  <w:num w:numId="4">
    <w:abstractNumId w:val="13"/>
  </w:num>
  <w:num w:numId="5">
    <w:abstractNumId w:val="13"/>
  </w:num>
  <w:num w:numId="6">
    <w:abstractNumId w:val="13"/>
  </w:num>
  <w:num w:numId="7">
    <w:abstractNumId w:val="13"/>
  </w:num>
  <w:num w:numId="8">
    <w:abstractNumId w:val="13"/>
  </w:num>
  <w:num w:numId="9">
    <w:abstractNumId w:val="13"/>
  </w:num>
  <w:num w:numId="10">
    <w:abstractNumId w:val="13"/>
  </w:num>
  <w:num w:numId="11">
    <w:abstractNumId w:val="2"/>
  </w:num>
  <w:num w:numId="12">
    <w:abstractNumId w:val="13"/>
  </w:num>
  <w:num w:numId="13">
    <w:abstractNumId w:val="13"/>
  </w:num>
  <w:num w:numId="14">
    <w:abstractNumId w:val="3"/>
  </w:num>
  <w:num w:numId="15">
    <w:abstractNumId w:val="8"/>
  </w:num>
  <w:num w:numId="16">
    <w:abstractNumId w:val="6"/>
  </w:num>
  <w:num w:numId="17">
    <w:abstractNumId w:val="6"/>
  </w:num>
  <w:num w:numId="18">
    <w:abstractNumId w:val="5"/>
  </w:num>
  <w:num w:numId="19">
    <w:abstractNumId w:val="10"/>
  </w:num>
  <w:num w:numId="20">
    <w:abstractNumId w:val="10"/>
  </w:num>
  <w:num w:numId="21">
    <w:abstractNumId w:val="10"/>
  </w:num>
  <w:num w:numId="22">
    <w:abstractNumId w:val="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3"/>
  </w:num>
  <w:num w:numId="34">
    <w:abstractNumId w:val="13"/>
  </w:num>
  <w:num w:numId="35">
    <w:abstractNumId w:val="13"/>
  </w:num>
  <w:num w:numId="36">
    <w:abstractNumId w:val="13"/>
  </w:num>
  <w:num w:numId="37">
    <w:abstractNumId w:val="13"/>
  </w:num>
  <w:num w:numId="38">
    <w:abstractNumId w:val="13"/>
  </w:num>
  <w:num w:numId="39">
    <w:abstractNumId w:val="7"/>
  </w:num>
  <w:num w:numId="40">
    <w:abstractNumId w:val="12"/>
  </w:num>
  <w:num w:numId="41">
    <w:abstractNumId w:val="1"/>
  </w:num>
  <w:num w:numId="42">
    <w:abstractNumId w:val="13"/>
  </w:num>
  <w:num w:numId="43">
    <w:abstractNumId w:val="13"/>
  </w:num>
  <w:num w:numId="44">
    <w:abstractNumId w:val="13"/>
  </w:num>
  <w:num w:numId="45">
    <w:abstractNumId w:val="11"/>
  </w:num>
  <w:num w:numId="46">
    <w:abstractNumId w:val="13"/>
  </w:num>
  <w:num w:numId="47">
    <w:abstractNumId w:val="13"/>
  </w:num>
  <w:num w:numId="48">
    <w:abstractNumId w:val="13"/>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Taylor">
    <w15:presenceInfo w15:providerId="None" w15:userId="Richard Tayl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revisionView w:markup="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Environ Change revised for Footnot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xtepdswza9wue0esaxaw2rzspaar9z9f2a&quot;&gt;Zeitoun - PhD Reference Library - EN9&lt;record-ids&gt;&lt;item&gt;4&lt;/item&gt;&lt;item&gt;769&lt;/item&gt;&lt;item&gt;952&lt;/item&gt;&lt;item&gt;964&lt;/item&gt;&lt;item&gt;1106&lt;/item&gt;&lt;item&gt;1179&lt;/item&gt;&lt;item&gt;1228&lt;/item&gt;&lt;item&gt;1383&lt;/item&gt;&lt;item&gt;1416&lt;/item&gt;&lt;item&gt;1440&lt;/item&gt;&lt;item&gt;1441&lt;/item&gt;&lt;item&gt;1442&lt;/item&gt;&lt;item&gt;1446&lt;/item&gt;&lt;item&gt;1477&lt;/item&gt;&lt;item&gt;1482&lt;/item&gt;&lt;item&gt;1485&lt;/item&gt;&lt;item&gt;1523&lt;/item&gt;&lt;item&gt;1541&lt;/item&gt;&lt;item&gt;1554&lt;/item&gt;&lt;item&gt;1556&lt;/item&gt;&lt;item&gt;1558&lt;/item&gt;&lt;item&gt;1560&lt;/item&gt;&lt;item&gt;1578&lt;/item&gt;&lt;item&gt;1712&lt;/item&gt;&lt;item&gt;2041&lt;/item&gt;&lt;item&gt;2055&lt;/item&gt;&lt;item&gt;2080&lt;/item&gt;&lt;item&gt;2158&lt;/item&gt;&lt;item&gt;2176&lt;/item&gt;&lt;item&gt;2228&lt;/item&gt;&lt;item&gt;2300&lt;/item&gt;&lt;item&gt;2307&lt;/item&gt;&lt;item&gt;2335&lt;/item&gt;&lt;item&gt;2336&lt;/item&gt;&lt;item&gt;2377&lt;/item&gt;&lt;item&gt;2379&lt;/item&gt;&lt;item&gt;2380&lt;/item&gt;&lt;item&gt;2381&lt;/item&gt;&lt;item&gt;2382&lt;/item&gt;&lt;item&gt;2402&lt;/item&gt;&lt;item&gt;2433&lt;/item&gt;&lt;item&gt;2825&lt;/item&gt;&lt;item&gt;2836&lt;/item&gt;&lt;item&gt;2875&lt;/item&gt;&lt;item&gt;2924&lt;/item&gt;&lt;item&gt;2926&lt;/item&gt;&lt;item&gt;2928&lt;/item&gt;&lt;item&gt;2930&lt;/item&gt;&lt;item&gt;2932&lt;/item&gt;&lt;item&gt;2934&lt;/item&gt;&lt;item&gt;2938&lt;/item&gt;&lt;item&gt;2943&lt;/item&gt;&lt;item&gt;2948&lt;/item&gt;&lt;item&gt;2949&lt;/item&gt;&lt;item&gt;2951&lt;/item&gt;&lt;item&gt;2952&lt;/item&gt;&lt;item&gt;2954&lt;/item&gt;&lt;item&gt;2955&lt;/item&gt;&lt;item&gt;2957&lt;/item&gt;&lt;item&gt;2959&lt;/item&gt;&lt;item&gt;2963&lt;/item&gt;&lt;item&gt;2968&lt;/item&gt;&lt;item&gt;2970&lt;/item&gt;&lt;item&gt;2971&lt;/item&gt;&lt;item&gt;2974&lt;/item&gt;&lt;item&gt;2975&lt;/item&gt;&lt;item&gt;2976&lt;/item&gt;&lt;item&gt;2980&lt;/item&gt;&lt;item&gt;2982&lt;/item&gt;&lt;item&gt;2985&lt;/item&gt;&lt;item&gt;2987&lt;/item&gt;&lt;item&gt;2988&lt;/item&gt;&lt;item&gt;2989&lt;/item&gt;&lt;item&gt;2990&lt;/item&gt;&lt;item&gt;2996&lt;/item&gt;&lt;item&gt;2998&lt;/item&gt;&lt;item&gt;3026&lt;/item&gt;&lt;item&gt;3027&lt;/item&gt;&lt;item&gt;3057&lt;/item&gt;&lt;item&gt;3058&lt;/item&gt;&lt;item&gt;3059&lt;/item&gt;&lt;item&gt;3060&lt;/item&gt;&lt;item&gt;3061&lt;/item&gt;&lt;item&gt;3062&lt;/item&gt;&lt;item&gt;3064&lt;/item&gt;&lt;item&gt;3065&lt;/item&gt;&lt;item&gt;3077&lt;/item&gt;&lt;item&gt;3094&lt;/item&gt;&lt;item&gt;3140&lt;/item&gt;&lt;item&gt;3142&lt;/item&gt;&lt;item&gt;3143&lt;/item&gt;&lt;item&gt;3144&lt;/item&gt;&lt;item&gt;3145&lt;/item&gt;&lt;item&gt;3146&lt;/item&gt;&lt;item&gt;3152&lt;/item&gt;&lt;item&gt;3155&lt;/item&gt;&lt;item&gt;3156&lt;/item&gt;&lt;item&gt;3157&lt;/item&gt;&lt;item&gt;3160&lt;/item&gt;&lt;item&gt;3168&lt;/item&gt;&lt;item&gt;3174&lt;/item&gt;&lt;item&gt;3216&lt;/item&gt;&lt;item&gt;3223&lt;/item&gt;&lt;item&gt;3241&lt;/item&gt;&lt;item&gt;3242&lt;/item&gt;&lt;item&gt;3244&lt;/item&gt;&lt;item&gt;3245&lt;/item&gt;&lt;item&gt;3253&lt;/item&gt;&lt;item&gt;3255&lt;/item&gt;&lt;item&gt;3256&lt;/item&gt;&lt;item&gt;3257&lt;/item&gt;&lt;item&gt;3259&lt;/item&gt;&lt;item&gt;3261&lt;/item&gt;&lt;item&gt;3266&lt;/item&gt;&lt;item&gt;3268&lt;/item&gt;&lt;item&gt;3269&lt;/item&gt;&lt;item&gt;3270&lt;/item&gt;&lt;item&gt;3272&lt;/item&gt;&lt;item&gt;3290&lt;/item&gt;&lt;item&gt;3291&lt;/item&gt;&lt;item&gt;3294&lt;/item&gt;&lt;item&gt;3380&lt;/item&gt;&lt;item&gt;3399&lt;/item&gt;&lt;item&gt;3400&lt;/item&gt;&lt;item&gt;3401&lt;/item&gt;&lt;item&gt;3402&lt;/item&gt;&lt;item&gt;3403&lt;/item&gt;&lt;item&gt;3404&lt;/item&gt;&lt;item&gt;3405&lt;/item&gt;&lt;item&gt;3406&lt;/item&gt;&lt;item&gt;3407&lt;/item&gt;&lt;item&gt;3408&lt;/item&gt;&lt;item&gt;3409&lt;/item&gt;&lt;item&gt;3410&lt;/item&gt;&lt;item&gt;3411&lt;/item&gt;&lt;item&gt;3412&lt;/item&gt;&lt;item&gt;3415&lt;/item&gt;&lt;item&gt;3417&lt;/item&gt;&lt;item&gt;3419&lt;/item&gt;&lt;item&gt;3420&lt;/item&gt;&lt;item&gt;3529&lt;/item&gt;&lt;item&gt;3530&lt;/item&gt;&lt;item&gt;3531&lt;/item&gt;&lt;item&gt;3532&lt;/item&gt;&lt;item&gt;3534&lt;/item&gt;&lt;item&gt;3535&lt;/item&gt;&lt;item&gt;3536&lt;/item&gt;&lt;item&gt;3537&lt;/item&gt;&lt;item&gt;3539&lt;/item&gt;&lt;item&gt;3540&lt;/item&gt;&lt;item&gt;3541&lt;/item&gt;&lt;item&gt;3563&lt;/item&gt;&lt;item&gt;3564&lt;/item&gt;&lt;item&gt;3566&lt;/item&gt;&lt;item&gt;3567&lt;/item&gt;&lt;item&gt;3607&lt;/item&gt;&lt;item&gt;3608&lt;/item&gt;&lt;item&gt;3609&lt;/item&gt;&lt;item&gt;3610&lt;/item&gt;&lt;item&gt;3612&lt;/item&gt;&lt;item&gt;3613&lt;/item&gt;&lt;item&gt;3619&lt;/item&gt;&lt;item&gt;3649&lt;/item&gt;&lt;item&gt;3650&lt;/item&gt;&lt;item&gt;3651&lt;/item&gt;&lt;item&gt;3652&lt;/item&gt;&lt;/record-ids&gt;&lt;/item&gt;&lt;/Libraries&gt;"/>
  </w:docVars>
  <w:rsids>
    <w:rsidRoot w:val="00203FE4"/>
    <w:rsid w:val="00000432"/>
    <w:rsid w:val="000008CC"/>
    <w:rsid w:val="000013C4"/>
    <w:rsid w:val="000016ED"/>
    <w:rsid w:val="0000176F"/>
    <w:rsid w:val="00001F77"/>
    <w:rsid w:val="000029A4"/>
    <w:rsid w:val="00002C18"/>
    <w:rsid w:val="00003853"/>
    <w:rsid w:val="00003ADF"/>
    <w:rsid w:val="00003EDF"/>
    <w:rsid w:val="00004A1B"/>
    <w:rsid w:val="00004A30"/>
    <w:rsid w:val="00005417"/>
    <w:rsid w:val="00005AFA"/>
    <w:rsid w:val="00005B02"/>
    <w:rsid w:val="000060F7"/>
    <w:rsid w:val="00006B86"/>
    <w:rsid w:val="00006F64"/>
    <w:rsid w:val="00010760"/>
    <w:rsid w:val="00010BD9"/>
    <w:rsid w:val="00010C9C"/>
    <w:rsid w:val="00011E19"/>
    <w:rsid w:val="00012C27"/>
    <w:rsid w:val="0001339A"/>
    <w:rsid w:val="00014970"/>
    <w:rsid w:val="00014E9F"/>
    <w:rsid w:val="00015B48"/>
    <w:rsid w:val="00015FBA"/>
    <w:rsid w:val="00016A73"/>
    <w:rsid w:val="00016F91"/>
    <w:rsid w:val="0001710D"/>
    <w:rsid w:val="000174E4"/>
    <w:rsid w:val="00017682"/>
    <w:rsid w:val="000177AF"/>
    <w:rsid w:val="0001789F"/>
    <w:rsid w:val="00017D66"/>
    <w:rsid w:val="00020518"/>
    <w:rsid w:val="00020803"/>
    <w:rsid w:val="00021C12"/>
    <w:rsid w:val="00021EB0"/>
    <w:rsid w:val="000221E9"/>
    <w:rsid w:val="00022278"/>
    <w:rsid w:val="0002351B"/>
    <w:rsid w:val="0002379D"/>
    <w:rsid w:val="00023810"/>
    <w:rsid w:val="00023869"/>
    <w:rsid w:val="000238E4"/>
    <w:rsid w:val="0002392A"/>
    <w:rsid w:val="00024039"/>
    <w:rsid w:val="00024FCA"/>
    <w:rsid w:val="00025B35"/>
    <w:rsid w:val="000266E7"/>
    <w:rsid w:val="00026A79"/>
    <w:rsid w:val="00027DE7"/>
    <w:rsid w:val="0003038A"/>
    <w:rsid w:val="000304A4"/>
    <w:rsid w:val="00031351"/>
    <w:rsid w:val="0003165C"/>
    <w:rsid w:val="0003198A"/>
    <w:rsid w:val="00031A4F"/>
    <w:rsid w:val="00032132"/>
    <w:rsid w:val="00032464"/>
    <w:rsid w:val="00032A5F"/>
    <w:rsid w:val="00032A99"/>
    <w:rsid w:val="00033B1A"/>
    <w:rsid w:val="00033F55"/>
    <w:rsid w:val="000344F2"/>
    <w:rsid w:val="00035ACA"/>
    <w:rsid w:val="00035B24"/>
    <w:rsid w:val="00035C40"/>
    <w:rsid w:val="00035E96"/>
    <w:rsid w:val="00035F17"/>
    <w:rsid w:val="00036078"/>
    <w:rsid w:val="0003630B"/>
    <w:rsid w:val="00036A62"/>
    <w:rsid w:val="0003706E"/>
    <w:rsid w:val="00037462"/>
    <w:rsid w:val="00037C1A"/>
    <w:rsid w:val="00037ED5"/>
    <w:rsid w:val="0004013C"/>
    <w:rsid w:val="00041219"/>
    <w:rsid w:val="00041663"/>
    <w:rsid w:val="00041D3A"/>
    <w:rsid w:val="0004208F"/>
    <w:rsid w:val="00042260"/>
    <w:rsid w:val="0004261B"/>
    <w:rsid w:val="00042CB8"/>
    <w:rsid w:val="0004359D"/>
    <w:rsid w:val="000440A4"/>
    <w:rsid w:val="0004410B"/>
    <w:rsid w:val="0004455B"/>
    <w:rsid w:val="00044CC2"/>
    <w:rsid w:val="00044DA9"/>
    <w:rsid w:val="00044E41"/>
    <w:rsid w:val="00045C9F"/>
    <w:rsid w:val="00046232"/>
    <w:rsid w:val="000466C3"/>
    <w:rsid w:val="000476EE"/>
    <w:rsid w:val="00047CAD"/>
    <w:rsid w:val="00047CD2"/>
    <w:rsid w:val="00047FEA"/>
    <w:rsid w:val="0005147A"/>
    <w:rsid w:val="00051A7A"/>
    <w:rsid w:val="0005264A"/>
    <w:rsid w:val="00053C19"/>
    <w:rsid w:val="00053D3C"/>
    <w:rsid w:val="0005413D"/>
    <w:rsid w:val="00054CEB"/>
    <w:rsid w:val="00054F49"/>
    <w:rsid w:val="00056931"/>
    <w:rsid w:val="00056BF4"/>
    <w:rsid w:val="000570AD"/>
    <w:rsid w:val="00060F2A"/>
    <w:rsid w:val="00061146"/>
    <w:rsid w:val="000614DC"/>
    <w:rsid w:val="00061DF9"/>
    <w:rsid w:val="00062783"/>
    <w:rsid w:val="0006293A"/>
    <w:rsid w:val="00062952"/>
    <w:rsid w:val="000629A0"/>
    <w:rsid w:val="00062C07"/>
    <w:rsid w:val="000632A7"/>
    <w:rsid w:val="0006378D"/>
    <w:rsid w:val="00063E1B"/>
    <w:rsid w:val="00063EC6"/>
    <w:rsid w:val="00064B43"/>
    <w:rsid w:val="00064F4F"/>
    <w:rsid w:val="00065033"/>
    <w:rsid w:val="00065FD8"/>
    <w:rsid w:val="0006635E"/>
    <w:rsid w:val="00067097"/>
    <w:rsid w:val="0006712F"/>
    <w:rsid w:val="000678A2"/>
    <w:rsid w:val="00070085"/>
    <w:rsid w:val="000705E3"/>
    <w:rsid w:val="00070669"/>
    <w:rsid w:val="000708C6"/>
    <w:rsid w:val="00070DF0"/>
    <w:rsid w:val="00071167"/>
    <w:rsid w:val="0007133B"/>
    <w:rsid w:val="00071799"/>
    <w:rsid w:val="00072306"/>
    <w:rsid w:val="0007231C"/>
    <w:rsid w:val="00072743"/>
    <w:rsid w:val="000743AB"/>
    <w:rsid w:val="000747E3"/>
    <w:rsid w:val="000760F1"/>
    <w:rsid w:val="000762EA"/>
    <w:rsid w:val="000764B6"/>
    <w:rsid w:val="00076574"/>
    <w:rsid w:val="00076780"/>
    <w:rsid w:val="00076E0B"/>
    <w:rsid w:val="00076ECE"/>
    <w:rsid w:val="00077207"/>
    <w:rsid w:val="000772F6"/>
    <w:rsid w:val="00077763"/>
    <w:rsid w:val="00077B4D"/>
    <w:rsid w:val="00080388"/>
    <w:rsid w:val="00080509"/>
    <w:rsid w:val="00080B18"/>
    <w:rsid w:val="00080E9F"/>
    <w:rsid w:val="00081C71"/>
    <w:rsid w:val="00081EDA"/>
    <w:rsid w:val="00082CAA"/>
    <w:rsid w:val="00084A93"/>
    <w:rsid w:val="000853BA"/>
    <w:rsid w:val="000857A5"/>
    <w:rsid w:val="00085852"/>
    <w:rsid w:val="00085A18"/>
    <w:rsid w:val="000865D2"/>
    <w:rsid w:val="00086E84"/>
    <w:rsid w:val="0008741E"/>
    <w:rsid w:val="000902F7"/>
    <w:rsid w:val="000908C0"/>
    <w:rsid w:val="00091022"/>
    <w:rsid w:val="0009108E"/>
    <w:rsid w:val="0009114F"/>
    <w:rsid w:val="000916B9"/>
    <w:rsid w:val="000916C9"/>
    <w:rsid w:val="00091B26"/>
    <w:rsid w:val="00091B6F"/>
    <w:rsid w:val="00091D41"/>
    <w:rsid w:val="00091F2E"/>
    <w:rsid w:val="00092EBB"/>
    <w:rsid w:val="0009341A"/>
    <w:rsid w:val="00093831"/>
    <w:rsid w:val="000938F5"/>
    <w:rsid w:val="00093BFC"/>
    <w:rsid w:val="00094C0C"/>
    <w:rsid w:val="00094C6C"/>
    <w:rsid w:val="00095937"/>
    <w:rsid w:val="0009625F"/>
    <w:rsid w:val="000963FB"/>
    <w:rsid w:val="00096CA1"/>
    <w:rsid w:val="00097768"/>
    <w:rsid w:val="000977F1"/>
    <w:rsid w:val="00097E95"/>
    <w:rsid w:val="000A1CF0"/>
    <w:rsid w:val="000A2AA6"/>
    <w:rsid w:val="000A2E31"/>
    <w:rsid w:val="000A3175"/>
    <w:rsid w:val="000A3322"/>
    <w:rsid w:val="000A340E"/>
    <w:rsid w:val="000A3B39"/>
    <w:rsid w:val="000A436E"/>
    <w:rsid w:val="000A5509"/>
    <w:rsid w:val="000A5586"/>
    <w:rsid w:val="000A5DC8"/>
    <w:rsid w:val="000A5EC4"/>
    <w:rsid w:val="000A6630"/>
    <w:rsid w:val="000A72BD"/>
    <w:rsid w:val="000A7599"/>
    <w:rsid w:val="000A75BC"/>
    <w:rsid w:val="000B0524"/>
    <w:rsid w:val="000B0793"/>
    <w:rsid w:val="000B0940"/>
    <w:rsid w:val="000B149E"/>
    <w:rsid w:val="000B2920"/>
    <w:rsid w:val="000B3D94"/>
    <w:rsid w:val="000B3E7F"/>
    <w:rsid w:val="000B4197"/>
    <w:rsid w:val="000B442E"/>
    <w:rsid w:val="000B46AB"/>
    <w:rsid w:val="000B46F8"/>
    <w:rsid w:val="000B481F"/>
    <w:rsid w:val="000B4848"/>
    <w:rsid w:val="000B561A"/>
    <w:rsid w:val="000B5949"/>
    <w:rsid w:val="000B6A5E"/>
    <w:rsid w:val="000B6AD5"/>
    <w:rsid w:val="000B6D55"/>
    <w:rsid w:val="000B6D74"/>
    <w:rsid w:val="000B776F"/>
    <w:rsid w:val="000C0298"/>
    <w:rsid w:val="000C05F0"/>
    <w:rsid w:val="000C1DDB"/>
    <w:rsid w:val="000C20F1"/>
    <w:rsid w:val="000C248D"/>
    <w:rsid w:val="000C285A"/>
    <w:rsid w:val="000C3EEF"/>
    <w:rsid w:val="000C40F9"/>
    <w:rsid w:val="000C4127"/>
    <w:rsid w:val="000C47E5"/>
    <w:rsid w:val="000C4A65"/>
    <w:rsid w:val="000C4BBF"/>
    <w:rsid w:val="000C4ED7"/>
    <w:rsid w:val="000C55AE"/>
    <w:rsid w:val="000C568D"/>
    <w:rsid w:val="000C5F25"/>
    <w:rsid w:val="000C671E"/>
    <w:rsid w:val="000C6AA3"/>
    <w:rsid w:val="000C78CE"/>
    <w:rsid w:val="000C7F4B"/>
    <w:rsid w:val="000D1D50"/>
    <w:rsid w:val="000D2143"/>
    <w:rsid w:val="000D24A2"/>
    <w:rsid w:val="000D2F98"/>
    <w:rsid w:val="000D33AA"/>
    <w:rsid w:val="000D3DE8"/>
    <w:rsid w:val="000D43A1"/>
    <w:rsid w:val="000D539E"/>
    <w:rsid w:val="000D571E"/>
    <w:rsid w:val="000D57E2"/>
    <w:rsid w:val="000D585B"/>
    <w:rsid w:val="000D5899"/>
    <w:rsid w:val="000D61EE"/>
    <w:rsid w:val="000D634C"/>
    <w:rsid w:val="000D7E0C"/>
    <w:rsid w:val="000E02B1"/>
    <w:rsid w:val="000E0974"/>
    <w:rsid w:val="000E0B9B"/>
    <w:rsid w:val="000E1873"/>
    <w:rsid w:val="000E1ACA"/>
    <w:rsid w:val="000E2C14"/>
    <w:rsid w:val="000E2CB0"/>
    <w:rsid w:val="000E2EC3"/>
    <w:rsid w:val="000E2FEF"/>
    <w:rsid w:val="000E375E"/>
    <w:rsid w:val="000E3A52"/>
    <w:rsid w:val="000E3C05"/>
    <w:rsid w:val="000E4F9D"/>
    <w:rsid w:val="000E58DF"/>
    <w:rsid w:val="000E58E6"/>
    <w:rsid w:val="000E5A0C"/>
    <w:rsid w:val="000E67A1"/>
    <w:rsid w:val="000E6877"/>
    <w:rsid w:val="000E6AFB"/>
    <w:rsid w:val="000E6F3C"/>
    <w:rsid w:val="000E7710"/>
    <w:rsid w:val="000E774E"/>
    <w:rsid w:val="000E7983"/>
    <w:rsid w:val="000E7FCD"/>
    <w:rsid w:val="000F0205"/>
    <w:rsid w:val="000F0714"/>
    <w:rsid w:val="000F09EB"/>
    <w:rsid w:val="000F0F22"/>
    <w:rsid w:val="000F10E5"/>
    <w:rsid w:val="000F1578"/>
    <w:rsid w:val="000F185D"/>
    <w:rsid w:val="000F1893"/>
    <w:rsid w:val="000F1981"/>
    <w:rsid w:val="000F1D98"/>
    <w:rsid w:val="000F22CB"/>
    <w:rsid w:val="000F22FC"/>
    <w:rsid w:val="000F28E9"/>
    <w:rsid w:val="000F307B"/>
    <w:rsid w:val="000F4843"/>
    <w:rsid w:val="000F59A4"/>
    <w:rsid w:val="000F5A49"/>
    <w:rsid w:val="000F5C12"/>
    <w:rsid w:val="000F5D5D"/>
    <w:rsid w:val="000F6291"/>
    <w:rsid w:val="000F7166"/>
    <w:rsid w:val="001001B5"/>
    <w:rsid w:val="0010068C"/>
    <w:rsid w:val="00100C03"/>
    <w:rsid w:val="00101075"/>
    <w:rsid w:val="00101908"/>
    <w:rsid w:val="00101975"/>
    <w:rsid w:val="00101C2F"/>
    <w:rsid w:val="00101CC6"/>
    <w:rsid w:val="001024A7"/>
    <w:rsid w:val="00103417"/>
    <w:rsid w:val="0010356B"/>
    <w:rsid w:val="001036FE"/>
    <w:rsid w:val="00103AAA"/>
    <w:rsid w:val="00104897"/>
    <w:rsid w:val="00104FA8"/>
    <w:rsid w:val="00105671"/>
    <w:rsid w:val="00105851"/>
    <w:rsid w:val="00105FC9"/>
    <w:rsid w:val="00106137"/>
    <w:rsid w:val="00106EBD"/>
    <w:rsid w:val="00107198"/>
    <w:rsid w:val="001073E8"/>
    <w:rsid w:val="00107F00"/>
    <w:rsid w:val="00111220"/>
    <w:rsid w:val="00113004"/>
    <w:rsid w:val="0011348D"/>
    <w:rsid w:val="0011376E"/>
    <w:rsid w:val="00113C6F"/>
    <w:rsid w:val="001140C8"/>
    <w:rsid w:val="001152ED"/>
    <w:rsid w:val="001162DC"/>
    <w:rsid w:val="001167D3"/>
    <w:rsid w:val="00116C42"/>
    <w:rsid w:val="0011755D"/>
    <w:rsid w:val="00117797"/>
    <w:rsid w:val="001178E6"/>
    <w:rsid w:val="00120037"/>
    <w:rsid w:val="001206F1"/>
    <w:rsid w:val="00120AA9"/>
    <w:rsid w:val="001212FA"/>
    <w:rsid w:val="00121A31"/>
    <w:rsid w:val="00121DE8"/>
    <w:rsid w:val="00121F4E"/>
    <w:rsid w:val="0012224E"/>
    <w:rsid w:val="00123274"/>
    <w:rsid w:val="00123895"/>
    <w:rsid w:val="00123E8C"/>
    <w:rsid w:val="00124EF4"/>
    <w:rsid w:val="001260F9"/>
    <w:rsid w:val="001262B4"/>
    <w:rsid w:val="00127A6C"/>
    <w:rsid w:val="00127F8E"/>
    <w:rsid w:val="00127FEE"/>
    <w:rsid w:val="0013113C"/>
    <w:rsid w:val="0013117F"/>
    <w:rsid w:val="0013159E"/>
    <w:rsid w:val="00131C96"/>
    <w:rsid w:val="001327E9"/>
    <w:rsid w:val="00132B67"/>
    <w:rsid w:val="00132D40"/>
    <w:rsid w:val="00133304"/>
    <w:rsid w:val="00133734"/>
    <w:rsid w:val="00133BC2"/>
    <w:rsid w:val="00134106"/>
    <w:rsid w:val="0013424D"/>
    <w:rsid w:val="00134E39"/>
    <w:rsid w:val="00135411"/>
    <w:rsid w:val="0013556D"/>
    <w:rsid w:val="00136013"/>
    <w:rsid w:val="0013677B"/>
    <w:rsid w:val="0013695F"/>
    <w:rsid w:val="00136B31"/>
    <w:rsid w:val="00136D41"/>
    <w:rsid w:val="00136EC1"/>
    <w:rsid w:val="00136FB7"/>
    <w:rsid w:val="0013725E"/>
    <w:rsid w:val="0013770C"/>
    <w:rsid w:val="00137791"/>
    <w:rsid w:val="00137BD9"/>
    <w:rsid w:val="00137D6C"/>
    <w:rsid w:val="00140680"/>
    <w:rsid w:val="0014074B"/>
    <w:rsid w:val="001415AC"/>
    <w:rsid w:val="0014245F"/>
    <w:rsid w:val="001426F1"/>
    <w:rsid w:val="00142867"/>
    <w:rsid w:val="00142B18"/>
    <w:rsid w:val="00142E55"/>
    <w:rsid w:val="001434EA"/>
    <w:rsid w:val="00143733"/>
    <w:rsid w:val="00143774"/>
    <w:rsid w:val="001437F3"/>
    <w:rsid w:val="00144233"/>
    <w:rsid w:val="00144515"/>
    <w:rsid w:val="00144D2C"/>
    <w:rsid w:val="00145D34"/>
    <w:rsid w:val="00146635"/>
    <w:rsid w:val="0014665F"/>
    <w:rsid w:val="001470E8"/>
    <w:rsid w:val="00147888"/>
    <w:rsid w:val="00147AA6"/>
    <w:rsid w:val="00147B05"/>
    <w:rsid w:val="0015046C"/>
    <w:rsid w:val="00150D71"/>
    <w:rsid w:val="0015241A"/>
    <w:rsid w:val="00152885"/>
    <w:rsid w:val="00152D51"/>
    <w:rsid w:val="00152F58"/>
    <w:rsid w:val="001532D6"/>
    <w:rsid w:val="00153863"/>
    <w:rsid w:val="001538FF"/>
    <w:rsid w:val="001541F6"/>
    <w:rsid w:val="001543B8"/>
    <w:rsid w:val="00154DF4"/>
    <w:rsid w:val="00154E90"/>
    <w:rsid w:val="001550C3"/>
    <w:rsid w:val="00155173"/>
    <w:rsid w:val="001558F6"/>
    <w:rsid w:val="00155B3F"/>
    <w:rsid w:val="00156003"/>
    <w:rsid w:val="001560F7"/>
    <w:rsid w:val="001560FF"/>
    <w:rsid w:val="0015666E"/>
    <w:rsid w:val="00156A4B"/>
    <w:rsid w:val="00156AF5"/>
    <w:rsid w:val="00156FC5"/>
    <w:rsid w:val="00157275"/>
    <w:rsid w:val="001577E3"/>
    <w:rsid w:val="00157C9E"/>
    <w:rsid w:val="001601B1"/>
    <w:rsid w:val="00160C74"/>
    <w:rsid w:val="00160FB1"/>
    <w:rsid w:val="00161719"/>
    <w:rsid w:val="00161C37"/>
    <w:rsid w:val="001626D5"/>
    <w:rsid w:val="00163728"/>
    <w:rsid w:val="001638DD"/>
    <w:rsid w:val="00163FA1"/>
    <w:rsid w:val="0016403A"/>
    <w:rsid w:val="001646E8"/>
    <w:rsid w:val="00164937"/>
    <w:rsid w:val="00164E80"/>
    <w:rsid w:val="0016583C"/>
    <w:rsid w:val="00165FB6"/>
    <w:rsid w:val="0016739B"/>
    <w:rsid w:val="00167497"/>
    <w:rsid w:val="00167BB8"/>
    <w:rsid w:val="00170312"/>
    <w:rsid w:val="00170634"/>
    <w:rsid w:val="0017132C"/>
    <w:rsid w:val="001715F8"/>
    <w:rsid w:val="0017221A"/>
    <w:rsid w:val="00172678"/>
    <w:rsid w:val="00172826"/>
    <w:rsid w:val="001728D4"/>
    <w:rsid w:val="001738E1"/>
    <w:rsid w:val="00174730"/>
    <w:rsid w:val="00175298"/>
    <w:rsid w:val="001766AE"/>
    <w:rsid w:val="001769D1"/>
    <w:rsid w:val="001778B5"/>
    <w:rsid w:val="00177A38"/>
    <w:rsid w:val="001809E9"/>
    <w:rsid w:val="00180DBE"/>
    <w:rsid w:val="00182167"/>
    <w:rsid w:val="0018303C"/>
    <w:rsid w:val="00183138"/>
    <w:rsid w:val="00183497"/>
    <w:rsid w:val="00183C5C"/>
    <w:rsid w:val="00183DEA"/>
    <w:rsid w:val="001840BE"/>
    <w:rsid w:val="0018501C"/>
    <w:rsid w:val="00186454"/>
    <w:rsid w:val="00186652"/>
    <w:rsid w:val="00187D65"/>
    <w:rsid w:val="00187E3E"/>
    <w:rsid w:val="00187E4D"/>
    <w:rsid w:val="00190B94"/>
    <w:rsid w:val="00191E6F"/>
    <w:rsid w:val="00191FA7"/>
    <w:rsid w:val="001929E1"/>
    <w:rsid w:val="00193DE5"/>
    <w:rsid w:val="00194143"/>
    <w:rsid w:val="001949B1"/>
    <w:rsid w:val="00194E23"/>
    <w:rsid w:val="00194EFF"/>
    <w:rsid w:val="00195034"/>
    <w:rsid w:val="0019570C"/>
    <w:rsid w:val="00195EC8"/>
    <w:rsid w:val="00196630"/>
    <w:rsid w:val="00196919"/>
    <w:rsid w:val="00196D43"/>
    <w:rsid w:val="001A0AE6"/>
    <w:rsid w:val="001A0B88"/>
    <w:rsid w:val="001A1CE8"/>
    <w:rsid w:val="001A30B7"/>
    <w:rsid w:val="001A332C"/>
    <w:rsid w:val="001A64FE"/>
    <w:rsid w:val="001A6893"/>
    <w:rsid w:val="001A6C1D"/>
    <w:rsid w:val="001A7124"/>
    <w:rsid w:val="001A79A0"/>
    <w:rsid w:val="001B05FB"/>
    <w:rsid w:val="001B129C"/>
    <w:rsid w:val="001B39AD"/>
    <w:rsid w:val="001B3D4E"/>
    <w:rsid w:val="001B429A"/>
    <w:rsid w:val="001B469E"/>
    <w:rsid w:val="001B4749"/>
    <w:rsid w:val="001B4829"/>
    <w:rsid w:val="001B4D39"/>
    <w:rsid w:val="001B5370"/>
    <w:rsid w:val="001B566B"/>
    <w:rsid w:val="001B5940"/>
    <w:rsid w:val="001B5D1F"/>
    <w:rsid w:val="001B636D"/>
    <w:rsid w:val="001B66BD"/>
    <w:rsid w:val="001B72F7"/>
    <w:rsid w:val="001B7653"/>
    <w:rsid w:val="001C07C2"/>
    <w:rsid w:val="001C0B31"/>
    <w:rsid w:val="001C11F7"/>
    <w:rsid w:val="001C1396"/>
    <w:rsid w:val="001C2BFA"/>
    <w:rsid w:val="001C2DA9"/>
    <w:rsid w:val="001C33E9"/>
    <w:rsid w:val="001C384F"/>
    <w:rsid w:val="001C4771"/>
    <w:rsid w:val="001C4AC3"/>
    <w:rsid w:val="001C4BA3"/>
    <w:rsid w:val="001C62A9"/>
    <w:rsid w:val="001C62E7"/>
    <w:rsid w:val="001C75A5"/>
    <w:rsid w:val="001C7B9E"/>
    <w:rsid w:val="001D0026"/>
    <w:rsid w:val="001D014E"/>
    <w:rsid w:val="001D0A62"/>
    <w:rsid w:val="001D0DCF"/>
    <w:rsid w:val="001D0E2E"/>
    <w:rsid w:val="001D0F51"/>
    <w:rsid w:val="001D1039"/>
    <w:rsid w:val="001D134C"/>
    <w:rsid w:val="001D1B28"/>
    <w:rsid w:val="001D1D64"/>
    <w:rsid w:val="001D218D"/>
    <w:rsid w:val="001D2D41"/>
    <w:rsid w:val="001D2D85"/>
    <w:rsid w:val="001D3AEF"/>
    <w:rsid w:val="001D421B"/>
    <w:rsid w:val="001D45E1"/>
    <w:rsid w:val="001D4ECD"/>
    <w:rsid w:val="001D600D"/>
    <w:rsid w:val="001D616D"/>
    <w:rsid w:val="001D6991"/>
    <w:rsid w:val="001D6A8D"/>
    <w:rsid w:val="001D7312"/>
    <w:rsid w:val="001D7605"/>
    <w:rsid w:val="001D789E"/>
    <w:rsid w:val="001D7F77"/>
    <w:rsid w:val="001E0176"/>
    <w:rsid w:val="001E04A1"/>
    <w:rsid w:val="001E0736"/>
    <w:rsid w:val="001E099D"/>
    <w:rsid w:val="001E0C14"/>
    <w:rsid w:val="001E235A"/>
    <w:rsid w:val="001E409D"/>
    <w:rsid w:val="001E552B"/>
    <w:rsid w:val="001E6302"/>
    <w:rsid w:val="001E6851"/>
    <w:rsid w:val="001E6AB4"/>
    <w:rsid w:val="001E6AF0"/>
    <w:rsid w:val="001E6D15"/>
    <w:rsid w:val="001E73B2"/>
    <w:rsid w:val="001E76E3"/>
    <w:rsid w:val="001E7B74"/>
    <w:rsid w:val="001E7C98"/>
    <w:rsid w:val="001F0886"/>
    <w:rsid w:val="001F19E5"/>
    <w:rsid w:val="001F1C87"/>
    <w:rsid w:val="001F2881"/>
    <w:rsid w:val="001F2E6B"/>
    <w:rsid w:val="001F3540"/>
    <w:rsid w:val="001F378A"/>
    <w:rsid w:val="001F3B49"/>
    <w:rsid w:val="001F4E9B"/>
    <w:rsid w:val="001F4F9C"/>
    <w:rsid w:val="001F56F2"/>
    <w:rsid w:val="001F636C"/>
    <w:rsid w:val="001F720C"/>
    <w:rsid w:val="00200D34"/>
    <w:rsid w:val="002012A1"/>
    <w:rsid w:val="00201709"/>
    <w:rsid w:val="002018A0"/>
    <w:rsid w:val="00201AC1"/>
    <w:rsid w:val="002022E3"/>
    <w:rsid w:val="00203109"/>
    <w:rsid w:val="00203590"/>
    <w:rsid w:val="00203D57"/>
    <w:rsid w:val="00203FE4"/>
    <w:rsid w:val="00204178"/>
    <w:rsid w:val="0020481B"/>
    <w:rsid w:val="00204C20"/>
    <w:rsid w:val="00204C34"/>
    <w:rsid w:val="002050A1"/>
    <w:rsid w:val="002057BD"/>
    <w:rsid w:val="00206B83"/>
    <w:rsid w:val="002073FE"/>
    <w:rsid w:val="00207C44"/>
    <w:rsid w:val="00207DBE"/>
    <w:rsid w:val="00210398"/>
    <w:rsid w:val="002111D4"/>
    <w:rsid w:val="002112A5"/>
    <w:rsid w:val="00211361"/>
    <w:rsid w:val="002132DF"/>
    <w:rsid w:val="00213378"/>
    <w:rsid w:val="00214EA4"/>
    <w:rsid w:val="00214F27"/>
    <w:rsid w:val="002152C6"/>
    <w:rsid w:val="00215E2F"/>
    <w:rsid w:val="0021706D"/>
    <w:rsid w:val="002171C8"/>
    <w:rsid w:val="0021763B"/>
    <w:rsid w:val="00217917"/>
    <w:rsid w:val="00220386"/>
    <w:rsid w:val="0022104C"/>
    <w:rsid w:val="0022111D"/>
    <w:rsid w:val="002213D0"/>
    <w:rsid w:val="00221B13"/>
    <w:rsid w:val="002228FF"/>
    <w:rsid w:val="00222D8D"/>
    <w:rsid w:val="0022365C"/>
    <w:rsid w:val="002236E9"/>
    <w:rsid w:val="0022388C"/>
    <w:rsid w:val="00223AD2"/>
    <w:rsid w:val="00223B69"/>
    <w:rsid w:val="0022429B"/>
    <w:rsid w:val="00224A06"/>
    <w:rsid w:val="00224B27"/>
    <w:rsid w:val="00224D7D"/>
    <w:rsid w:val="0022530E"/>
    <w:rsid w:val="00225994"/>
    <w:rsid w:val="00225E81"/>
    <w:rsid w:val="00227320"/>
    <w:rsid w:val="002279F3"/>
    <w:rsid w:val="002305C6"/>
    <w:rsid w:val="002305FE"/>
    <w:rsid w:val="0023104F"/>
    <w:rsid w:val="00231066"/>
    <w:rsid w:val="002312EA"/>
    <w:rsid w:val="00231785"/>
    <w:rsid w:val="00232618"/>
    <w:rsid w:val="002326F7"/>
    <w:rsid w:val="00232853"/>
    <w:rsid w:val="002329F7"/>
    <w:rsid w:val="002330A6"/>
    <w:rsid w:val="0023418C"/>
    <w:rsid w:val="002341D2"/>
    <w:rsid w:val="0023448B"/>
    <w:rsid w:val="00234B26"/>
    <w:rsid w:val="00234B69"/>
    <w:rsid w:val="00234C3B"/>
    <w:rsid w:val="00235255"/>
    <w:rsid w:val="002354F8"/>
    <w:rsid w:val="00235787"/>
    <w:rsid w:val="0023599F"/>
    <w:rsid w:val="00235E27"/>
    <w:rsid w:val="00235EF8"/>
    <w:rsid w:val="002361EB"/>
    <w:rsid w:val="00237127"/>
    <w:rsid w:val="002374D1"/>
    <w:rsid w:val="002379AD"/>
    <w:rsid w:val="00237DB3"/>
    <w:rsid w:val="00240BBD"/>
    <w:rsid w:val="002413BE"/>
    <w:rsid w:val="00242218"/>
    <w:rsid w:val="0024232D"/>
    <w:rsid w:val="002429F2"/>
    <w:rsid w:val="00242BD8"/>
    <w:rsid w:val="00242F9A"/>
    <w:rsid w:val="0024305D"/>
    <w:rsid w:val="0024482E"/>
    <w:rsid w:val="00244C84"/>
    <w:rsid w:val="00244DC7"/>
    <w:rsid w:val="00244F90"/>
    <w:rsid w:val="00245E17"/>
    <w:rsid w:val="00245EA5"/>
    <w:rsid w:val="00246D26"/>
    <w:rsid w:val="0024711D"/>
    <w:rsid w:val="00247DFE"/>
    <w:rsid w:val="00250766"/>
    <w:rsid w:val="00250DE5"/>
    <w:rsid w:val="00251046"/>
    <w:rsid w:val="0025112D"/>
    <w:rsid w:val="00251213"/>
    <w:rsid w:val="002513F8"/>
    <w:rsid w:val="00251C6E"/>
    <w:rsid w:val="00251FB8"/>
    <w:rsid w:val="00252687"/>
    <w:rsid w:val="0025291D"/>
    <w:rsid w:val="00252DFB"/>
    <w:rsid w:val="00253547"/>
    <w:rsid w:val="00253726"/>
    <w:rsid w:val="00253FB2"/>
    <w:rsid w:val="00254456"/>
    <w:rsid w:val="00254855"/>
    <w:rsid w:val="002548F4"/>
    <w:rsid w:val="00254B8C"/>
    <w:rsid w:val="00254BEC"/>
    <w:rsid w:val="0025507E"/>
    <w:rsid w:val="00255CAA"/>
    <w:rsid w:val="002575B9"/>
    <w:rsid w:val="00257BD7"/>
    <w:rsid w:val="002603AD"/>
    <w:rsid w:val="0026103B"/>
    <w:rsid w:val="00261A94"/>
    <w:rsid w:val="00263307"/>
    <w:rsid w:val="002633B8"/>
    <w:rsid w:val="00263FED"/>
    <w:rsid w:val="002649FA"/>
    <w:rsid w:val="00264AA1"/>
    <w:rsid w:val="00264C05"/>
    <w:rsid w:val="00264C40"/>
    <w:rsid w:val="002659F3"/>
    <w:rsid w:val="00265C65"/>
    <w:rsid w:val="0026608B"/>
    <w:rsid w:val="00266152"/>
    <w:rsid w:val="00266A65"/>
    <w:rsid w:val="002678FE"/>
    <w:rsid w:val="00270A63"/>
    <w:rsid w:val="00271737"/>
    <w:rsid w:val="002718F8"/>
    <w:rsid w:val="00271A46"/>
    <w:rsid w:val="00272707"/>
    <w:rsid w:val="00272D60"/>
    <w:rsid w:val="0027350A"/>
    <w:rsid w:val="00273540"/>
    <w:rsid w:val="00274CFA"/>
    <w:rsid w:val="002759BC"/>
    <w:rsid w:val="00275EFE"/>
    <w:rsid w:val="00277073"/>
    <w:rsid w:val="0027717B"/>
    <w:rsid w:val="002804C8"/>
    <w:rsid w:val="002804D9"/>
    <w:rsid w:val="002805A6"/>
    <w:rsid w:val="00283072"/>
    <w:rsid w:val="002831C1"/>
    <w:rsid w:val="002832F9"/>
    <w:rsid w:val="002833BB"/>
    <w:rsid w:val="002837AD"/>
    <w:rsid w:val="00283927"/>
    <w:rsid w:val="00283D79"/>
    <w:rsid w:val="00283E4A"/>
    <w:rsid w:val="00284EB6"/>
    <w:rsid w:val="00284F90"/>
    <w:rsid w:val="00285142"/>
    <w:rsid w:val="0028604A"/>
    <w:rsid w:val="002869A0"/>
    <w:rsid w:val="00286A9D"/>
    <w:rsid w:val="00286F3D"/>
    <w:rsid w:val="0028718B"/>
    <w:rsid w:val="00287282"/>
    <w:rsid w:val="002872A3"/>
    <w:rsid w:val="00287513"/>
    <w:rsid w:val="00290549"/>
    <w:rsid w:val="00290DF8"/>
    <w:rsid w:val="00291535"/>
    <w:rsid w:val="0029194A"/>
    <w:rsid w:val="00291C27"/>
    <w:rsid w:val="00291E3A"/>
    <w:rsid w:val="00291FB6"/>
    <w:rsid w:val="0029289B"/>
    <w:rsid w:val="00292A90"/>
    <w:rsid w:val="00292C0E"/>
    <w:rsid w:val="002932E2"/>
    <w:rsid w:val="0029369A"/>
    <w:rsid w:val="00293A87"/>
    <w:rsid w:val="00293DA3"/>
    <w:rsid w:val="0029421C"/>
    <w:rsid w:val="0029493A"/>
    <w:rsid w:val="00294B93"/>
    <w:rsid w:val="00294F9F"/>
    <w:rsid w:val="00295053"/>
    <w:rsid w:val="00295B9F"/>
    <w:rsid w:val="002962CF"/>
    <w:rsid w:val="00296722"/>
    <w:rsid w:val="00296889"/>
    <w:rsid w:val="00296E2E"/>
    <w:rsid w:val="00296F6A"/>
    <w:rsid w:val="00297DA1"/>
    <w:rsid w:val="00297F5B"/>
    <w:rsid w:val="002A0645"/>
    <w:rsid w:val="002A09A6"/>
    <w:rsid w:val="002A0F97"/>
    <w:rsid w:val="002A1922"/>
    <w:rsid w:val="002A2ECC"/>
    <w:rsid w:val="002A312F"/>
    <w:rsid w:val="002A33D8"/>
    <w:rsid w:val="002A3503"/>
    <w:rsid w:val="002A36ED"/>
    <w:rsid w:val="002A3A03"/>
    <w:rsid w:val="002A4B62"/>
    <w:rsid w:val="002A4FEA"/>
    <w:rsid w:val="002A51A7"/>
    <w:rsid w:val="002A539A"/>
    <w:rsid w:val="002A588F"/>
    <w:rsid w:val="002A5C49"/>
    <w:rsid w:val="002A6865"/>
    <w:rsid w:val="002A6A13"/>
    <w:rsid w:val="002A6C1F"/>
    <w:rsid w:val="002B0C27"/>
    <w:rsid w:val="002B1054"/>
    <w:rsid w:val="002B133B"/>
    <w:rsid w:val="002B160A"/>
    <w:rsid w:val="002B2156"/>
    <w:rsid w:val="002B2DAD"/>
    <w:rsid w:val="002B3016"/>
    <w:rsid w:val="002B388D"/>
    <w:rsid w:val="002B40E0"/>
    <w:rsid w:val="002B4E17"/>
    <w:rsid w:val="002B50F0"/>
    <w:rsid w:val="002B52A7"/>
    <w:rsid w:val="002B76A9"/>
    <w:rsid w:val="002B7C0D"/>
    <w:rsid w:val="002C06ED"/>
    <w:rsid w:val="002C1800"/>
    <w:rsid w:val="002C2356"/>
    <w:rsid w:val="002C2958"/>
    <w:rsid w:val="002C2E0B"/>
    <w:rsid w:val="002C3125"/>
    <w:rsid w:val="002C45DA"/>
    <w:rsid w:val="002C49F6"/>
    <w:rsid w:val="002C4B23"/>
    <w:rsid w:val="002C56B6"/>
    <w:rsid w:val="002C59B5"/>
    <w:rsid w:val="002C6332"/>
    <w:rsid w:val="002C6505"/>
    <w:rsid w:val="002C6671"/>
    <w:rsid w:val="002C6964"/>
    <w:rsid w:val="002C6A97"/>
    <w:rsid w:val="002C6E16"/>
    <w:rsid w:val="002C6E54"/>
    <w:rsid w:val="002C797A"/>
    <w:rsid w:val="002C7A9A"/>
    <w:rsid w:val="002D18EA"/>
    <w:rsid w:val="002D26A7"/>
    <w:rsid w:val="002D2C2A"/>
    <w:rsid w:val="002D331F"/>
    <w:rsid w:val="002D3C49"/>
    <w:rsid w:val="002D4894"/>
    <w:rsid w:val="002D4936"/>
    <w:rsid w:val="002D4C1C"/>
    <w:rsid w:val="002D4FB8"/>
    <w:rsid w:val="002D58D6"/>
    <w:rsid w:val="002D5AC9"/>
    <w:rsid w:val="002D60D9"/>
    <w:rsid w:val="002D66B8"/>
    <w:rsid w:val="002D6A25"/>
    <w:rsid w:val="002D6DA9"/>
    <w:rsid w:val="002D76EB"/>
    <w:rsid w:val="002D77DA"/>
    <w:rsid w:val="002D78E7"/>
    <w:rsid w:val="002D7934"/>
    <w:rsid w:val="002D7A79"/>
    <w:rsid w:val="002D7DE1"/>
    <w:rsid w:val="002D7E26"/>
    <w:rsid w:val="002D7F14"/>
    <w:rsid w:val="002E0038"/>
    <w:rsid w:val="002E03A4"/>
    <w:rsid w:val="002E0725"/>
    <w:rsid w:val="002E0B63"/>
    <w:rsid w:val="002E0E98"/>
    <w:rsid w:val="002E1094"/>
    <w:rsid w:val="002E202E"/>
    <w:rsid w:val="002E23B6"/>
    <w:rsid w:val="002E46C5"/>
    <w:rsid w:val="002E4F43"/>
    <w:rsid w:val="002E562A"/>
    <w:rsid w:val="002E5DF5"/>
    <w:rsid w:val="002E5EAF"/>
    <w:rsid w:val="002E6023"/>
    <w:rsid w:val="002E6029"/>
    <w:rsid w:val="002E63BA"/>
    <w:rsid w:val="002E6881"/>
    <w:rsid w:val="002E7195"/>
    <w:rsid w:val="002E7265"/>
    <w:rsid w:val="002E7852"/>
    <w:rsid w:val="002F022F"/>
    <w:rsid w:val="002F3012"/>
    <w:rsid w:val="002F36DC"/>
    <w:rsid w:val="002F374D"/>
    <w:rsid w:val="002F4325"/>
    <w:rsid w:val="002F4596"/>
    <w:rsid w:val="002F459F"/>
    <w:rsid w:val="002F463E"/>
    <w:rsid w:val="002F4DC6"/>
    <w:rsid w:val="002F543F"/>
    <w:rsid w:val="002F5BBA"/>
    <w:rsid w:val="002F5BF0"/>
    <w:rsid w:val="002F5CA1"/>
    <w:rsid w:val="002F63BF"/>
    <w:rsid w:val="002F6B5C"/>
    <w:rsid w:val="002F7B52"/>
    <w:rsid w:val="002F7C5E"/>
    <w:rsid w:val="002F7E6A"/>
    <w:rsid w:val="00301160"/>
    <w:rsid w:val="0030158A"/>
    <w:rsid w:val="00301D87"/>
    <w:rsid w:val="00302474"/>
    <w:rsid w:val="0030253B"/>
    <w:rsid w:val="003031F1"/>
    <w:rsid w:val="00303333"/>
    <w:rsid w:val="003035AD"/>
    <w:rsid w:val="003039A9"/>
    <w:rsid w:val="003044D8"/>
    <w:rsid w:val="00304749"/>
    <w:rsid w:val="00304977"/>
    <w:rsid w:val="00305864"/>
    <w:rsid w:val="00306169"/>
    <w:rsid w:val="00306388"/>
    <w:rsid w:val="003067A9"/>
    <w:rsid w:val="00306AFC"/>
    <w:rsid w:val="00306F68"/>
    <w:rsid w:val="00307273"/>
    <w:rsid w:val="00307EEF"/>
    <w:rsid w:val="00307F88"/>
    <w:rsid w:val="00310CFD"/>
    <w:rsid w:val="003110D6"/>
    <w:rsid w:val="003110F8"/>
    <w:rsid w:val="00311660"/>
    <w:rsid w:val="0031289F"/>
    <w:rsid w:val="00312BB2"/>
    <w:rsid w:val="0031334A"/>
    <w:rsid w:val="00313CC8"/>
    <w:rsid w:val="003140BC"/>
    <w:rsid w:val="00314317"/>
    <w:rsid w:val="00314859"/>
    <w:rsid w:val="00315125"/>
    <w:rsid w:val="003159F1"/>
    <w:rsid w:val="00315CA4"/>
    <w:rsid w:val="00317E09"/>
    <w:rsid w:val="00320898"/>
    <w:rsid w:val="00320C55"/>
    <w:rsid w:val="003213A6"/>
    <w:rsid w:val="003215D7"/>
    <w:rsid w:val="0032163E"/>
    <w:rsid w:val="00321C67"/>
    <w:rsid w:val="003224B6"/>
    <w:rsid w:val="003229CB"/>
    <w:rsid w:val="00323898"/>
    <w:rsid w:val="0032400A"/>
    <w:rsid w:val="0032405C"/>
    <w:rsid w:val="003240B4"/>
    <w:rsid w:val="00324C44"/>
    <w:rsid w:val="00324FD1"/>
    <w:rsid w:val="003250F0"/>
    <w:rsid w:val="003256F8"/>
    <w:rsid w:val="00325BC7"/>
    <w:rsid w:val="00325DB8"/>
    <w:rsid w:val="00325E62"/>
    <w:rsid w:val="0032620F"/>
    <w:rsid w:val="00326557"/>
    <w:rsid w:val="00327516"/>
    <w:rsid w:val="00327953"/>
    <w:rsid w:val="0033187D"/>
    <w:rsid w:val="00331B60"/>
    <w:rsid w:val="00332308"/>
    <w:rsid w:val="003328EC"/>
    <w:rsid w:val="00332DB5"/>
    <w:rsid w:val="00333524"/>
    <w:rsid w:val="0033389E"/>
    <w:rsid w:val="0033457A"/>
    <w:rsid w:val="00334801"/>
    <w:rsid w:val="00334981"/>
    <w:rsid w:val="00335C53"/>
    <w:rsid w:val="00335D2F"/>
    <w:rsid w:val="00335D8C"/>
    <w:rsid w:val="00335F1E"/>
    <w:rsid w:val="00336535"/>
    <w:rsid w:val="00336BBD"/>
    <w:rsid w:val="003370EA"/>
    <w:rsid w:val="0033716F"/>
    <w:rsid w:val="00337436"/>
    <w:rsid w:val="003374EB"/>
    <w:rsid w:val="00337EC5"/>
    <w:rsid w:val="00337F10"/>
    <w:rsid w:val="00340321"/>
    <w:rsid w:val="003406D9"/>
    <w:rsid w:val="003407BC"/>
    <w:rsid w:val="0034088D"/>
    <w:rsid w:val="00340B85"/>
    <w:rsid w:val="00340EF4"/>
    <w:rsid w:val="0034282B"/>
    <w:rsid w:val="00342BE0"/>
    <w:rsid w:val="00342F22"/>
    <w:rsid w:val="00343475"/>
    <w:rsid w:val="003435A2"/>
    <w:rsid w:val="00343822"/>
    <w:rsid w:val="00343A28"/>
    <w:rsid w:val="003442D4"/>
    <w:rsid w:val="00344ABC"/>
    <w:rsid w:val="003454B1"/>
    <w:rsid w:val="0034654F"/>
    <w:rsid w:val="00347144"/>
    <w:rsid w:val="00350055"/>
    <w:rsid w:val="00350507"/>
    <w:rsid w:val="00350B24"/>
    <w:rsid w:val="00350E7E"/>
    <w:rsid w:val="00350FF8"/>
    <w:rsid w:val="003514F7"/>
    <w:rsid w:val="00351599"/>
    <w:rsid w:val="0035225D"/>
    <w:rsid w:val="003522D2"/>
    <w:rsid w:val="003527EB"/>
    <w:rsid w:val="00353A72"/>
    <w:rsid w:val="00353FB6"/>
    <w:rsid w:val="00354D75"/>
    <w:rsid w:val="00354F4B"/>
    <w:rsid w:val="003556E0"/>
    <w:rsid w:val="003558CF"/>
    <w:rsid w:val="003559FE"/>
    <w:rsid w:val="00355ADE"/>
    <w:rsid w:val="00355C13"/>
    <w:rsid w:val="003560BE"/>
    <w:rsid w:val="0035611D"/>
    <w:rsid w:val="003562EA"/>
    <w:rsid w:val="00356516"/>
    <w:rsid w:val="0035659A"/>
    <w:rsid w:val="003566F7"/>
    <w:rsid w:val="00356A36"/>
    <w:rsid w:val="003572E2"/>
    <w:rsid w:val="003574B9"/>
    <w:rsid w:val="003578CD"/>
    <w:rsid w:val="003604AF"/>
    <w:rsid w:val="00360736"/>
    <w:rsid w:val="003615BE"/>
    <w:rsid w:val="00361BC2"/>
    <w:rsid w:val="00361DBE"/>
    <w:rsid w:val="0036216A"/>
    <w:rsid w:val="00362BBF"/>
    <w:rsid w:val="00362F00"/>
    <w:rsid w:val="0036340C"/>
    <w:rsid w:val="0036351F"/>
    <w:rsid w:val="003636F7"/>
    <w:rsid w:val="003642D6"/>
    <w:rsid w:val="00364A2E"/>
    <w:rsid w:val="0036560B"/>
    <w:rsid w:val="00365C20"/>
    <w:rsid w:val="003661EE"/>
    <w:rsid w:val="00366BD4"/>
    <w:rsid w:val="0036706C"/>
    <w:rsid w:val="0036716E"/>
    <w:rsid w:val="00367F9D"/>
    <w:rsid w:val="00370395"/>
    <w:rsid w:val="00370502"/>
    <w:rsid w:val="00371179"/>
    <w:rsid w:val="00371918"/>
    <w:rsid w:val="00371DB8"/>
    <w:rsid w:val="003728D7"/>
    <w:rsid w:val="00373CBC"/>
    <w:rsid w:val="0037444E"/>
    <w:rsid w:val="00374981"/>
    <w:rsid w:val="00374ED1"/>
    <w:rsid w:val="00375375"/>
    <w:rsid w:val="00375522"/>
    <w:rsid w:val="003755B1"/>
    <w:rsid w:val="00375ED6"/>
    <w:rsid w:val="0037664B"/>
    <w:rsid w:val="003772DB"/>
    <w:rsid w:val="0037767D"/>
    <w:rsid w:val="00377688"/>
    <w:rsid w:val="003776DF"/>
    <w:rsid w:val="003778C9"/>
    <w:rsid w:val="00380B57"/>
    <w:rsid w:val="00381672"/>
    <w:rsid w:val="00381705"/>
    <w:rsid w:val="00382229"/>
    <w:rsid w:val="003822D3"/>
    <w:rsid w:val="0038325B"/>
    <w:rsid w:val="00383EE0"/>
    <w:rsid w:val="003845CD"/>
    <w:rsid w:val="0038469F"/>
    <w:rsid w:val="00384923"/>
    <w:rsid w:val="00385096"/>
    <w:rsid w:val="003851E9"/>
    <w:rsid w:val="003864E4"/>
    <w:rsid w:val="00386546"/>
    <w:rsid w:val="00386795"/>
    <w:rsid w:val="00386975"/>
    <w:rsid w:val="00386A3D"/>
    <w:rsid w:val="00386DB9"/>
    <w:rsid w:val="00386F7D"/>
    <w:rsid w:val="003875FF"/>
    <w:rsid w:val="00390335"/>
    <w:rsid w:val="003907C4"/>
    <w:rsid w:val="0039132E"/>
    <w:rsid w:val="00391791"/>
    <w:rsid w:val="003917C0"/>
    <w:rsid w:val="00391997"/>
    <w:rsid w:val="00392094"/>
    <w:rsid w:val="00392A60"/>
    <w:rsid w:val="00392E0C"/>
    <w:rsid w:val="00393119"/>
    <w:rsid w:val="003935E7"/>
    <w:rsid w:val="00393794"/>
    <w:rsid w:val="00393A69"/>
    <w:rsid w:val="00393D52"/>
    <w:rsid w:val="00393ECA"/>
    <w:rsid w:val="00394C53"/>
    <w:rsid w:val="00394EC2"/>
    <w:rsid w:val="0039552E"/>
    <w:rsid w:val="003955F1"/>
    <w:rsid w:val="00395FAF"/>
    <w:rsid w:val="00396B90"/>
    <w:rsid w:val="00396EB0"/>
    <w:rsid w:val="0039752A"/>
    <w:rsid w:val="0039778A"/>
    <w:rsid w:val="003A021C"/>
    <w:rsid w:val="003A09F1"/>
    <w:rsid w:val="003A1825"/>
    <w:rsid w:val="003A1AB1"/>
    <w:rsid w:val="003A1F5C"/>
    <w:rsid w:val="003A2CBC"/>
    <w:rsid w:val="003A2EC0"/>
    <w:rsid w:val="003A3899"/>
    <w:rsid w:val="003A39B4"/>
    <w:rsid w:val="003A3C93"/>
    <w:rsid w:val="003A4224"/>
    <w:rsid w:val="003A4CF0"/>
    <w:rsid w:val="003A5566"/>
    <w:rsid w:val="003A5780"/>
    <w:rsid w:val="003A5799"/>
    <w:rsid w:val="003A5806"/>
    <w:rsid w:val="003A5B0F"/>
    <w:rsid w:val="003A5B82"/>
    <w:rsid w:val="003A5BC5"/>
    <w:rsid w:val="003A5FD5"/>
    <w:rsid w:val="003A6A1E"/>
    <w:rsid w:val="003A7218"/>
    <w:rsid w:val="003A72D5"/>
    <w:rsid w:val="003A78D7"/>
    <w:rsid w:val="003A78D8"/>
    <w:rsid w:val="003B0516"/>
    <w:rsid w:val="003B0DC0"/>
    <w:rsid w:val="003B0E0C"/>
    <w:rsid w:val="003B1B12"/>
    <w:rsid w:val="003B2AEE"/>
    <w:rsid w:val="003B3275"/>
    <w:rsid w:val="003B3599"/>
    <w:rsid w:val="003B382F"/>
    <w:rsid w:val="003B3B48"/>
    <w:rsid w:val="003B3DD0"/>
    <w:rsid w:val="003B4865"/>
    <w:rsid w:val="003B4B72"/>
    <w:rsid w:val="003B500A"/>
    <w:rsid w:val="003B558E"/>
    <w:rsid w:val="003B564B"/>
    <w:rsid w:val="003B565F"/>
    <w:rsid w:val="003B5B85"/>
    <w:rsid w:val="003B5F25"/>
    <w:rsid w:val="003B5F52"/>
    <w:rsid w:val="003B673B"/>
    <w:rsid w:val="003B7561"/>
    <w:rsid w:val="003C07B8"/>
    <w:rsid w:val="003C1063"/>
    <w:rsid w:val="003C203A"/>
    <w:rsid w:val="003C2B77"/>
    <w:rsid w:val="003C35B8"/>
    <w:rsid w:val="003C35DC"/>
    <w:rsid w:val="003C3640"/>
    <w:rsid w:val="003C3748"/>
    <w:rsid w:val="003C3E45"/>
    <w:rsid w:val="003C4262"/>
    <w:rsid w:val="003C42ED"/>
    <w:rsid w:val="003C465C"/>
    <w:rsid w:val="003C481A"/>
    <w:rsid w:val="003C4D96"/>
    <w:rsid w:val="003C5322"/>
    <w:rsid w:val="003C685B"/>
    <w:rsid w:val="003C6A55"/>
    <w:rsid w:val="003C6ABD"/>
    <w:rsid w:val="003C718B"/>
    <w:rsid w:val="003C71FE"/>
    <w:rsid w:val="003D049A"/>
    <w:rsid w:val="003D17A2"/>
    <w:rsid w:val="003D18A5"/>
    <w:rsid w:val="003D18F5"/>
    <w:rsid w:val="003D1B40"/>
    <w:rsid w:val="003D1E55"/>
    <w:rsid w:val="003D2760"/>
    <w:rsid w:val="003D29F5"/>
    <w:rsid w:val="003D2CBC"/>
    <w:rsid w:val="003D328C"/>
    <w:rsid w:val="003D34BA"/>
    <w:rsid w:val="003D38F5"/>
    <w:rsid w:val="003D4197"/>
    <w:rsid w:val="003D45EF"/>
    <w:rsid w:val="003D48BE"/>
    <w:rsid w:val="003D506C"/>
    <w:rsid w:val="003D50FC"/>
    <w:rsid w:val="003D515C"/>
    <w:rsid w:val="003D5F74"/>
    <w:rsid w:val="003D6CEE"/>
    <w:rsid w:val="003D6F73"/>
    <w:rsid w:val="003D7850"/>
    <w:rsid w:val="003D7A68"/>
    <w:rsid w:val="003D7E89"/>
    <w:rsid w:val="003E12ED"/>
    <w:rsid w:val="003E13A1"/>
    <w:rsid w:val="003E243E"/>
    <w:rsid w:val="003E2690"/>
    <w:rsid w:val="003E3468"/>
    <w:rsid w:val="003E43B3"/>
    <w:rsid w:val="003E4909"/>
    <w:rsid w:val="003E4972"/>
    <w:rsid w:val="003E4BC6"/>
    <w:rsid w:val="003E568E"/>
    <w:rsid w:val="003E5C04"/>
    <w:rsid w:val="003E5DFC"/>
    <w:rsid w:val="003E689E"/>
    <w:rsid w:val="003E68EC"/>
    <w:rsid w:val="003E7D44"/>
    <w:rsid w:val="003F06C2"/>
    <w:rsid w:val="003F07DC"/>
    <w:rsid w:val="003F0A0C"/>
    <w:rsid w:val="003F0D0D"/>
    <w:rsid w:val="003F0DA7"/>
    <w:rsid w:val="003F1396"/>
    <w:rsid w:val="003F2329"/>
    <w:rsid w:val="003F2869"/>
    <w:rsid w:val="003F2E69"/>
    <w:rsid w:val="003F2F66"/>
    <w:rsid w:val="003F3414"/>
    <w:rsid w:val="003F38AF"/>
    <w:rsid w:val="003F38B2"/>
    <w:rsid w:val="003F40EF"/>
    <w:rsid w:val="003F455F"/>
    <w:rsid w:val="003F4663"/>
    <w:rsid w:val="003F4C17"/>
    <w:rsid w:val="003F4FA8"/>
    <w:rsid w:val="003F61C8"/>
    <w:rsid w:val="003F6D6D"/>
    <w:rsid w:val="003F76A5"/>
    <w:rsid w:val="003F76DF"/>
    <w:rsid w:val="003F7C72"/>
    <w:rsid w:val="00400E23"/>
    <w:rsid w:val="004015B7"/>
    <w:rsid w:val="00401AB7"/>
    <w:rsid w:val="00401CE4"/>
    <w:rsid w:val="00401D3F"/>
    <w:rsid w:val="00401FF5"/>
    <w:rsid w:val="004021BF"/>
    <w:rsid w:val="00402B5B"/>
    <w:rsid w:val="00406143"/>
    <w:rsid w:val="004069BD"/>
    <w:rsid w:val="00406F77"/>
    <w:rsid w:val="00407BF9"/>
    <w:rsid w:val="00407C01"/>
    <w:rsid w:val="00407C5D"/>
    <w:rsid w:val="00410151"/>
    <w:rsid w:val="00410806"/>
    <w:rsid w:val="00410DC3"/>
    <w:rsid w:val="0041148A"/>
    <w:rsid w:val="00412144"/>
    <w:rsid w:val="0041281B"/>
    <w:rsid w:val="00412B5B"/>
    <w:rsid w:val="00412C50"/>
    <w:rsid w:val="0041320C"/>
    <w:rsid w:val="0041331D"/>
    <w:rsid w:val="00413D3D"/>
    <w:rsid w:val="004146B6"/>
    <w:rsid w:val="004147FB"/>
    <w:rsid w:val="00415278"/>
    <w:rsid w:val="00415A8A"/>
    <w:rsid w:val="00415E73"/>
    <w:rsid w:val="00415FEC"/>
    <w:rsid w:val="004161C8"/>
    <w:rsid w:val="004162BB"/>
    <w:rsid w:val="004165B4"/>
    <w:rsid w:val="00416CE1"/>
    <w:rsid w:val="004177C8"/>
    <w:rsid w:val="004202C9"/>
    <w:rsid w:val="00420331"/>
    <w:rsid w:val="00420A82"/>
    <w:rsid w:val="00420FE0"/>
    <w:rsid w:val="0042215C"/>
    <w:rsid w:val="0042336A"/>
    <w:rsid w:val="00423E67"/>
    <w:rsid w:val="0042437A"/>
    <w:rsid w:val="00424AA3"/>
    <w:rsid w:val="00424EF8"/>
    <w:rsid w:val="0042554E"/>
    <w:rsid w:val="004263C8"/>
    <w:rsid w:val="004264F7"/>
    <w:rsid w:val="004269CC"/>
    <w:rsid w:val="00426F0E"/>
    <w:rsid w:val="00427172"/>
    <w:rsid w:val="0042722B"/>
    <w:rsid w:val="004278EA"/>
    <w:rsid w:val="00427F45"/>
    <w:rsid w:val="00430E07"/>
    <w:rsid w:val="00430FB0"/>
    <w:rsid w:val="0043121A"/>
    <w:rsid w:val="0043136B"/>
    <w:rsid w:val="004318EB"/>
    <w:rsid w:val="00431B8B"/>
    <w:rsid w:val="00431F1C"/>
    <w:rsid w:val="00432234"/>
    <w:rsid w:val="00432678"/>
    <w:rsid w:val="0043292D"/>
    <w:rsid w:val="00433708"/>
    <w:rsid w:val="00433BCA"/>
    <w:rsid w:val="004347A5"/>
    <w:rsid w:val="00434DCF"/>
    <w:rsid w:val="0043523C"/>
    <w:rsid w:val="00435644"/>
    <w:rsid w:val="00435863"/>
    <w:rsid w:val="004359C4"/>
    <w:rsid w:val="00435DC4"/>
    <w:rsid w:val="004362C3"/>
    <w:rsid w:val="0043664D"/>
    <w:rsid w:val="00436AB4"/>
    <w:rsid w:val="0043700D"/>
    <w:rsid w:val="00437561"/>
    <w:rsid w:val="00437641"/>
    <w:rsid w:val="00437BB1"/>
    <w:rsid w:val="00440958"/>
    <w:rsid w:val="00440E16"/>
    <w:rsid w:val="00441882"/>
    <w:rsid w:val="00441B17"/>
    <w:rsid w:val="00441D7B"/>
    <w:rsid w:val="004422AC"/>
    <w:rsid w:val="00442A39"/>
    <w:rsid w:val="00443589"/>
    <w:rsid w:val="004436D7"/>
    <w:rsid w:val="00443C31"/>
    <w:rsid w:val="00443EA1"/>
    <w:rsid w:val="0044575D"/>
    <w:rsid w:val="004461F2"/>
    <w:rsid w:val="00446721"/>
    <w:rsid w:val="00446B8D"/>
    <w:rsid w:val="00446E41"/>
    <w:rsid w:val="00446F01"/>
    <w:rsid w:val="00447296"/>
    <w:rsid w:val="00447652"/>
    <w:rsid w:val="00447EE5"/>
    <w:rsid w:val="00450467"/>
    <w:rsid w:val="004509B6"/>
    <w:rsid w:val="00451336"/>
    <w:rsid w:val="004519F6"/>
    <w:rsid w:val="00452E24"/>
    <w:rsid w:val="004533B6"/>
    <w:rsid w:val="00453447"/>
    <w:rsid w:val="004535BA"/>
    <w:rsid w:val="00453D23"/>
    <w:rsid w:val="00453ED1"/>
    <w:rsid w:val="00454255"/>
    <w:rsid w:val="004544A7"/>
    <w:rsid w:val="00454AE8"/>
    <w:rsid w:val="0045539E"/>
    <w:rsid w:val="0045541B"/>
    <w:rsid w:val="00455654"/>
    <w:rsid w:val="0045580F"/>
    <w:rsid w:val="00455DAF"/>
    <w:rsid w:val="004565A2"/>
    <w:rsid w:val="004567AD"/>
    <w:rsid w:val="00457538"/>
    <w:rsid w:val="00457724"/>
    <w:rsid w:val="0046087A"/>
    <w:rsid w:val="00460DE3"/>
    <w:rsid w:val="0046275E"/>
    <w:rsid w:val="00462AE6"/>
    <w:rsid w:val="00462D1D"/>
    <w:rsid w:val="00462F7A"/>
    <w:rsid w:val="0046340E"/>
    <w:rsid w:val="004649DA"/>
    <w:rsid w:val="004654A6"/>
    <w:rsid w:val="004654CB"/>
    <w:rsid w:val="00465760"/>
    <w:rsid w:val="00465879"/>
    <w:rsid w:val="004671A9"/>
    <w:rsid w:val="004671DD"/>
    <w:rsid w:val="00470428"/>
    <w:rsid w:val="00470463"/>
    <w:rsid w:val="004705A1"/>
    <w:rsid w:val="00470EAE"/>
    <w:rsid w:val="004711E4"/>
    <w:rsid w:val="004714F2"/>
    <w:rsid w:val="0047165D"/>
    <w:rsid w:val="00472814"/>
    <w:rsid w:val="00473B9E"/>
    <w:rsid w:val="00473DD3"/>
    <w:rsid w:val="00474B2C"/>
    <w:rsid w:val="0047520E"/>
    <w:rsid w:val="00475E04"/>
    <w:rsid w:val="00476001"/>
    <w:rsid w:val="004762FF"/>
    <w:rsid w:val="0047665F"/>
    <w:rsid w:val="00476CAE"/>
    <w:rsid w:val="00477E02"/>
    <w:rsid w:val="00477EB0"/>
    <w:rsid w:val="004801D4"/>
    <w:rsid w:val="00481461"/>
    <w:rsid w:val="00481EBB"/>
    <w:rsid w:val="004830CC"/>
    <w:rsid w:val="0048318E"/>
    <w:rsid w:val="00485541"/>
    <w:rsid w:val="0048594E"/>
    <w:rsid w:val="00486955"/>
    <w:rsid w:val="00486ED6"/>
    <w:rsid w:val="00487290"/>
    <w:rsid w:val="00487784"/>
    <w:rsid w:val="00487F06"/>
    <w:rsid w:val="00490246"/>
    <w:rsid w:val="00490C7D"/>
    <w:rsid w:val="00491E4C"/>
    <w:rsid w:val="00492907"/>
    <w:rsid w:val="004929A7"/>
    <w:rsid w:val="004931E8"/>
    <w:rsid w:val="00493673"/>
    <w:rsid w:val="0049384F"/>
    <w:rsid w:val="004957D6"/>
    <w:rsid w:val="00495F33"/>
    <w:rsid w:val="00496957"/>
    <w:rsid w:val="00497A33"/>
    <w:rsid w:val="004A04DC"/>
    <w:rsid w:val="004A0503"/>
    <w:rsid w:val="004A0914"/>
    <w:rsid w:val="004A0D7C"/>
    <w:rsid w:val="004A1CF3"/>
    <w:rsid w:val="004A2DB7"/>
    <w:rsid w:val="004A2E1B"/>
    <w:rsid w:val="004A38E7"/>
    <w:rsid w:val="004A3C18"/>
    <w:rsid w:val="004A3DD5"/>
    <w:rsid w:val="004A3F36"/>
    <w:rsid w:val="004A45AD"/>
    <w:rsid w:val="004A4A4E"/>
    <w:rsid w:val="004A4D38"/>
    <w:rsid w:val="004A4DE6"/>
    <w:rsid w:val="004A4F10"/>
    <w:rsid w:val="004A52CF"/>
    <w:rsid w:val="004A53F5"/>
    <w:rsid w:val="004A5AEF"/>
    <w:rsid w:val="004A6208"/>
    <w:rsid w:val="004A6374"/>
    <w:rsid w:val="004A650C"/>
    <w:rsid w:val="004A6C42"/>
    <w:rsid w:val="004A6D67"/>
    <w:rsid w:val="004A7675"/>
    <w:rsid w:val="004A7EFB"/>
    <w:rsid w:val="004B0168"/>
    <w:rsid w:val="004B02C9"/>
    <w:rsid w:val="004B0518"/>
    <w:rsid w:val="004B057E"/>
    <w:rsid w:val="004B0606"/>
    <w:rsid w:val="004B0AE9"/>
    <w:rsid w:val="004B0D53"/>
    <w:rsid w:val="004B1281"/>
    <w:rsid w:val="004B19B2"/>
    <w:rsid w:val="004B1AE6"/>
    <w:rsid w:val="004B1D82"/>
    <w:rsid w:val="004B21EE"/>
    <w:rsid w:val="004B3641"/>
    <w:rsid w:val="004B3736"/>
    <w:rsid w:val="004B3818"/>
    <w:rsid w:val="004B3F7E"/>
    <w:rsid w:val="004B518A"/>
    <w:rsid w:val="004B5DAE"/>
    <w:rsid w:val="004B62F6"/>
    <w:rsid w:val="004B6EAF"/>
    <w:rsid w:val="004B710C"/>
    <w:rsid w:val="004B72CC"/>
    <w:rsid w:val="004B7986"/>
    <w:rsid w:val="004B7D5E"/>
    <w:rsid w:val="004C03A3"/>
    <w:rsid w:val="004C0BCD"/>
    <w:rsid w:val="004C0D7E"/>
    <w:rsid w:val="004C0E63"/>
    <w:rsid w:val="004C0EA4"/>
    <w:rsid w:val="004C0FFE"/>
    <w:rsid w:val="004C140C"/>
    <w:rsid w:val="004C1F04"/>
    <w:rsid w:val="004C2BA3"/>
    <w:rsid w:val="004C33EB"/>
    <w:rsid w:val="004C365D"/>
    <w:rsid w:val="004C5821"/>
    <w:rsid w:val="004C59AE"/>
    <w:rsid w:val="004C5EA2"/>
    <w:rsid w:val="004C6033"/>
    <w:rsid w:val="004C618A"/>
    <w:rsid w:val="004C6557"/>
    <w:rsid w:val="004C75EC"/>
    <w:rsid w:val="004C7B65"/>
    <w:rsid w:val="004D0E04"/>
    <w:rsid w:val="004D0F59"/>
    <w:rsid w:val="004D125E"/>
    <w:rsid w:val="004D17E3"/>
    <w:rsid w:val="004D1968"/>
    <w:rsid w:val="004D249C"/>
    <w:rsid w:val="004D2D70"/>
    <w:rsid w:val="004D2FEE"/>
    <w:rsid w:val="004D3596"/>
    <w:rsid w:val="004D4AF9"/>
    <w:rsid w:val="004D5FF1"/>
    <w:rsid w:val="004D65DF"/>
    <w:rsid w:val="004E04E8"/>
    <w:rsid w:val="004E08B8"/>
    <w:rsid w:val="004E0C41"/>
    <w:rsid w:val="004E0D3C"/>
    <w:rsid w:val="004E0DB5"/>
    <w:rsid w:val="004E1152"/>
    <w:rsid w:val="004E24B2"/>
    <w:rsid w:val="004E3354"/>
    <w:rsid w:val="004E3636"/>
    <w:rsid w:val="004E397E"/>
    <w:rsid w:val="004E3A83"/>
    <w:rsid w:val="004E3AEF"/>
    <w:rsid w:val="004E46BD"/>
    <w:rsid w:val="004E4B84"/>
    <w:rsid w:val="004E51B0"/>
    <w:rsid w:val="004E52F6"/>
    <w:rsid w:val="004E6540"/>
    <w:rsid w:val="004E7320"/>
    <w:rsid w:val="004E7CF5"/>
    <w:rsid w:val="004F039B"/>
    <w:rsid w:val="004F03E6"/>
    <w:rsid w:val="004F05F7"/>
    <w:rsid w:val="004F1193"/>
    <w:rsid w:val="004F125C"/>
    <w:rsid w:val="004F25DF"/>
    <w:rsid w:val="004F2D4F"/>
    <w:rsid w:val="004F2FEA"/>
    <w:rsid w:val="004F31B1"/>
    <w:rsid w:val="004F32C8"/>
    <w:rsid w:val="004F379F"/>
    <w:rsid w:val="004F3855"/>
    <w:rsid w:val="004F3BA7"/>
    <w:rsid w:val="004F3FAD"/>
    <w:rsid w:val="004F408A"/>
    <w:rsid w:val="004F545B"/>
    <w:rsid w:val="004F675A"/>
    <w:rsid w:val="004F6CE1"/>
    <w:rsid w:val="004F6DCC"/>
    <w:rsid w:val="004F6F35"/>
    <w:rsid w:val="004F7966"/>
    <w:rsid w:val="004F7D8C"/>
    <w:rsid w:val="00500895"/>
    <w:rsid w:val="005010B1"/>
    <w:rsid w:val="0050116E"/>
    <w:rsid w:val="005011DE"/>
    <w:rsid w:val="00501393"/>
    <w:rsid w:val="00501746"/>
    <w:rsid w:val="005017A8"/>
    <w:rsid w:val="005018B0"/>
    <w:rsid w:val="0050190D"/>
    <w:rsid w:val="00501E4C"/>
    <w:rsid w:val="00501FB4"/>
    <w:rsid w:val="00502475"/>
    <w:rsid w:val="00502494"/>
    <w:rsid w:val="00504031"/>
    <w:rsid w:val="00504585"/>
    <w:rsid w:val="005056DA"/>
    <w:rsid w:val="0050576B"/>
    <w:rsid w:val="00506F1E"/>
    <w:rsid w:val="005072BC"/>
    <w:rsid w:val="00507A44"/>
    <w:rsid w:val="00507DD8"/>
    <w:rsid w:val="00510062"/>
    <w:rsid w:val="00510B08"/>
    <w:rsid w:val="00511224"/>
    <w:rsid w:val="00511922"/>
    <w:rsid w:val="0051225D"/>
    <w:rsid w:val="005126F9"/>
    <w:rsid w:val="00512982"/>
    <w:rsid w:val="00512DAD"/>
    <w:rsid w:val="00512ED1"/>
    <w:rsid w:val="00513FA2"/>
    <w:rsid w:val="00514333"/>
    <w:rsid w:val="00514A45"/>
    <w:rsid w:val="0051588B"/>
    <w:rsid w:val="005159B3"/>
    <w:rsid w:val="00515FC9"/>
    <w:rsid w:val="00516D82"/>
    <w:rsid w:val="0051729E"/>
    <w:rsid w:val="00520EDA"/>
    <w:rsid w:val="00520F43"/>
    <w:rsid w:val="00522119"/>
    <w:rsid w:val="005225A1"/>
    <w:rsid w:val="00523995"/>
    <w:rsid w:val="005247FD"/>
    <w:rsid w:val="0052495E"/>
    <w:rsid w:val="0052498F"/>
    <w:rsid w:val="0052634E"/>
    <w:rsid w:val="005263DE"/>
    <w:rsid w:val="00526490"/>
    <w:rsid w:val="00527539"/>
    <w:rsid w:val="00527FF4"/>
    <w:rsid w:val="0053008B"/>
    <w:rsid w:val="00531425"/>
    <w:rsid w:val="00532696"/>
    <w:rsid w:val="005327BD"/>
    <w:rsid w:val="00533A25"/>
    <w:rsid w:val="00533BC2"/>
    <w:rsid w:val="00533D0F"/>
    <w:rsid w:val="00534253"/>
    <w:rsid w:val="00534673"/>
    <w:rsid w:val="005354AF"/>
    <w:rsid w:val="00535857"/>
    <w:rsid w:val="00535EAA"/>
    <w:rsid w:val="00536168"/>
    <w:rsid w:val="00540130"/>
    <w:rsid w:val="0054015F"/>
    <w:rsid w:val="00541088"/>
    <w:rsid w:val="00541F4A"/>
    <w:rsid w:val="00542194"/>
    <w:rsid w:val="00542679"/>
    <w:rsid w:val="005426F2"/>
    <w:rsid w:val="00542C06"/>
    <w:rsid w:val="00542C4A"/>
    <w:rsid w:val="00543F9E"/>
    <w:rsid w:val="00544F2A"/>
    <w:rsid w:val="0054570F"/>
    <w:rsid w:val="00545C5A"/>
    <w:rsid w:val="00545DC2"/>
    <w:rsid w:val="00545F02"/>
    <w:rsid w:val="0054747D"/>
    <w:rsid w:val="00547BA1"/>
    <w:rsid w:val="00547D37"/>
    <w:rsid w:val="0055030B"/>
    <w:rsid w:val="00550327"/>
    <w:rsid w:val="0055062F"/>
    <w:rsid w:val="00550B15"/>
    <w:rsid w:val="0055163D"/>
    <w:rsid w:val="005522C8"/>
    <w:rsid w:val="0055263E"/>
    <w:rsid w:val="00552C5E"/>
    <w:rsid w:val="00552EA0"/>
    <w:rsid w:val="005532D4"/>
    <w:rsid w:val="00553C1C"/>
    <w:rsid w:val="0055423A"/>
    <w:rsid w:val="005547BD"/>
    <w:rsid w:val="00554C66"/>
    <w:rsid w:val="005554E1"/>
    <w:rsid w:val="00555B8F"/>
    <w:rsid w:val="00555CEB"/>
    <w:rsid w:val="00556DCA"/>
    <w:rsid w:val="00556F43"/>
    <w:rsid w:val="00557139"/>
    <w:rsid w:val="005576D2"/>
    <w:rsid w:val="00557D0A"/>
    <w:rsid w:val="00560CF4"/>
    <w:rsid w:val="00560F6C"/>
    <w:rsid w:val="00561506"/>
    <w:rsid w:val="00561693"/>
    <w:rsid w:val="00561B96"/>
    <w:rsid w:val="00561C5C"/>
    <w:rsid w:val="00561F3B"/>
    <w:rsid w:val="00562BC7"/>
    <w:rsid w:val="00562C7A"/>
    <w:rsid w:val="00562C7C"/>
    <w:rsid w:val="00562D82"/>
    <w:rsid w:val="0056315B"/>
    <w:rsid w:val="00563BFA"/>
    <w:rsid w:val="0056425E"/>
    <w:rsid w:val="005648B8"/>
    <w:rsid w:val="005649C6"/>
    <w:rsid w:val="00564F75"/>
    <w:rsid w:val="00565004"/>
    <w:rsid w:val="00565BEB"/>
    <w:rsid w:val="00565FD3"/>
    <w:rsid w:val="0056636C"/>
    <w:rsid w:val="00566801"/>
    <w:rsid w:val="00566A90"/>
    <w:rsid w:val="00566E12"/>
    <w:rsid w:val="00566EFE"/>
    <w:rsid w:val="005702D9"/>
    <w:rsid w:val="005703D0"/>
    <w:rsid w:val="00570888"/>
    <w:rsid w:val="005708A1"/>
    <w:rsid w:val="00571485"/>
    <w:rsid w:val="00571623"/>
    <w:rsid w:val="00571696"/>
    <w:rsid w:val="0057170A"/>
    <w:rsid w:val="005717F0"/>
    <w:rsid w:val="00571BC6"/>
    <w:rsid w:val="00572050"/>
    <w:rsid w:val="00572633"/>
    <w:rsid w:val="00573017"/>
    <w:rsid w:val="005739E5"/>
    <w:rsid w:val="00573D13"/>
    <w:rsid w:val="00573FBF"/>
    <w:rsid w:val="005743D6"/>
    <w:rsid w:val="0057494A"/>
    <w:rsid w:val="00574994"/>
    <w:rsid w:val="005749BA"/>
    <w:rsid w:val="00574D4C"/>
    <w:rsid w:val="00575DA3"/>
    <w:rsid w:val="00575FA6"/>
    <w:rsid w:val="005766C5"/>
    <w:rsid w:val="00576E32"/>
    <w:rsid w:val="00576FD2"/>
    <w:rsid w:val="0057724E"/>
    <w:rsid w:val="0057780F"/>
    <w:rsid w:val="00580080"/>
    <w:rsid w:val="00580312"/>
    <w:rsid w:val="0058078D"/>
    <w:rsid w:val="0058160A"/>
    <w:rsid w:val="005827E7"/>
    <w:rsid w:val="005838AD"/>
    <w:rsid w:val="00583BA7"/>
    <w:rsid w:val="00583F02"/>
    <w:rsid w:val="005841C2"/>
    <w:rsid w:val="00584500"/>
    <w:rsid w:val="00584920"/>
    <w:rsid w:val="0058575B"/>
    <w:rsid w:val="00585880"/>
    <w:rsid w:val="0058599E"/>
    <w:rsid w:val="005865E2"/>
    <w:rsid w:val="005868B2"/>
    <w:rsid w:val="00586C26"/>
    <w:rsid w:val="0058726F"/>
    <w:rsid w:val="005874BA"/>
    <w:rsid w:val="005875B7"/>
    <w:rsid w:val="0059022D"/>
    <w:rsid w:val="005916AE"/>
    <w:rsid w:val="0059194D"/>
    <w:rsid w:val="0059215B"/>
    <w:rsid w:val="00592A5C"/>
    <w:rsid w:val="0059301B"/>
    <w:rsid w:val="005933CB"/>
    <w:rsid w:val="00593843"/>
    <w:rsid w:val="005939F7"/>
    <w:rsid w:val="005945D5"/>
    <w:rsid w:val="0059460F"/>
    <w:rsid w:val="00594FBF"/>
    <w:rsid w:val="00596768"/>
    <w:rsid w:val="00596A05"/>
    <w:rsid w:val="0059709A"/>
    <w:rsid w:val="00597133"/>
    <w:rsid w:val="005977AB"/>
    <w:rsid w:val="0059780F"/>
    <w:rsid w:val="005A0BE9"/>
    <w:rsid w:val="005A1BB3"/>
    <w:rsid w:val="005A3176"/>
    <w:rsid w:val="005A35EA"/>
    <w:rsid w:val="005A3784"/>
    <w:rsid w:val="005A3792"/>
    <w:rsid w:val="005A383B"/>
    <w:rsid w:val="005A39F1"/>
    <w:rsid w:val="005A3C10"/>
    <w:rsid w:val="005A3CB9"/>
    <w:rsid w:val="005A40DC"/>
    <w:rsid w:val="005A53D4"/>
    <w:rsid w:val="005A5496"/>
    <w:rsid w:val="005A6076"/>
    <w:rsid w:val="005A6E32"/>
    <w:rsid w:val="005A7C07"/>
    <w:rsid w:val="005A7D48"/>
    <w:rsid w:val="005B0375"/>
    <w:rsid w:val="005B06FB"/>
    <w:rsid w:val="005B0A5C"/>
    <w:rsid w:val="005B0F66"/>
    <w:rsid w:val="005B106E"/>
    <w:rsid w:val="005B10CC"/>
    <w:rsid w:val="005B23A4"/>
    <w:rsid w:val="005B3548"/>
    <w:rsid w:val="005B3B93"/>
    <w:rsid w:val="005B40D5"/>
    <w:rsid w:val="005B425F"/>
    <w:rsid w:val="005B4676"/>
    <w:rsid w:val="005B4989"/>
    <w:rsid w:val="005B5EF7"/>
    <w:rsid w:val="005B5F20"/>
    <w:rsid w:val="005B61AF"/>
    <w:rsid w:val="005B6232"/>
    <w:rsid w:val="005B7300"/>
    <w:rsid w:val="005B7E00"/>
    <w:rsid w:val="005B7EFC"/>
    <w:rsid w:val="005C024E"/>
    <w:rsid w:val="005C0808"/>
    <w:rsid w:val="005C106A"/>
    <w:rsid w:val="005C10D3"/>
    <w:rsid w:val="005C12BE"/>
    <w:rsid w:val="005C17F9"/>
    <w:rsid w:val="005C189A"/>
    <w:rsid w:val="005C19AA"/>
    <w:rsid w:val="005C2EEA"/>
    <w:rsid w:val="005C3B35"/>
    <w:rsid w:val="005C43A2"/>
    <w:rsid w:val="005C4C86"/>
    <w:rsid w:val="005C5103"/>
    <w:rsid w:val="005C5A00"/>
    <w:rsid w:val="005C5A17"/>
    <w:rsid w:val="005C5F90"/>
    <w:rsid w:val="005C6C19"/>
    <w:rsid w:val="005C6DE8"/>
    <w:rsid w:val="005C777B"/>
    <w:rsid w:val="005C7ACC"/>
    <w:rsid w:val="005D0924"/>
    <w:rsid w:val="005D13A6"/>
    <w:rsid w:val="005D1C7D"/>
    <w:rsid w:val="005D294A"/>
    <w:rsid w:val="005D2C19"/>
    <w:rsid w:val="005D2E06"/>
    <w:rsid w:val="005D3BD4"/>
    <w:rsid w:val="005D3E4D"/>
    <w:rsid w:val="005D3F63"/>
    <w:rsid w:val="005D40A3"/>
    <w:rsid w:val="005D40E4"/>
    <w:rsid w:val="005D4779"/>
    <w:rsid w:val="005D47F7"/>
    <w:rsid w:val="005D4959"/>
    <w:rsid w:val="005D4E29"/>
    <w:rsid w:val="005D4F13"/>
    <w:rsid w:val="005D51B0"/>
    <w:rsid w:val="005D5661"/>
    <w:rsid w:val="005D5CA6"/>
    <w:rsid w:val="005D5D06"/>
    <w:rsid w:val="005D5D64"/>
    <w:rsid w:val="005D5F56"/>
    <w:rsid w:val="005D629B"/>
    <w:rsid w:val="005D6485"/>
    <w:rsid w:val="005D65CB"/>
    <w:rsid w:val="005D6704"/>
    <w:rsid w:val="005D6D19"/>
    <w:rsid w:val="005D7C1E"/>
    <w:rsid w:val="005E0382"/>
    <w:rsid w:val="005E13CC"/>
    <w:rsid w:val="005E1947"/>
    <w:rsid w:val="005E1C23"/>
    <w:rsid w:val="005E1DBD"/>
    <w:rsid w:val="005E2671"/>
    <w:rsid w:val="005E3303"/>
    <w:rsid w:val="005E36B8"/>
    <w:rsid w:val="005E37EE"/>
    <w:rsid w:val="005E4971"/>
    <w:rsid w:val="005E4C3C"/>
    <w:rsid w:val="005E5617"/>
    <w:rsid w:val="005E5C20"/>
    <w:rsid w:val="005E5DE4"/>
    <w:rsid w:val="005E6DDE"/>
    <w:rsid w:val="005E6F13"/>
    <w:rsid w:val="005E71F5"/>
    <w:rsid w:val="005E7BA9"/>
    <w:rsid w:val="005E7DFC"/>
    <w:rsid w:val="005F07BB"/>
    <w:rsid w:val="005F0AD1"/>
    <w:rsid w:val="005F0C42"/>
    <w:rsid w:val="005F0FD1"/>
    <w:rsid w:val="005F1207"/>
    <w:rsid w:val="005F2D79"/>
    <w:rsid w:val="005F3074"/>
    <w:rsid w:val="005F3723"/>
    <w:rsid w:val="005F3D80"/>
    <w:rsid w:val="005F3FC3"/>
    <w:rsid w:val="005F40B2"/>
    <w:rsid w:val="005F468F"/>
    <w:rsid w:val="005F4C93"/>
    <w:rsid w:val="005F4FAC"/>
    <w:rsid w:val="005F587D"/>
    <w:rsid w:val="005F5C23"/>
    <w:rsid w:val="005F6F7F"/>
    <w:rsid w:val="006001AA"/>
    <w:rsid w:val="00600EF8"/>
    <w:rsid w:val="00601065"/>
    <w:rsid w:val="006012CD"/>
    <w:rsid w:val="0060153C"/>
    <w:rsid w:val="00601667"/>
    <w:rsid w:val="00601711"/>
    <w:rsid w:val="006017DD"/>
    <w:rsid w:val="00601FE1"/>
    <w:rsid w:val="0060232C"/>
    <w:rsid w:val="006029EC"/>
    <w:rsid w:val="00603069"/>
    <w:rsid w:val="0060324D"/>
    <w:rsid w:val="006032D7"/>
    <w:rsid w:val="0060365E"/>
    <w:rsid w:val="00604068"/>
    <w:rsid w:val="006052A2"/>
    <w:rsid w:val="00605356"/>
    <w:rsid w:val="00605BA8"/>
    <w:rsid w:val="00605BF8"/>
    <w:rsid w:val="006061FD"/>
    <w:rsid w:val="00607883"/>
    <w:rsid w:val="00607B77"/>
    <w:rsid w:val="006102FD"/>
    <w:rsid w:val="00610570"/>
    <w:rsid w:val="006109AA"/>
    <w:rsid w:val="00610C4E"/>
    <w:rsid w:val="00610CA2"/>
    <w:rsid w:val="00610D78"/>
    <w:rsid w:val="006111D7"/>
    <w:rsid w:val="00611644"/>
    <w:rsid w:val="00611B46"/>
    <w:rsid w:val="0061214C"/>
    <w:rsid w:val="0061222D"/>
    <w:rsid w:val="00612503"/>
    <w:rsid w:val="00612A80"/>
    <w:rsid w:val="006137DD"/>
    <w:rsid w:val="006138CF"/>
    <w:rsid w:val="006143B2"/>
    <w:rsid w:val="00615410"/>
    <w:rsid w:val="00616A1C"/>
    <w:rsid w:val="00616D04"/>
    <w:rsid w:val="00617923"/>
    <w:rsid w:val="006201C0"/>
    <w:rsid w:val="00621E20"/>
    <w:rsid w:val="00621E42"/>
    <w:rsid w:val="006225F6"/>
    <w:rsid w:val="006239CB"/>
    <w:rsid w:val="006239D0"/>
    <w:rsid w:val="00623A80"/>
    <w:rsid w:val="006240DE"/>
    <w:rsid w:val="00624CD5"/>
    <w:rsid w:val="00624D76"/>
    <w:rsid w:val="006251CC"/>
    <w:rsid w:val="00625805"/>
    <w:rsid w:val="00625A50"/>
    <w:rsid w:val="00626539"/>
    <w:rsid w:val="006267D6"/>
    <w:rsid w:val="006269FD"/>
    <w:rsid w:val="00626EA5"/>
    <w:rsid w:val="00626F96"/>
    <w:rsid w:val="00627AD9"/>
    <w:rsid w:val="0063091B"/>
    <w:rsid w:val="0063107A"/>
    <w:rsid w:val="00631C0B"/>
    <w:rsid w:val="00633157"/>
    <w:rsid w:val="00633A51"/>
    <w:rsid w:val="00633B5B"/>
    <w:rsid w:val="0063425C"/>
    <w:rsid w:val="006346FB"/>
    <w:rsid w:val="006347CD"/>
    <w:rsid w:val="006347F2"/>
    <w:rsid w:val="0063573F"/>
    <w:rsid w:val="00635C31"/>
    <w:rsid w:val="00635FB7"/>
    <w:rsid w:val="006367AF"/>
    <w:rsid w:val="00636899"/>
    <w:rsid w:val="00636EA4"/>
    <w:rsid w:val="00637651"/>
    <w:rsid w:val="006377B3"/>
    <w:rsid w:val="006379E3"/>
    <w:rsid w:val="006401E7"/>
    <w:rsid w:val="006408BC"/>
    <w:rsid w:val="00640E07"/>
    <w:rsid w:val="006413BE"/>
    <w:rsid w:val="006417A1"/>
    <w:rsid w:val="00641F04"/>
    <w:rsid w:val="00642C5F"/>
    <w:rsid w:val="00642FD4"/>
    <w:rsid w:val="0064303D"/>
    <w:rsid w:val="00643CE8"/>
    <w:rsid w:val="00644382"/>
    <w:rsid w:val="00644C78"/>
    <w:rsid w:val="00644DFF"/>
    <w:rsid w:val="006458CE"/>
    <w:rsid w:val="006466F3"/>
    <w:rsid w:val="00647627"/>
    <w:rsid w:val="00647661"/>
    <w:rsid w:val="006505F4"/>
    <w:rsid w:val="00650788"/>
    <w:rsid w:val="0065099E"/>
    <w:rsid w:val="00650D94"/>
    <w:rsid w:val="00650F74"/>
    <w:rsid w:val="006515CD"/>
    <w:rsid w:val="00651EBD"/>
    <w:rsid w:val="00652011"/>
    <w:rsid w:val="00652052"/>
    <w:rsid w:val="0065258E"/>
    <w:rsid w:val="0065301B"/>
    <w:rsid w:val="0065313E"/>
    <w:rsid w:val="0065337A"/>
    <w:rsid w:val="006535AB"/>
    <w:rsid w:val="00653EC6"/>
    <w:rsid w:val="00654134"/>
    <w:rsid w:val="006541EA"/>
    <w:rsid w:val="0065452D"/>
    <w:rsid w:val="00654D04"/>
    <w:rsid w:val="00654FFE"/>
    <w:rsid w:val="006554E3"/>
    <w:rsid w:val="00655D44"/>
    <w:rsid w:val="00657509"/>
    <w:rsid w:val="00657DF8"/>
    <w:rsid w:val="00657E8D"/>
    <w:rsid w:val="00661B1D"/>
    <w:rsid w:val="0066210D"/>
    <w:rsid w:val="00662788"/>
    <w:rsid w:val="00662968"/>
    <w:rsid w:val="00662C27"/>
    <w:rsid w:val="00663611"/>
    <w:rsid w:val="006638E4"/>
    <w:rsid w:val="00663F77"/>
    <w:rsid w:val="006641C0"/>
    <w:rsid w:val="00664497"/>
    <w:rsid w:val="00664696"/>
    <w:rsid w:val="00664B25"/>
    <w:rsid w:val="00666E7B"/>
    <w:rsid w:val="00666EAF"/>
    <w:rsid w:val="00666ED9"/>
    <w:rsid w:val="006670EE"/>
    <w:rsid w:val="0066727D"/>
    <w:rsid w:val="00667485"/>
    <w:rsid w:val="006676E5"/>
    <w:rsid w:val="00667722"/>
    <w:rsid w:val="006679D6"/>
    <w:rsid w:val="00667D15"/>
    <w:rsid w:val="0067015A"/>
    <w:rsid w:val="00670FE5"/>
    <w:rsid w:val="0067156D"/>
    <w:rsid w:val="006718C4"/>
    <w:rsid w:val="00671ECC"/>
    <w:rsid w:val="006720C6"/>
    <w:rsid w:val="0067212D"/>
    <w:rsid w:val="006727B8"/>
    <w:rsid w:val="00672E4F"/>
    <w:rsid w:val="006731EC"/>
    <w:rsid w:val="006734F1"/>
    <w:rsid w:val="00673B0C"/>
    <w:rsid w:val="00674190"/>
    <w:rsid w:val="00674533"/>
    <w:rsid w:val="006745B3"/>
    <w:rsid w:val="00674861"/>
    <w:rsid w:val="00674DBD"/>
    <w:rsid w:val="006750B5"/>
    <w:rsid w:val="00675987"/>
    <w:rsid w:val="00676511"/>
    <w:rsid w:val="00676F0C"/>
    <w:rsid w:val="00676F88"/>
    <w:rsid w:val="00677671"/>
    <w:rsid w:val="006779BF"/>
    <w:rsid w:val="00677A22"/>
    <w:rsid w:val="00680372"/>
    <w:rsid w:val="00680D71"/>
    <w:rsid w:val="00680F31"/>
    <w:rsid w:val="00681022"/>
    <w:rsid w:val="0068122B"/>
    <w:rsid w:val="00681452"/>
    <w:rsid w:val="0068155A"/>
    <w:rsid w:val="00683182"/>
    <w:rsid w:val="0068375C"/>
    <w:rsid w:val="00683929"/>
    <w:rsid w:val="00683A44"/>
    <w:rsid w:val="00683BA6"/>
    <w:rsid w:val="00684B41"/>
    <w:rsid w:val="00684F38"/>
    <w:rsid w:val="00684F95"/>
    <w:rsid w:val="00685AA7"/>
    <w:rsid w:val="00685FD2"/>
    <w:rsid w:val="00686FB0"/>
    <w:rsid w:val="00687574"/>
    <w:rsid w:val="006879B5"/>
    <w:rsid w:val="006904F7"/>
    <w:rsid w:val="00691484"/>
    <w:rsid w:val="0069155A"/>
    <w:rsid w:val="00691F09"/>
    <w:rsid w:val="00692E21"/>
    <w:rsid w:val="00693744"/>
    <w:rsid w:val="00693BA0"/>
    <w:rsid w:val="00693C00"/>
    <w:rsid w:val="00693D3E"/>
    <w:rsid w:val="0069425F"/>
    <w:rsid w:val="00694536"/>
    <w:rsid w:val="006946EF"/>
    <w:rsid w:val="0069568F"/>
    <w:rsid w:val="0069578B"/>
    <w:rsid w:val="006958D7"/>
    <w:rsid w:val="006959A9"/>
    <w:rsid w:val="00696729"/>
    <w:rsid w:val="006967D3"/>
    <w:rsid w:val="00697099"/>
    <w:rsid w:val="00697EE0"/>
    <w:rsid w:val="006A01C2"/>
    <w:rsid w:val="006A024D"/>
    <w:rsid w:val="006A0783"/>
    <w:rsid w:val="006A0CCD"/>
    <w:rsid w:val="006A0F72"/>
    <w:rsid w:val="006A1FEC"/>
    <w:rsid w:val="006A278A"/>
    <w:rsid w:val="006A29DB"/>
    <w:rsid w:val="006A3425"/>
    <w:rsid w:val="006A38F7"/>
    <w:rsid w:val="006A41B2"/>
    <w:rsid w:val="006A4B85"/>
    <w:rsid w:val="006A4BCC"/>
    <w:rsid w:val="006A4F05"/>
    <w:rsid w:val="006A4FF7"/>
    <w:rsid w:val="006A5386"/>
    <w:rsid w:val="006A556E"/>
    <w:rsid w:val="006A56C9"/>
    <w:rsid w:val="006A62AB"/>
    <w:rsid w:val="006A695D"/>
    <w:rsid w:val="006A7085"/>
    <w:rsid w:val="006A78EC"/>
    <w:rsid w:val="006B05F3"/>
    <w:rsid w:val="006B1834"/>
    <w:rsid w:val="006B1915"/>
    <w:rsid w:val="006B1C05"/>
    <w:rsid w:val="006B1C37"/>
    <w:rsid w:val="006B1E02"/>
    <w:rsid w:val="006B24DE"/>
    <w:rsid w:val="006B2B62"/>
    <w:rsid w:val="006B2E58"/>
    <w:rsid w:val="006B394D"/>
    <w:rsid w:val="006B4075"/>
    <w:rsid w:val="006B41E5"/>
    <w:rsid w:val="006B421F"/>
    <w:rsid w:val="006B4912"/>
    <w:rsid w:val="006B4CFE"/>
    <w:rsid w:val="006B5593"/>
    <w:rsid w:val="006B59C2"/>
    <w:rsid w:val="006B5D43"/>
    <w:rsid w:val="006B64C8"/>
    <w:rsid w:val="006B661A"/>
    <w:rsid w:val="006B6F56"/>
    <w:rsid w:val="006B7279"/>
    <w:rsid w:val="006B727E"/>
    <w:rsid w:val="006B767A"/>
    <w:rsid w:val="006B76F3"/>
    <w:rsid w:val="006C082C"/>
    <w:rsid w:val="006C1009"/>
    <w:rsid w:val="006C1B24"/>
    <w:rsid w:val="006C2366"/>
    <w:rsid w:val="006C2984"/>
    <w:rsid w:val="006C2CDC"/>
    <w:rsid w:val="006C2F54"/>
    <w:rsid w:val="006C3E74"/>
    <w:rsid w:val="006C3FAA"/>
    <w:rsid w:val="006C4300"/>
    <w:rsid w:val="006C46E0"/>
    <w:rsid w:val="006C4C68"/>
    <w:rsid w:val="006C4FFC"/>
    <w:rsid w:val="006C50CB"/>
    <w:rsid w:val="006C5189"/>
    <w:rsid w:val="006C61E4"/>
    <w:rsid w:val="006C64C1"/>
    <w:rsid w:val="006C6CC5"/>
    <w:rsid w:val="006C6E9A"/>
    <w:rsid w:val="006C7B2E"/>
    <w:rsid w:val="006D0D81"/>
    <w:rsid w:val="006D10EA"/>
    <w:rsid w:val="006D1485"/>
    <w:rsid w:val="006D260D"/>
    <w:rsid w:val="006D3885"/>
    <w:rsid w:val="006D3C8A"/>
    <w:rsid w:val="006D3E85"/>
    <w:rsid w:val="006D4400"/>
    <w:rsid w:val="006D5934"/>
    <w:rsid w:val="006D5DC2"/>
    <w:rsid w:val="006D5F3E"/>
    <w:rsid w:val="006D6133"/>
    <w:rsid w:val="006D6FC7"/>
    <w:rsid w:val="006D7A2C"/>
    <w:rsid w:val="006E05D7"/>
    <w:rsid w:val="006E0E8E"/>
    <w:rsid w:val="006E21EE"/>
    <w:rsid w:val="006E29D1"/>
    <w:rsid w:val="006E3171"/>
    <w:rsid w:val="006E3948"/>
    <w:rsid w:val="006E44BB"/>
    <w:rsid w:val="006E490F"/>
    <w:rsid w:val="006E49F9"/>
    <w:rsid w:val="006E4A64"/>
    <w:rsid w:val="006E53CF"/>
    <w:rsid w:val="006E5DC5"/>
    <w:rsid w:val="006E63F7"/>
    <w:rsid w:val="006E646E"/>
    <w:rsid w:val="006E64BA"/>
    <w:rsid w:val="006E6A26"/>
    <w:rsid w:val="006E752C"/>
    <w:rsid w:val="006E7D7C"/>
    <w:rsid w:val="006E7F9B"/>
    <w:rsid w:val="006F0346"/>
    <w:rsid w:val="006F04AF"/>
    <w:rsid w:val="006F0B45"/>
    <w:rsid w:val="006F10FB"/>
    <w:rsid w:val="006F12A7"/>
    <w:rsid w:val="006F21C1"/>
    <w:rsid w:val="006F21CB"/>
    <w:rsid w:val="006F26AE"/>
    <w:rsid w:val="006F2C41"/>
    <w:rsid w:val="006F3067"/>
    <w:rsid w:val="006F374D"/>
    <w:rsid w:val="006F4158"/>
    <w:rsid w:val="006F4C5F"/>
    <w:rsid w:val="006F4EF2"/>
    <w:rsid w:val="006F53AB"/>
    <w:rsid w:val="006F5DA1"/>
    <w:rsid w:val="006F61E2"/>
    <w:rsid w:val="006F6221"/>
    <w:rsid w:val="006F6425"/>
    <w:rsid w:val="006F717D"/>
    <w:rsid w:val="006F7594"/>
    <w:rsid w:val="006F7B89"/>
    <w:rsid w:val="006F7D56"/>
    <w:rsid w:val="0070124F"/>
    <w:rsid w:val="00701B3C"/>
    <w:rsid w:val="00701D12"/>
    <w:rsid w:val="0070213A"/>
    <w:rsid w:val="00702881"/>
    <w:rsid w:val="0070289D"/>
    <w:rsid w:val="00702C4B"/>
    <w:rsid w:val="00702C8B"/>
    <w:rsid w:val="007035DE"/>
    <w:rsid w:val="00703E63"/>
    <w:rsid w:val="007048CA"/>
    <w:rsid w:val="00704E59"/>
    <w:rsid w:val="00704F3A"/>
    <w:rsid w:val="0070564B"/>
    <w:rsid w:val="007065AC"/>
    <w:rsid w:val="0070670B"/>
    <w:rsid w:val="00706AE9"/>
    <w:rsid w:val="00707AB5"/>
    <w:rsid w:val="00710246"/>
    <w:rsid w:val="007102A8"/>
    <w:rsid w:val="00711AD7"/>
    <w:rsid w:val="00712388"/>
    <w:rsid w:val="00712450"/>
    <w:rsid w:val="00712A8A"/>
    <w:rsid w:val="00712DD1"/>
    <w:rsid w:val="00712FD9"/>
    <w:rsid w:val="00714586"/>
    <w:rsid w:val="007145CD"/>
    <w:rsid w:val="007145F4"/>
    <w:rsid w:val="00714C0D"/>
    <w:rsid w:val="00714E25"/>
    <w:rsid w:val="00714F0D"/>
    <w:rsid w:val="00714FD4"/>
    <w:rsid w:val="0071514B"/>
    <w:rsid w:val="007151B9"/>
    <w:rsid w:val="00715B14"/>
    <w:rsid w:val="007160CB"/>
    <w:rsid w:val="00716CD2"/>
    <w:rsid w:val="00717B26"/>
    <w:rsid w:val="00717D63"/>
    <w:rsid w:val="007201D0"/>
    <w:rsid w:val="007212E0"/>
    <w:rsid w:val="00721617"/>
    <w:rsid w:val="00722A07"/>
    <w:rsid w:val="00722B9C"/>
    <w:rsid w:val="00723446"/>
    <w:rsid w:val="0072349D"/>
    <w:rsid w:val="00723E24"/>
    <w:rsid w:val="00724A70"/>
    <w:rsid w:val="00724ACD"/>
    <w:rsid w:val="00724BD1"/>
    <w:rsid w:val="00724C06"/>
    <w:rsid w:val="00724C1C"/>
    <w:rsid w:val="00725087"/>
    <w:rsid w:val="00725878"/>
    <w:rsid w:val="007258E9"/>
    <w:rsid w:val="00725C01"/>
    <w:rsid w:val="00725F04"/>
    <w:rsid w:val="007260D3"/>
    <w:rsid w:val="00726749"/>
    <w:rsid w:val="007269F9"/>
    <w:rsid w:val="00726FB2"/>
    <w:rsid w:val="0072746F"/>
    <w:rsid w:val="00727E71"/>
    <w:rsid w:val="00727F1F"/>
    <w:rsid w:val="0073087B"/>
    <w:rsid w:val="00730A97"/>
    <w:rsid w:val="00731819"/>
    <w:rsid w:val="00731867"/>
    <w:rsid w:val="00731D65"/>
    <w:rsid w:val="00731E54"/>
    <w:rsid w:val="00731FB2"/>
    <w:rsid w:val="007321BC"/>
    <w:rsid w:val="007323D5"/>
    <w:rsid w:val="0073257A"/>
    <w:rsid w:val="00734177"/>
    <w:rsid w:val="007343A0"/>
    <w:rsid w:val="007344AF"/>
    <w:rsid w:val="007352CB"/>
    <w:rsid w:val="007370F3"/>
    <w:rsid w:val="0073746C"/>
    <w:rsid w:val="007379B8"/>
    <w:rsid w:val="007403AC"/>
    <w:rsid w:val="00740549"/>
    <w:rsid w:val="00740E01"/>
    <w:rsid w:val="00740E86"/>
    <w:rsid w:val="007414B8"/>
    <w:rsid w:val="007426B5"/>
    <w:rsid w:val="00742E52"/>
    <w:rsid w:val="00743881"/>
    <w:rsid w:val="0074407B"/>
    <w:rsid w:val="00744091"/>
    <w:rsid w:val="00744E6B"/>
    <w:rsid w:val="00744F18"/>
    <w:rsid w:val="00744F87"/>
    <w:rsid w:val="007451B7"/>
    <w:rsid w:val="00745A4D"/>
    <w:rsid w:val="00745B7B"/>
    <w:rsid w:val="00745D79"/>
    <w:rsid w:val="00746827"/>
    <w:rsid w:val="00746DA8"/>
    <w:rsid w:val="00747508"/>
    <w:rsid w:val="0074776E"/>
    <w:rsid w:val="007504F1"/>
    <w:rsid w:val="00751429"/>
    <w:rsid w:val="00751FD5"/>
    <w:rsid w:val="00752501"/>
    <w:rsid w:val="00752C0E"/>
    <w:rsid w:val="007531CF"/>
    <w:rsid w:val="00753941"/>
    <w:rsid w:val="007539AA"/>
    <w:rsid w:val="00753B54"/>
    <w:rsid w:val="00753FC2"/>
    <w:rsid w:val="00754748"/>
    <w:rsid w:val="00754A01"/>
    <w:rsid w:val="00754BA6"/>
    <w:rsid w:val="00754DEC"/>
    <w:rsid w:val="00754EC5"/>
    <w:rsid w:val="00755205"/>
    <w:rsid w:val="007571B4"/>
    <w:rsid w:val="007572B8"/>
    <w:rsid w:val="00757F1C"/>
    <w:rsid w:val="0076096C"/>
    <w:rsid w:val="00760980"/>
    <w:rsid w:val="007618ED"/>
    <w:rsid w:val="007620C8"/>
    <w:rsid w:val="00762179"/>
    <w:rsid w:val="007621CA"/>
    <w:rsid w:val="00762252"/>
    <w:rsid w:val="00762429"/>
    <w:rsid w:val="00762995"/>
    <w:rsid w:val="007633CB"/>
    <w:rsid w:val="00763B65"/>
    <w:rsid w:val="00763C06"/>
    <w:rsid w:val="00763C26"/>
    <w:rsid w:val="00764546"/>
    <w:rsid w:val="00764E2A"/>
    <w:rsid w:val="00764E97"/>
    <w:rsid w:val="00765038"/>
    <w:rsid w:val="00765718"/>
    <w:rsid w:val="00765AE2"/>
    <w:rsid w:val="00765E66"/>
    <w:rsid w:val="0076656E"/>
    <w:rsid w:val="007666BF"/>
    <w:rsid w:val="00766C53"/>
    <w:rsid w:val="00767830"/>
    <w:rsid w:val="00767877"/>
    <w:rsid w:val="00767A77"/>
    <w:rsid w:val="00767B8A"/>
    <w:rsid w:val="00767D4E"/>
    <w:rsid w:val="00770845"/>
    <w:rsid w:val="00770EC2"/>
    <w:rsid w:val="00770FFF"/>
    <w:rsid w:val="007713D1"/>
    <w:rsid w:val="0077179E"/>
    <w:rsid w:val="00771AB4"/>
    <w:rsid w:val="00771B4C"/>
    <w:rsid w:val="00771F87"/>
    <w:rsid w:val="0077370B"/>
    <w:rsid w:val="00773C52"/>
    <w:rsid w:val="007745D1"/>
    <w:rsid w:val="00774B44"/>
    <w:rsid w:val="00774D0F"/>
    <w:rsid w:val="007752FC"/>
    <w:rsid w:val="00775C31"/>
    <w:rsid w:val="007765C4"/>
    <w:rsid w:val="00776903"/>
    <w:rsid w:val="007769E6"/>
    <w:rsid w:val="007769F9"/>
    <w:rsid w:val="00776E94"/>
    <w:rsid w:val="0077704C"/>
    <w:rsid w:val="0077750C"/>
    <w:rsid w:val="007808B3"/>
    <w:rsid w:val="00780A8C"/>
    <w:rsid w:val="007811CD"/>
    <w:rsid w:val="007815D6"/>
    <w:rsid w:val="00781D39"/>
    <w:rsid w:val="00782564"/>
    <w:rsid w:val="0078267D"/>
    <w:rsid w:val="00782848"/>
    <w:rsid w:val="00783664"/>
    <w:rsid w:val="0078392C"/>
    <w:rsid w:val="0078393F"/>
    <w:rsid w:val="00784C34"/>
    <w:rsid w:val="00784C9C"/>
    <w:rsid w:val="0078550A"/>
    <w:rsid w:val="007857F4"/>
    <w:rsid w:val="007862D2"/>
    <w:rsid w:val="0078656C"/>
    <w:rsid w:val="007866B2"/>
    <w:rsid w:val="007867AE"/>
    <w:rsid w:val="007868EB"/>
    <w:rsid w:val="007872EF"/>
    <w:rsid w:val="00787837"/>
    <w:rsid w:val="00787EC0"/>
    <w:rsid w:val="00790B23"/>
    <w:rsid w:val="007910B4"/>
    <w:rsid w:val="0079191D"/>
    <w:rsid w:val="00791DA1"/>
    <w:rsid w:val="00791DC6"/>
    <w:rsid w:val="00791F09"/>
    <w:rsid w:val="00792974"/>
    <w:rsid w:val="00793589"/>
    <w:rsid w:val="007943E8"/>
    <w:rsid w:val="0079493B"/>
    <w:rsid w:val="00794A57"/>
    <w:rsid w:val="00795189"/>
    <w:rsid w:val="00795A5B"/>
    <w:rsid w:val="007961F1"/>
    <w:rsid w:val="0079678F"/>
    <w:rsid w:val="0079696F"/>
    <w:rsid w:val="00797953"/>
    <w:rsid w:val="00797C26"/>
    <w:rsid w:val="007A02E1"/>
    <w:rsid w:val="007A08D7"/>
    <w:rsid w:val="007A1F7F"/>
    <w:rsid w:val="007A2B9F"/>
    <w:rsid w:val="007A3E38"/>
    <w:rsid w:val="007A431D"/>
    <w:rsid w:val="007A5384"/>
    <w:rsid w:val="007A5909"/>
    <w:rsid w:val="007A69CE"/>
    <w:rsid w:val="007A6B9C"/>
    <w:rsid w:val="007A6CDC"/>
    <w:rsid w:val="007A71E4"/>
    <w:rsid w:val="007A7329"/>
    <w:rsid w:val="007A79D5"/>
    <w:rsid w:val="007B0B76"/>
    <w:rsid w:val="007B0E54"/>
    <w:rsid w:val="007B1603"/>
    <w:rsid w:val="007B16D4"/>
    <w:rsid w:val="007B1B33"/>
    <w:rsid w:val="007B1EF5"/>
    <w:rsid w:val="007B26FC"/>
    <w:rsid w:val="007B2DC9"/>
    <w:rsid w:val="007B2DDD"/>
    <w:rsid w:val="007B3A65"/>
    <w:rsid w:val="007B4493"/>
    <w:rsid w:val="007B4A81"/>
    <w:rsid w:val="007B50C2"/>
    <w:rsid w:val="007B53FB"/>
    <w:rsid w:val="007B5A1F"/>
    <w:rsid w:val="007B5CAC"/>
    <w:rsid w:val="007B66BE"/>
    <w:rsid w:val="007B676D"/>
    <w:rsid w:val="007B6B39"/>
    <w:rsid w:val="007B6E05"/>
    <w:rsid w:val="007B7D07"/>
    <w:rsid w:val="007C02E7"/>
    <w:rsid w:val="007C049E"/>
    <w:rsid w:val="007C0504"/>
    <w:rsid w:val="007C0973"/>
    <w:rsid w:val="007C0AA7"/>
    <w:rsid w:val="007C0D28"/>
    <w:rsid w:val="007C140E"/>
    <w:rsid w:val="007C1508"/>
    <w:rsid w:val="007C1736"/>
    <w:rsid w:val="007C20DA"/>
    <w:rsid w:val="007C295E"/>
    <w:rsid w:val="007C3245"/>
    <w:rsid w:val="007C3D77"/>
    <w:rsid w:val="007C40EE"/>
    <w:rsid w:val="007C4B19"/>
    <w:rsid w:val="007C4E8C"/>
    <w:rsid w:val="007C5CB3"/>
    <w:rsid w:val="007C5D67"/>
    <w:rsid w:val="007C76A8"/>
    <w:rsid w:val="007C79F0"/>
    <w:rsid w:val="007C7C5D"/>
    <w:rsid w:val="007D033C"/>
    <w:rsid w:val="007D0761"/>
    <w:rsid w:val="007D32CD"/>
    <w:rsid w:val="007D32EC"/>
    <w:rsid w:val="007D36C3"/>
    <w:rsid w:val="007D3ABE"/>
    <w:rsid w:val="007D3ACD"/>
    <w:rsid w:val="007D4480"/>
    <w:rsid w:val="007D50E1"/>
    <w:rsid w:val="007D5138"/>
    <w:rsid w:val="007D5922"/>
    <w:rsid w:val="007D5B4A"/>
    <w:rsid w:val="007D61BB"/>
    <w:rsid w:val="007D67CA"/>
    <w:rsid w:val="007D67D2"/>
    <w:rsid w:val="007D6AEA"/>
    <w:rsid w:val="007D71CE"/>
    <w:rsid w:val="007D72D0"/>
    <w:rsid w:val="007D7C2D"/>
    <w:rsid w:val="007D7F11"/>
    <w:rsid w:val="007E00FD"/>
    <w:rsid w:val="007E0971"/>
    <w:rsid w:val="007E13F4"/>
    <w:rsid w:val="007E178F"/>
    <w:rsid w:val="007E17A4"/>
    <w:rsid w:val="007E1F90"/>
    <w:rsid w:val="007E2390"/>
    <w:rsid w:val="007E26CB"/>
    <w:rsid w:val="007E3625"/>
    <w:rsid w:val="007E3FAF"/>
    <w:rsid w:val="007E457A"/>
    <w:rsid w:val="007E4A13"/>
    <w:rsid w:val="007E4AEF"/>
    <w:rsid w:val="007E51C2"/>
    <w:rsid w:val="007E58FC"/>
    <w:rsid w:val="007E6BC0"/>
    <w:rsid w:val="007E6E09"/>
    <w:rsid w:val="007E705E"/>
    <w:rsid w:val="007E72A7"/>
    <w:rsid w:val="007E75E8"/>
    <w:rsid w:val="007E7CFA"/>
    <w:rsid w:val="007F0412"/>
    <w:rsid w:val="007F0E55"/>
    <w:rsid w:val="007F1048"/>
    <w:rsid w:val="007F1849"/>
    <w:rsid w:val="007F1B99"/>
    <w:rsid w:val="007F1C75"/>
    <w:rsid w:val="007F1E49"/>
    <w:rsid w:val="007F1FB3"/>
    <w:rsid w:val="007F2031"/>
    <w:rsid w:val="007F2C94"/>
    <w:rsid w:val="007F3A98"/>
    <w:rsid w:val="007F4688"/>
    <w:rsid w:val="007F4D3B"/>
    <w:rsid w:val="007F4F63"/>
    <w:rsid w:val="007F5392"/>
    <w:rsid w:val="007F5EEB"/>
    <w:rsid w:val="007F63EE"/>
    <w:rsid w:val="007F688E"/>
    <w:rsid w:val="007F6ADA"/>
    <w:rsid w:val="007F6D4F"/>
    <w:rsid w:val="007F6EF3"/>
    <w:rsid w:val="007F7347"/>
    <w:rsid w:val="007F791A"/>
    <w:rsid w:val="007F7B47"/>
    <w:rsid w:val="008000B2"/>
    <w:rsid w:val="008000D7"/>
    <w:rsid w:val="00800164"/>
    <w:rsid w:val="00801606"/>
    <w:rsid w:val="008019AA"/>
    <w:rsid w:val="00802032"/>
    <w:rsid w:val="00802A27"/>
    <w:rsid w:val="00802A3A"/>
    <w:rsid w:val="00802FB1"/>
    <w:rsid w:val="00803658"/>
    <w:rsid w:val="008037D2"/>
    <w:rsid w:val="00803835"/>
    <w:rsid w:val="00803F32"/>
    <w:rsid w:val="008047DD"/>
    <w:rsid w:val="008049CE"/>
    <w:rsid w:val="00805B1C"/>
    <w:rsid w:val="00806487"/>
    <w:rsid w:val="0080756C"/>
    <w:rsid w:val="0081026D"/>
    <w:rsid w:val="008105A1"/>
    <w:rsid w:val="00810628"/>
    <w:rsid w:val="00811179"/>
    <w:rsid w:val="008111AC"/>
    <w:rsid w:val="00813086"/>
    <w:rsid w:val="0081329D"/>
    <w:rsid w:val="008135A7"/>
    <w:rsid w:val="0081374E"/>
    <w:rsid w:val="00813DD3"/>
    <w:rsid w:val="00815154"/>
    <w:rsid w:val="0081654B"/>
    <w:rsid w:val="0081674E"/>
    <w:rsid w:val="00816846"/>
    <w:rsid w:val="00820074"/>
    <w:rsid w:val="00820AE1"/>
    <w:rsid w:val="0082138A"/>
    <w:rsid w:val="00821F79"/>
    <w:rsid w:val="00821FB8"/>
    <w:rsid w:val="0082205B"/>
    <w:rsid w:val="00822651"/>
    <w:rsid w:val="00822996"/>
    <w:rsid w:val="00822B41"/>
    <w:rsid w:val="00823255"/>
    <w:rsid w:val="00823289"/>
    <w:rsid w:val="00823576"/>
    <w:rsid w:val="00824186"/>
    <w:rsid w:val="008244A1"/>
    <w:rsid w:val="008247F9"/>
    <w:rsid w:val="00824A93"/>
    <w:rsid w:val="00824B79"/>
    <w:rsid w:val="008250C0"/>
    <w:rsid w:val="00825AF4"/>
    <w:rsid w:val="00825E14"/>
    <w:rsid w:val="00825F0B"/>
    <w:rsid w:val="00825FD0"/>
    <w:rsid w:val="0082623C"/>
    <w:rsid w:val="008262DE"/>
    <w:rsid w:val="00827131"/>
    <w:rsid w:val="008276E5"/>
    <w:rsid w:val="00827A21"/>
    <w:rsid w:val="00827B34"/>
    <w:rsid w:val="008312EC"/>
    <w:rsid w:val="00831A02"/>
    <w:rsid w:val="00831C82"/>
    <w:rsid w:val="00831DDC"/>
    <w:rsid w:val="0083209E"/>
    <w:rsid w:val="008320C5"/>
    <w:rsid w:val="00832F79"/>
    <w:rsid w:val="008330F4"/>
    <w:rsid w:val="008339B2"/>
    <w:rsid w:val="00833C07"/>
    <w:rsid w:val="0083410E"/>
    <w:rsid w:val="00834649"/>
    <w:rsid w:val="0083469A"/>
    <w:rsid w:val="00834868"/>
    <w:rsid w:val="00834D70"/>
    <w:rsid w:val="00835098"/>
    <w:rsid w:val="008351E4"/>
    <w:rsid w:val="008352C3"/>
    <w:rsid w:val="00835EC6"/>
    <w:rsid w:val="0083640F"/>
    <w:rsid w:val="00836668"/>
    <w:rsid w:val="00836E2F"/>
    <w:rsid w:val="00837D2A"/>
    <w:rsid w:val="00837F61"/>
    <w:rsid w:val="00840B34"/>
    <w:rsid w:val="00840BB9"/>
    <w:rsid w:val="00840CEC"/>
    <w:rsid w:val="008415AA"/>
    <w:rsid w:val="0084195B"/>
    <w:rsid w:val="00841AB8"/>
    <w:rsid w:val="00841C8E"/>
    <w:rsid w:val="00841E32"/>
    <w:rsid w:val="00841E97"/>
    <w:rsid w:val="008424B3"/>
    <w:rsid w:val="00842511"/>
    <w:rsid w:val="00842EB7"/>
    <w:rsid w:val="00842FD2"/>
    <w:rsid w:val="00843429"/>
    <w:rsid w:val="0084471B"/>
    <w:rsid w:val="008449AB"/>
    <w:rsid w:val="00845AAC"/>
    <w:rsid w:val="00846869"/>
    <w:rsid w:val="008477AF"/>
    <w:rsid w:val="00847846"/>
    <w:rsid w:val="008478FB"/>
    <w:rsid w:val="008505A5"/>
    <w:rsid w:val="00850769"/>
    <w:rsid w:val="008512DE"/>
    <w:rsid w:val="00851BC3"/>
    <w:rsid w:val="008533E4"/>
    <w:rsid w:val="00853DBF"/>
    <w:rsid w:val="00855317"/>
    <w:rsid w:val="008562C9"/>
    <w:rsid w:val="00856F2E"/>
    <w:rsid w:val="00857F3B"/>
    <w:rsid w:val="0086043B"/>
    <w:rsid w:val="00860766"/>
    <w:rsid w:val="00860E55"/>
    <w:rsid w:val="0086104E"/>
    <w:rsid w:val="00861732"/>
    <w:rsid w:val="00861A54"/>
    <w:rsid w:val="00861B69"/>
    <w:rsid w:val="008620B6"/>
    <w:rsid w:val="008629DF"/>
    <w:rsid w:val="0086442F"/>
    <w:rsid w:val="00865618"/>
    <w:rsid w:val="0086583E"/>
    <w:rsid w:val="00865B32"/>
    <w:rsid w:val="008662B9"/>
    <w:rsid w:val="0086630F"/>
    <w:rsid w:val="00866B58"/>
    <w:rsid w:val="0086718F"/>
    <w:rsid w:val="00867AC3"/>
    <w:rsid w:val="008718F2"/>
    <w:rsid w:val="00871F62"/>
    <w:rsid w:val="00871FBD"/>
    <w:rsid w:val="00872C74"/>
    <w:rsid w:val="00872D10"/>
    <w:rsid w:val="008731E6"/>
    <w:rsid w:val="0087342B"/>
    <w:rsid w:val="00873B3E"/>
    <w:rsid w:val="00874990"/>
    <w:rsid w:val="00874C97"/>
    <w:rsid w:val="00875CD5"/>
    <w:rsid w:val="0087616D"/>
    <w:rsid w:val="0087667D"/>
    <w:rsid w:val="008766FA"/>
    <w:rsid w:val="00876E6B"/>
    <w:rsid w:val="00877102"/>
    <w:rsid w:val="0088057F"/>
    <w:rsid w:val="0088087C"/>
    <w:rsid w:val="00880DFC"/>
    <w:rsid w:val="008815D6"/>
    <w:rsid w:val="00881AEE"/>
    <w:rsid w:val="00882403"/>
    <w:rsid w:val="0088293C"/>
    <w:rsid w:val="0088299C"/>
    <w:rsid w:val="00882CA4"/>
    <w:rsid w:val="00883112"/>
    <w:rsid w:val="0088346F"/>
    <w:rsid w:val="00883475"/>
    <w:rsid w:val="00883B03"/>
    <w:rsid w:val="00884683"/>
    <w:rsid w:val="008847C1"/>
    <w:rsid w:val="0088492A"/>
    <w:rsid w:val="00884B4F"/>
    <w:rsid w:val="00884F6B"/>
    <w:rsid w:val="0088548E"/>
    <w:rsid w:val="008857D0"/>
    <w:rsid w:val="00885C82"/>
    <w:rsid w:val="00887504"/>
    <w:rsid w:val="0089020C"/>
    <w:rsid w:val="008909B2"/>
    <w:rsid w:val="00891810"/>
    <w:rsid w:val="008927D6"/>
    <w:rsid w:val="00892B87"/>
    <w:rsid w:val="00893795"/>
    <w:rsid w:val="00893C4F"/>
    <w:rsid w:val="00894402"/>
    <w:rsid w:val="008954E8"/>
    <w:rsid w:val="008958A4"/>
    <w:rsid w:val="00895B51"/>
    <w:rsid w:val="0089634E"/>
    <w:rsid w:val="00896AA1"/>
    <w:rsid w:val="008977AD"/>
    <w:rsid w:val="008A02C5"/>
    <w:rsid w:val="008A0AF0"/>
    <w:rsid w:val="008A1C18"/>
    <w:rsid w:val="008A1C53"/>
    <w:rsid w:val="008A28B9"/>
    <w:rsid w:val="008A2D69"/>
    <w:rsid w:val="008A31F5"/>
    <w:rsid w:val="008A35D0"/>
    <w:rsid w:val="008A3ECA"/>
    <w:rsid w:val="008A402B"/>
    <w:rsid w:val="008A4077"/>
    <w:rsid w:val="008A4A9A"/>
    <w:rsid w:val="008A4CCA"/>
    <w:rsid w:val="008A4E32"/>
    <w:rsid w:val="008A559B"/>
    <w:rsid w:val="008A55C7"/>
    <w:rsid w:val="008A57D7"/>
    <w:rsid w:val="008A6591"/>
    <w:rsid w:val="008A65E5"/>
    <w:rsid w:val="008A65FF"/>
    <w:rsid w:val="008A664C"/>
    <w:rsid w:val="008A74AA"/>
    <w:rsid w:val="008A794E"/>
    <w:rsid w:val="008B02D6"/>
    <w:rsid w:val="008B0537"/>
    <w:rsid w:val="008B067B"/>
    <w:rsid w:val="008B110E"/>
    <w:rsid w:val="008B1472"/>
    <w:rsid w:val="008B169E"/>
    <w:rsid w:val="008B17B7"/>
    <w:rsid w:val="008B1828"/>
    <w:rsid w:val="008B2147"/>
    <w:rsid w:val="008B26C2"/>
    <w:rsid w:val="008B34ED"/>
    <w:rsid w:val="008B3A24"/>
    <w:rsid w:val="008B3B2E"/>
    <w:rsid w:val="008B3F4F"/>
    <w:rsid w:val="008B46F1"/>
    <w:rsid w:val="008B4F52"/>
    <w:rsid w:val="008B52B3"/>
    <w:rsid w:val="008B5DCE"/>
    <w:rsid w:val="008B721F"/>
    <w:rsid w:val="008B72DE"/>
    <w:rsid w:val="008B742A"/>
    <w:rsid w:val="008B7888"/>
    <w:rsid w:val="008B7892"/>
    <w:rsid w:val="008B7A8E"/>
    <w:rsid w:val="008B7F2D"/>
    <w:rsid w:val="008C014A"/>
    <w:rsid w:val="008C0C13"/>
    <w:rsid w:val="008C1397"/>
    <w:rsid w:val="008C16C8"/>
    <w:rsid w:val="008C196F"/>
    <w:rsid w:val="008C1BE8"/>
    <w:rsid w:val="008C2FB9"/>
    <w:rsid w:val="008C39AE"/>
    <w:rsid w:val="008C3D68"/>
    <w:rsid w:val="008C3DFA"/>
    <w:rsid w:val="008C3E6E"/>
    <w:rsid w:val="008C4CC7"/>
    <w:rsid w:val="008C5766"/>
    <w:rsid w:val="008C5915"/>
    <w:rsid w:val="008C5A56"/>
    <w:rsid w:val="008C5E02"/>
    <w:rsid w:val="008C78CC"/>
    <w:rsid w:val="008C795E"/>
    <w:rsid w:val="008C7E44"/>
    <w:rsid w:val="008D06A3"/>
    <w:rsid w:val="008D15D0"/>
    <w:rsid w:val="008D195B"/>
    <w:rsid w:val="008D2046"/>
    <w:rsid w:val="008D207C"/>
    <w:rsid w:val="008D2476"/>
    <w:rsid w:val="008D275A"/>
    <w:rsid w:val="008D2951"/>
    <w:rsid w:val="008D2D18"/>
    <w:rsid w:val="008D4166"/>
    <w:rsid w:val="008D4198"/>
    <w:rsid w:val="008D54E8"/>
    <w:rsid w:val="008D5741"/>
    <w:rsid w:val="008D57B0"/>
    <w:rsid w:val="008D5889"/>
    <w:rsid w:val="008D5C0D"/>
    <w:rsid w:val="008D5E85"/>
    <w:rsid w:val="008D5F32"/>
    <w:rsid w:val="008D64AE"/>
    <w:rsid w:val="008D7062"/>
    <w:rsid w:val="008D71E7"/>
    <w:rsid w:val="008E0A95"/>
    <w:rsid w:val="008E1114"/>
    <w:rsid w:val="008E1C21"/>
    <w:rsid w:val="008E1C29"/>
    <w:rsid w:val="008E1DE0"/>
    <w:rsid w:val="008E3196"/>
    <w:rsid w:val="008E3499"/>
    <w:rsid w:val="008E3F89"/>
    <w:rsid w:val="008E43A5"/>
    <w:rsid w:val="008E45A8"/>
    <w:rsid w:val="008E45AC"/>
    <w:rsid w:val="008E47D8"/>
    <w:rsid w:val="008E5347"/>
    <w:rsid w:val="008E55BD"/>
    <w:rsid w:val="008E5D78"/>
    <w:rsid w:val="008E733E"/>
    <w:rsid w:val="008F0CC1"/>
    <w:rsid w:val="008F16A4"/>
    <w:rsid w:val="008F1B1E"/>
    <w:rsid w:val="008F1CFD"/>
    <w:rsid w:val="008F1F8D"/>
    <w:rsid w:val="008F2117"/>
    <w:rsid w:val="008F243E"/>
    <w:rsid w:val="008F2BF9"/>
    <w:rsid w:val="008F3D71"/>
    <w:rsid w:val="008F4292"/>
    <w:rsid w:val="008F4AB3"/>
    <w:rsid w:val="008F4B80"/>
    <w:rsid w:val="008F4DFA"/>
    <w:rsid w:val="008F561C"/>
    <w:rsid w:val="008F65E4"/>
    <w:rsid w:val="008F72D0"/>
    <w:rsid w:val="008F7758"/>
    <w:rsid w:val="008F79D7"/>
    <w:rsid w:val="008F7C80"/>
    <w:rsid w:val="009003F5"/>
    <w:rsid w:val="0090076C"/>
    <w:rsid w:val="00900ED7"/>
    <w:rsid w:val="00902773"/>
    <w:rsid w:val="00902D13"/>
    <w:rsid w:val="00902F84"/>
    <w:rsid w:val="009045E3"/>
    <w:rsid w:val="009051CA"/>
    <w:rsid w:val="009052E7"/>
    <w:rsid w:val="00905933"/>
    <w:rsid w:val="00906282"/>
    <w:rsid w:val="00906FB8"/>
    <w:rsid w:val="0090775A"/>
    <w:rsid w:val="0091013E"/>
    <w:rsid w:val="009102AC"/>
    <w:rsid w:val="00911440"/>
    <w:rsid w:val="00912562"/>
    <w:rsid w:val="00912AC6"/>
    <w:rsid w:val="00912B61"/>
    <w:rsid w:val="0091344C"/>
    <w:rsid w:val="00913E9F"/>
    <w:rsid w:val="009141AD"/>
    <w:rsid w:val="00914752"/>
    <w:rsid w:val="00914EAE"/>
    <w:rsid w:val="0091517E"/>
    <w:rsid w:val="009152B8"/>
    <w:rsid w:val="00915592"/>
    <w:rsid w:val="00915F91"/>
    <w:rsid w:val="00915FBC"/>
    <w:rsid w:val="0091663D"/>
    <w:rsid w:val="0091673D"/>
    <w:rsid w:val="00916944"/>
    <w:rsid w:val="00916B62"/>
    <w:rsid w:val="00916D06"/>
    <w:rsid w:val="00917770"/>
    <w:rsid w:val="009178C9"/>
    <w:rsid w:val="00917D0D"/>
    <w:rsid w:val="00917F9A"/>
    <w:rsid w:val="00920030"/>
    <w:rsid w:val="0092042B"/>
    <w:rsid w:val="009205E1"/>
    <w:rsid w:val="009209E8"/>
    <w:rsid w:val="0092143F"/>
    <w:rsid w:val="0092157C"/>
    <w:rsid w:val="00921852"/>
    <w:rsid w:val="00921C33"/>
    <w:rsid w:val="00921DE9"/>
    <w:rsid w:val="00922068"/>
    <w:rsid w:val="00922626"/>
    <w:rsid w:val="009226B4"/>
    <w:rsid w:val="00922A86"/>
    <w:rsid w:val="00922D98"/>
    <w:rsid w:val="00922EC7"/>
    <w:rsid w:val="00922EC9"/>
    <w:rsid w:val="00922F80"/>
    <w:rsid w:val="00923015"/>
    <w:rsid w:val="00923035"/>
    <w:rsid w:val="009230DC"/>
    <w:rsid w:val="0092367B"/>
    <w:rsid w:val="00923910"/>
    <w:rsid w:val="00923A1E"/>
    <w:rsid w:val="00923AB5"/>
    <w:rsid w:val="00923C23"/>
    <w:rsid w:val="0092471C"/>
    <w:rsid w:val="00924974"/>
    <w:rsid w:val="00924A2F"/>
    <w:rsid w:val="00925B13"/>
    <w:rsid w:val="00925FBC"/>
    <w:rsid w:val="009261CB"/>
    <w:rsid w:val="009275FA"/>
    <w:rsid w:val="009277F5"/>
    <w:rsid w:val="00927D5B"/>
    <w:rsid w:val="009303EC"/>
    <w:rsid w:val="00931008"/>
    <w:rsid w:val="00932472"/>
    <w:rsid w:val="009330BA"/>
    <w:rsid w:val="00933165"/>
    <w:rsid w:val="00933CCF"/>
    <w:rsid w:val="00933F5C"/>
    <w:rsid w:val="009340F3"/>
    <w:rsid w:val="00934470"/>
    <w:rsid w:val="009347FB"/>
    <w:rsid w:val="0093493A"/>
    <w:rsid w:val="00934B13"/>
    <w:rsid w:val="00935361"/>
    <w:rsid w:val="00935559"/>
    <w:rsid w:val="00935566"/>
    <w:rsid w:val="009362FA"/>
    <w:rsid w:val="00936B18"/>
    <w:rsid w:val="00936DA3"/>
    <w:rsid w:val="00936F59"/>
    <w:rsid w:val="00937563"/>
    <w:rsid w:val="00937F06"/>
    <w:rsid w:val="00940A5F"/>
    <w:rsid w:val="00940AB3"/>
    <w:rsid w:val="00940AFC"/>
    <w:rsid w:val="00940B94"/>
    <w:rsid w:val="00940BAA"/>
    <w:rsid w:val="009417FD"/>
    <w:rsid w:val="00941945"/>
    <w:rsid w:val="00941BF9"/>
    <w:rsid w:val="00942A59"/>
    <w:rsid w:val="00942BC3"/>
    <w:rsid w:val="0094344B"/>
    <w:rsid w:val="00943C59"/>
    <w:rsid w:val="0094419A"/>
    <w:rsid w:val="0094458F"/>
    <w:rsid w:val="00944793"/>
    <w:rsid w:val="00945676"/>
    <w:rsid w:val="0094678C"/>
    <w:rsid w:val="009469E3"/>
    <w:rsid w:val="00946AA1"/>
    <w:rsid w:val="009471F2"/>
    <w:rsid w:val="0094729F"/>
    <w:rsid w:val="0094735B"/>
    <w:rsid w:val="0094736C"/>
    <w:rsid w:val="0095027F"/>
    <w:rsid w:val="00950EAB"/>
    <w:rsid w:val="00951276"/>
    <w:rsid w:val="0095182F"/>
    <w:rsid w:val="00951AB6"/>
    <w:rsid w:val="00951BD3"/>
    <w:rsid w:val="00951DFC"/>
    <w:rsid w:val="0095212C"/>
    <w:rsid w:val="009521BA"/>
    <w:rsid w:val="00952279"/>
    <w:rsid w:val="00952825"/>
    <w:rsid w:val="00953265"/>
    <w:rsid w:val="00953813"/>
    <w:rsid w:val="00953EF8"/>
    <w:rsid w:val="00954589"/>
    <w:rsid w:val="009548B7"/>
    <w:rsid w:val="00954BCD"/>
    <w:rsid w:val="009551F3"/>
    <w:rsid w:val="00955DC5"/>
    <w:rsid w:val="00955DCD"/>
    <w:rsid w:val="0095625D"/>
    <w:rsid w:val="00956D62"/>
    <w:rsid w:val="00957101"/>
    <w:rsid w:val="00957AE2"/>
    <w:rsid w:val="00960310"/>
    <w:rsid w:val="00960B08"/>
    <w:rsid w:val="00961048"/>
    <w:rsid w:val="009625A6"/>
    <w:rsid w:val="009626C0"/>
    <w:rsid w:val="00963425"/>
    <w:rsid w:val="00963BE6"/>
    <w:rsid w:val="009641C3"/>
    <w:rsid w:val="009642FE"/>
    <w:rsid w:val="0096484F"/>
    <w:rsid w:val="009649E0"/>
    <w:rsid w:val="00964A05"/>
    <w:rsid w:val="00964FEE"/>
    <w:rsid w:val="00965A48"/>
    <w:rsid w:val="00965D88"/>
    <w:rsid w:val="00965F2B"/>
    <w:rsid w:val="009661DB"/>
    <w:rsid w:val="00966AED"/>
    <w:rsid w:val="00966BCF"/>
    <w:rsid w:val="00966E92"/>
    <w:rsid w:val="009679E9"/>
    <w:rsid w:val="00967DEF"/>
    <w:rsid w:val="0097050B"/>
    <w:rsid w:val="00970693"/>
    <w:rsid w:val="00970B3D"/>
    <w:rsid w:val="00971BB3"/>
    <w:rsid w:val="00972150"/>
    <w:rsid w:val="009733B3"/>
    <w:rsid w:val="00973436"/>
    <w:rsid w:val="0097355A"/>
    <w:rsid w:val="00973789"/>
    <w:rsid w:val="00973EA2"/>
    <w:rsid w:val="00973FB5"/>
    <w:rsid w:val="009748E8"/>
    <w:rsid w:val="00974943"/>
    <w:rsid w:val="009755E5"/>
    <w:rsid w:val="00975811"/>
    <w:rsid w:val="00975DB5"/>
    <w:rsid w:val="009762E5"/>
    <w:rsid w:val="009771C6"/>
    <w:rsid w:val="009778BC"/>
    <w:rsid w:val="00977F96"/>
    <w:rsid w:val="009800D8"/>
    <w:rsid w:val="00980303"/>
    <w:rsid w:val="009808CB"/>
    <w:rsid w:val="00982D85"/>
    <w:rsid w:val="009830A4"/>
    <w:rsid w:val="009837FD"/>
    <w:rsid w:val="00984775"/>
    <w:rsid w:val="00984C73"/>
    <w:rsid w:val="009850BF"/>
    <w:rsid w:val="00985CC3"/>
    <w:rsid w:val="009862C3"/>
    <w:rsid w:val="0098634D"/>
    <w:rsid w:val="0098773C"/>
    <w:rsid w:val="009900F6"/>
    <w:rsid w:val="009901A6"/>
    <w:rsid w:val="009904D7"/>
    <w:rsid w:val="009911A4"/>
    <w:rsid w:val="00991214"/>
    <w:rsid w:val="009915F4"/>
    <w:rsid w:val="00991B3E"/>
    <w:rsid w:val="00992392"/>
    <w:rsid w:val="00992597"/>
    <w:rsid w:val="00992730"/>
    <w:rsid w:val="0099422D"/>
    <w:rsid w:val="00994478"/>
    <w:rsid w:val="0099527E"/>
    <w:rsid w:val="009969AE"/>
    <w:rsid w:val="00996DF4"/>
    <w:rsid w:val="009975B5"/>
    <w:rsid w:val="00997929"/>
    <w:rsid w:val="00997A80"/>
    <w:rsid w:val="009A040F"/>
    <w:rsid w:val="009A0812"/>
    <w:rsid w:val="009A08F2"/>
    <w:rsid w:val="009A0B74"/>
    <w:rsid w:val="009A0BF9"/>
    <w:rsid w:val="009A1534"/>
    <w:rsid w:val="009A1A93"/>
    <w:rsid w:val="009A1AEF"/>
    <w:rsid w:val="009A1F9F"/>
    <w:rsid w:val="009A241B"/>
    <w:rsid w:val="009A2FB4"/>
    <w:rsid w:val="009A3D79"/>
    <w:rsid w:val="009A587E"/>
    <w:rsid w:val="009A59EF"/>
    <w:rsid w:val="009A5A5B"/>
    <w:rsid w:val="009A5F6F"/>
    <w:rsid w:val="009A6982"/>
    <w:rsid w:val="009A6E20"/>
    <w:rsid w:val="009A72F5"/>
    <w:rsid w:val="009A7D16"/>
    <w:rsid w:val="009B1519"/>
    <w:rsid w:val="009B203C"/>
    <w:rsid w:val="009B2072"/>
    <w:rsid w:val="009B216E"/>
    <w:rsid w:val="009B21D3"/>
    <w:rsid w:val="009B25D6"/>
    <w:rsid w:val="009B26EB"/>
    <w:rsid w:val="009B277C"/>
    <w:rsid w:val="009B27FA"/>
    <w:rsid w:val="009B2AF7"/>
    <w:rsid w:val="009B2C5D"/>
    <w:rsid w:val="009B2D96"/>
    <w:rsid w:val="009B2E10"/>
    <w:rsid w:val="009B4331"/>
    <w:rsid w:val="009B4C0F"/>
    <w:rsid w:val="009B50A0"/>
    <w:rsid w:val="009B54A1"/>
    <w:rsid w:val="009B5DA2"/>
    <w:rsid w:val="009B6009"/>
    <w:rsid w:val="009B6062"/>
    <w:rsid w:val="009B6A69"/>
    <w:rsid w:val="009B6FA4"/>
    <w:rsid w:val="009B73EE"/>
    <w:rsid w:val="009B76B1"/>
    <w:rsid w:val="009C020D"/>
    <w:rsid w:val="009C034B"/>
    <w:rsid w:val="009C03AB"/>
    <w:rsid w:val="009C0407"/>
    <w:rsid w:val="009C069C"/>
    <w:rsid w:val="009C09B5"/>
    <w:rsid w:val="009C0C86"/>
    <w:rsid w:val="009C14E9"/>
    <w:rsid w:val="009C199C"/>
    <w:rsid w:val="009C1F78"/>
    <w:rsid w:val="009C223E"/>
    <w:rsid w:val="009C2294"/>
    <w:rsid w:val="009C2383"/>
    <w:rsid w:val="009C27B5"/>
    <w:rsid w:val="009C2C4B"/>
    <w:rsid w:val="009C2C7A"/>
    <w:rsid w:val="009C345C"/>
    <w:rsid w:val="009C3573"/>
    <w:rsid w:val="009C40CF"/>
    <w:rsid w:val="009C4542"/>
    <w:rsid w:val="009C553B"/>
    <w:rsid w:val="009C598F"/>
    <w:rsid w:val="009C5C7C"/>
    <w:rsid w:val="009C5D9D"/>
    <w:rsid w:val="009C625D"/>
    <w:rsid w:val="009C676C"/>
    <w:rsid w:val="009C6D70"/>
    <w:rsid w:val="009C7027"/>
    <w:rsid w:val="009D0A10"/>
    <w:rsid w:val="009D0A1D"/>
    <w:rsid w:val="009D0A7C"/>
    <w:rsid w:val="009D0CB8"/>
    <w:rsid w:val="009D127B"/>
    <w:rsid w:val="009D154C"/>
    <w:rsid w:val="009D231C"/>
    <w:rsid w:val="009D25E2"/>
    <w:rsid w:val="009D269B"/>
    <w:rsid w:val="009D297C"/>
    <w:rsid w:val="009D2BDC"/>
    <w:rsid w:val="009D2D9B"/>
    <w:rsid w:val="009D34D6"/>
    <w:rsid w:val="009D3894"/>
    <w:rsid w:val="009D45EF"/>
    <w:rsid w:val="009D4845"/>
    <w:rsid w:val="009D489E"/>
    <w:rsid w:val="009D492C"/>
    <w:rsid w:val="009D53B8"/>
    <w:rsid w:val="009D5454"/>
    <w:rsid w:val="009D54A7"/>
    <w:rsid w:val="009D584C"/>
    <w:rsid w:val="009D5CBE"/>
    <w:rsid w:val="009D5D1D"/>
    <w:rsid w:val="009D5E8B"/>
    <w:rsid w:val="009D701B"/>
    <w:rsid w:val="009D71D4"/>
    <w:rsid w:val="009D7B6B"/>
    <w:rsid w:val="009D7D59"/>
    <w:rsid w:val="009E0581"/>
    <w:rsid w:val="009E05AE"/>
    <w:rsid w:val="009E217B"/>
    <w:rsid w:val="009E219D"/>
    <w:rsid w:val="009E29A4"/>
    <w:rsid w:val="009E2A0D"/>
    <w:rsid w:val="009E2FCF"/>
    <w:rsid w:val="009E301D"/>
    <w:rsid w:val="009E3190"/>
    <w:rsid w:val="009E37E6"/>
    <w:rsid w:val="009E3911"/>
    <w:rsid w:val="009E44EC"/>
    <w:rsid w:val="009E4701"/>
    <w:rsid w:val="009E52EF"/>
    <w:rsid w:val="009E5501"/>
    <w:rsid w:val="009E5979"/>
    <w:rsid w:val="009E6066"/>
    <w:rsid w:val="009E6871"/>
    <w:rsid w:val="009E6A49"/>
    <w:rsid w:val="009E6F35"/>
    <w:rsid w:val="009E7087"/>
    <w:rsid w:val="009E72B2"/>
    <w:rsid w:val="009E7318"/>
    <w:rsid w:val="009E7BBF"/>
    <w:rsid w:val="009E7ED6"/>
    <w:rsid w:val="009F0675"/>
    <w:rsid w:val="009F0AAD"/>
    <w:rsid w:val="009F0B7B"/>
    <w:rsid w:val="009F106F"/>
    <w:rsid w:val="009F12A8"/>
    <w:rsid w:val="009F1539"/>
    <w:rsid w:val="009F1EC3"/>
    <w:rsid w:val="009F2551"/>
    <w:rsid w:val="009F2A63"/>
    <w:rsid w:val="009F3A4F"/>
    <w:rsid w:val="009F3C63"/>
    <w:rsid w:val="009F4178"/>
    <w:rsid w:val="009F432F"/>
    <w:rsid w:val="009F5A0D"/>
    <w:rsid w:val="009F5D5C"/>
    <w:rsid w:val="009F5E76"/>
    <w:rsid w:val="009F6FDB"/>
    <w:rsid w:val="009F7648"/>
    <w:rsid w:val="009F771F"/>
    <w:rsid w:val="00A0083A"/>
    <w:rsid w:val="00A00A7C"/>
    <w:rsid w:val="00A018A6"/>
    <w:rsid w:val="00A01BDE"/>
    <w:rsid w:val="00A01DFD"/>
    <w:rsid w:val="00A02282"/>
    <w:rsid w:val="00A02BD6"/>
    <w:rsid w:val="00A02C9C"/>
    <w:rsid w:val="00A0447F"/>
    <w:rsid w:val="00A04834"/>
    <w:rsid w:val="00A049C4"/>
    <w:rsid w:val="00A0519B"/>
    <w:rsid w:val="00A052ED"/>
    <w:rsid w:val="00A05C4D"/>
    <w:rsid w:val="00A05D11"/>
    <w:rsid w:val="00A06269"/>
    <w:rsid w:val="00A06A2F"/>
    <w:rsid w:val="00A0798F"/>
    <w:rsid w:val="00A07A75"/>
    <w:rsid w:val="00A07AC6"/>
    <w:rsid w:val="00A07B14"/>
    <w:rsid w:val="00A1061F"/>
    <w:rsid w:val="00A107C8"/>
    <w:rsid w:val="00A1225B"/>
    <w:rsid w:val="00A126CB"/>
    <w:rsid w:val="00A127ED"/>
    <w:rsid w:val="00A129F4"/>
    <w:rsid w:val="00A133AD"/>
    <w:rsid w:val="00A136D8"/>
    <w:rsid w:val="00A14758"/>
    <w:rsid w:val="00A14DF4"/>
    <w:rsid w:val="00A16EB7"/>
    <w:rsid w:val="00A1702A"/>
    <w:rsid w:val="00A17F8D"/>
    <w:rsid w:val="00A20B29"/>
    <w:rsid w:val="00A21059"/>
    <w:rsid w:val="00A211F2"/>
    <w:rsid w:val="00A215CC"/>
    <w:rsid w:val="00A22032"/>
    <w:rsid w:val="00A23EEE"/>
    <w:rsid w:val="00A2475F"/>
    <w:rsid w:val="00A24A9F"/>
    <w:rsid w:val="00A25707"/>
    <w:rsid w:val="00A263F8"/>
    <w:rsid w:val="00A27552"/>
    <w:rsid w:val="00A2762E"/>
    <w:rsid w:val="00A27DD0"/>
    <w:rsid w:val="00A307DE"/>
    <w:rsid w:val="00A3092D"/>
    <w:rsid w:val="00A30A0E"/>
    <w:rsid w:val="00A30BCE"/>
    <w:rsid w:val="00A30C49"/>
    <w:rsid w:val="00A30FD9"/>
    <w:rsid w:val="00A31EE4"/>
    <w:rsid w:val="00A32420"/>
    <w:rsid w:val="00A32C11"/>
    <w:rsid w:val="00A32C6D"/>
    <w:rsid w:val="00A33083"/>
    <w:rsid w:val="00A34E1E"/>
    <w:rsid w:val="00A35292"/>
    <w:rsid w:val="00A3656B"/>
    <w:rsid w:val="00A37440"/>
    <w:rsid w:val="00A3790E"/>
    <w:rsid w:val="00A406A2"/>
    <w:rsid w:val="00A40C46"/>
    <w:rsid w:val="00A40CB3"/>
    <w:rsid w:val="00A40D0F"/>
    <w:rsid w:val="00A415FF"/>
    <w:rsid w:val="00A41F18"/>
    <w:rsid w:val="00A42098"/>
    <w:rsid w:val="00A42B8F"/>
    <w:rsid w:val="00A4323A"/>
    <w:rsid w:val="00A434C7"/>
    <w:rsid w:val="00A43BF6"/>
    <w:rsid w:val="00A43C07"/>
    <w:rsid w:val="00A43F96"/>
    <w:rsid w:val="00A44674"/>
    <w:rsid w:val="00A44841"/>
    <w:rsid w:val="00A44D29"/>
    <w:rsid w:val="00A4516F"/>
    <w:rsid w:val="00A45285"/>
    <w:rsid w:val="00A45B91"/>
    <w:rsid w:val="00A45E2A"/>
    <w:rsid w:val="00A45FDB"/>
    <w:rsid w:val="00A46AFC"/>
    <w:rsid w:val="00A46FA0"/>
    <w:rsid w:val="00A47439"/>
    <w:rsid w:val="00A47B13"/>
    <w:rsid w:val="00A501B1"/>
    <w:rsid w:val="00A50816"/>
    <w:rsid w:val="00A5140B"/>
    <w:rsid w:val="00A51765"/>
    <w:rsid w:val="00A51CE7"/>
    <w:rsid w:val="00A51FB6"/>
    <w:rsid w:val="00A523B1"/>
    <w:rsid w:val="00A523C8"/>
    <w:rsid w:val="00A52609"/>
    <w:rsid w:val="00A5273C"/>
    <w:rsid w:val="00A52EF7"/>
    <w:rsid w:val="00A53867"/>
    <w:rsid w:val="00A53A59"/>
    <w:rsid w:val="00A53D2B"/>
    <w:rsid w:val="00A53F18"/>
    <w:rsid w:val="00A5475E"/>
    <w:rsid w:val="00A54A33"/>
    <w:rsid w:val="00A550BE"/>
    <w:rsid w:val="00A55100"/>
    <w:rsid w:val="00A55948"/>
    <w:rsid w:val="00A56178"/>
    <w:rsid w:val="00A563FB"/>
    <w:rsid w:val="00A564D9"/>
    <w:rsid w:val="00A57B90"/>
    <w:rsid w:val="00A57C74"/>
    <w:rsid w:val="00A57FBE"/>
    <w:rsid w:val="00A60AB2"/>
    <w:rsid w:val="00A60F1E"/>
    <w:rsid w:val="00A61A43"/>
    <w:rsid w:val="00A61E86"/>
    <w:rsid w:val="00A61ECB"/>
    <w:rsid w:val="00A61EFD"/>
    <w:rsid w:val="00A62F91"/>
    <w:rsid w:val="00A64837"/>
    <w:rsid w:val="00A64D47"/>
    <w:rsid w:val="00A652DC"/>
    <w:rsid w:val="00A65AC5"/>
    <w:rsid w:val="00A6618D"/>
    <w:rsid w:val="00A662E0"/>
    <w:rsid w:val="00A662F6"/>
    <w:rsid w:val="00A663DC"/>
    <w:rsid w:val="00A6698C"/>
    <w:rsid w:val="00A66E1C"/>
    <w:rsid w:val="00A66ED4"/>
    <w:rsid w:val="00A6715D"/>
    <w:rsid w:val="00A672E8"/>
    <w:rsid w:val="00A678B0"/>
    <w:rsid w:val="00A67B9C"/>
    <w:rsid w:val="00A70371"/>
    <w:rsid w:val="00A703AB"/>
    <w:rsid w:val="00A70E96"/>
    <w:rsid w:val="00A71C35"/>
    <w:rsid w:val="00A7237F"/>
    <w:rsid w:val="00A75543"/>
    <w:rsid w:val="00A75873"/>
    <w:rsid w:val="00A76242"/>
    <w:rsid w:val="00A76B18"/>
    <w:rsid w:val="00A76B7A"/>
    <w:rsid w:val="00A76BBF"/>
    <w:rsid w:val="00A76BD4"/>
    <w:rsid w:val="00A7715B"/>
    <w:rsid w:val="00A772FE"/>
    <w:rsid w:val="00A77656"/>
    <w:rsid w:val="00A77AC2"/>
    <w:rsid w:val="00A77BAE"/>
    <w:rsid w:val="00A77EC0"/>
    <w:rsid w:val="00A77ED6"/>
    <w:rsid w:val="00A80147"/>
    <w:rsid w:val="00A812B8"/>
    <w:rsid w:val="00A814E2"/>
    <w:rsid w:val="00A8188F"/>
    <w:rsid w:val="00A81B5E"/>
    <w:rsid w:val="00A81EF5"/>
    <w:rsid w:val="00A832C8"/>
    <w:rsid w:val="00A8338D"/>
    <w:rsid w:val="00A837B1"/>
    <w:rsid w:val="00A84A7E"/>
    <w:rsid w:val="00A84AE4"/>
    <w:rsid w:val="00A85672"/>
    <w:rsid w:val="00A85A29"/>
    <w:rsid w:val="00A85C1D"/>
    <w:rsid w:val="00A86230"/>
    <w:rsid w:val="00A86AC3"/>
    <w:rsid w:val="00A86ADA"/>
    <w:rsid w:val="00A86E05"/>
    <w:rsid w:val="00A86E6E"/>
    <w:rsid w:val="00A87653"/>
    <w:rsid w:val="00A878AF"/>
    <w:rsid w:val="00A87CC9"/>
    <w:rsid w:val="00A87FC9"/>
    <w:rsid w:val="00A90202"/>
    <w:rsid w:val="00A903E0"/>
    <w:rsid w:val="00A92675"/>
    <w:rsid w:val="00A926CD"/>
    <w:rsid w:val="00A92C2D"/>
    <w:rsid w:val="00A93164"/>
    <w:rsid w:val="00A941F3"/>
    <w:rsid w:val="00A94427"/>
    <w:rsid w:val="00A94500"/>
    <w:rsid w:val="00A95139"/>
    <w:rsid w:val="00A95707"/>
    <w:rsid w:val="00A95B59"/>
    <w:rsid w:val="00A95F64"/>
    <w:rsid w:val="00A95FE9"/>
    <w:rsid w:val="00A96230"/>
    <w:rsid w:val="00A96455"/>
    <w:rsid w:val="00A965C4"/>
    <w:rsid w:val="00A96D33"/>
    <w:rsid w:val="00A97961"/>
    <w:rsid w:val="00A97D83"/>
    <w:rsid w:val="00A97F75"/>
    <w:rsid w:val="00AA0910"/>
    <w:rsid w:val="00AA0975"/>
    <w:rsid w:val="00AA11E6"/>
    <w:rsid w:val="00AA15B0"/>
    <w:rsid w:val="00AA1868"/>
    <w:rsid w:val="00AA1927"/>
    <w:rsid w:val="00AA2065"/>
    <w:rsid w:val="00AA2F7A"/>
    <w:rsid w:val="00AA33D8"/>
    <w:rsid w:val="00AA3FEB"/>
    <w:rsid w:val="00AA462D"/>
    <w:rsid w:val="00AA4897"/>
    <w:rsid w:val="00AA55F5"/>
    <w:rsid w:val="00AA562F"/>
    <w:rsid w:val="00AA56EB"/>
    <w:rsid w:val="00AA5DFE"/>
    <w:rsid w:val="00AA664B"/>
    <w:rsid w:val="00AA6D3D"/>
    <w:rsid w:val="00AA724B"/>
    <w:rsid w:val="00AA72FB"/>
    <w:rsid w:val="00AA7A85"/>
    <w:rsid w:val="00AA7C45"/>
    <w:rsid w:val="00AB0AB5"/>
    <w:rsid w:val="00AB0B89"/>
    <w:rsid w:val="00AB136E"/>
    <w:rsid w:val="00AB141C"/>
    <w:rsid w:val="00AB1A03"/>
    <w:rsid w:val="00AB1CA2"/>
    <w:rsid w:val="00AB1CEB"/>
    <w:rsid w:val="00AB203C"/>
    <w:rsid w:val="00AB2225"/>
    <w:rsid w:val="00AB29BE"/>
    <w:rsid w:val="00AB2A44"/>
    <w:rsid w:val="00AB2F51"/>
    <w:rsid w:val="00AB4105"/>
    <w:rsid w:val="00AB4632"/>
    <w:rsid w:val="00AB4B13"/>
    <w:rsid w:val="00AB53DA"/>
    <w:rsid w:val="00AB56AA"/>
    <w:rsid w:val="00AB5C1F"/>
    <w:rsid w:val="00AB6533"/>
    <w:rsid w:val="00AB65CF"/>
    <w:rsid w:val="00AB6B80"/>
    <w:rsid w:val="00AB6BFB"/>
    <w:rsid w:val="00AB6F0A"/>
    <w:rsid w:val="00AB78B1"/>
    <w:rsid w:val="00AB7956"/>
    <w:rsid w:val="00AB79EA"/>
    <w:rsid w:val="00AC0DCB"/>
    <w:rsid w:val="00AC1165"/>
    <w:rsid w:val="00AC1284"/>
    <w:rsid w:val="00AC12F0"/>
    <w:rsid w:val="00AC20F8"/>
    <w:rsid w:val="00AC21A7"/>
    <w:rsid w:val="00AC2A5C"/>
    <w:rsid w:val="00AC2F5B"/>
    <w:rsid w:val="00AC319C"/>
    <w:rsid w:val="00AC323E"/>
    <w:rsid w:val="00AC33C8"/>
    <w:rsid w:val="00AC3BCF"/>
    <w:rsid w:val="00AC43BB"/>
    <w:rsid w:val="00AC4449"/>
    <w:rsid w:val="00AC45B9"/>
    <w:rsid w:val="00AC4C91"/>
    <w:rsid w:val="00AC50C5"/>
    <w:rsid w:val="00AC5464"/>
    <w:rsid w:val="00AC55FF"/>
    <w:rsid w:val="00AC592A"/>
    <w:rsid w:val="00AC5A50"/>
    <w:rsid w:val="00AC6679"/>
    <w:rsid w:val="00AC6A90"/>
    <w:rsid w:val="00AC6B8B"/>
    <w:rsid w:val="00AD0289"/>
    <w:rsid w:val="00AD0617"/>
    <w:rsid w:val="00AD0A87"/>
    <w:rsid w:val="00AD179E"/>
    <w:rsid w:val="00AD1B4E"/>
    <w:rsid w:val="00AD22FC"/>
    <w:rsid w:val="00AD29E7"/>
    <w:rsid w:val="00AD2BA6"/>
    <w:rsid w:val="00AD3114"/>
    <w:rsid w:val="00AD3DCE"/>
    <w:rsid w:val="00AD49A5"/>
    <w:rsid w:val="00AD49EA"/>
    <w:rsid w:val="00AD4DEC"/>
    <w:rsid w:val="00AD5591"/>
    <w:rsid w:val="00AD5DDC"/>
    <w:rsid w:val="00AD5E6D"/>
    <w:rsid w:val="00AD5E83"/>
    <w:rsid w:val="00AD5F0B"/>
    <w:rsid w:val="00AD62F5"/>
    <w:rsid w:val="00AD773F"/>
    <w:rsid w:val="00AD7936"/>
    <w:rsid w:val="00AE008A"/>
    <w:rsid w:val="00AE0781"/>
    <w:rsid w:val="00AE09BE"/>
    <w:rsid w:val="00AE0EA4"/>
    <w:rsid w:val="00AE1258"/>
    <w:rsid w:val="00AE38F9"/>
    <w:rsid w:val="00AE3AB2"/>
    <w:rsid w:val="00AE42C9"/>
    <w:rsid w:val="00AE49AE"/>
    <w:rsid w:val="00AE4C19"/>
    <w:rsid w:val="00AE4CD9"/>
    <w:rsid w:val="00AE52D2"/>
    <w:rsid w:val="00AE548E"/>
    <w:rsid w:val="00AE5A7C"/>
    <w:rsid w:val="00AE5E22"/>
    <w:rsid w:val="00AE5EA5"/>
    <w:rsid w:val="00AE6168"/>
    <w:rsid w:val="00AE6BF7"/>
    <w:rsid w:val="00AE6F61"/>
    <w:rsid w:val="00AE713A"/>
    <w:rsid w:val="00AF0687"/>
    <w:rsid w:val="00AF0A0F"/>
    <w:rsid w:val="00AF0CE0"/>
    <w:rsid w:val="00AF133E"/>
    <w:rsid w:val="00AF13C0"/>
    <w:rsid w:val="00AF1AC8"/>
    <w:rsid w:val="00AF3E0E"/>
    <w:rsid w:val="00AF50BC"/>
    <w:rsid w:val="00AF55E0"/>
    <w:rsid w:val="00AF576F"/>
    <w:rsid w:val="00AF5F75"/>
    <w:rsid w:val="00AF61EB"/>
    <w:rsid w:val="00AF651F"/>
    <w:rsid w:val="00AF68AF"/>
    <w:rsid w:val="00AF7139"/>
    <w:rsid w:val="00AF73C0"/>
    <w:rsid w:val="00AF7584"/>
    <w:rsid w:val="00AF7CA7"/>
    <w:rsid w:val="00AF7F01"/>
    <w:rsid w:val="00B0046D"/>
    <w:rsid w:val="00B0058B"/>
    <w:rsid w:val="00B006F5"/>
    <w:rsid w:val="00B00749"/>
    <w:rsid w:val="00B00A24"/>
    <w:rsid w:val="00B00B83"/>
    <w:rsid w:val="00B00BFD"/>
    <w:rsid w:val="00B00CC0"/>
    <w:rsid w:val="00B013E6"/>
    <w:rsid w:val="00B0153B"/>
    <w:rsid w:val="00B0197F"/>
    <w:rsid w:val="00B02007"/>
    <w:rsid w:val="00B0202D"/>
    <w:rsid w:val="00B02C07"/>
    <w:rsid w:val="00B02E7C"/>
    <w:rsid w:val="00B03319"/>
    <w:rsid w:val="00B04321"/>
    <w:rsid w:val="00B047B7"/>
    <w:rsid w:val="00B04BF8"/>
    <w:rsid w:val="00B04E56"/>
    <w:rsid w:val="00B0510B"/>
    <w:rsid w:val="00B05384"/>
    <w:rsid w:val="00B05497"/>
    <w:rsid w:val="00B062C3"/>
    <w:rsid w:val="00B066F1"/>
    <w:rsid w:val="00B06D86"/>
    <w:rsid w:val="00B079EF"/>
    <w:rsid w:val="00B07B32"/>
    <w:rsid w:val="00B1019E"/>
    <w:rsid w:val="00B104EE"/>
    <w:rsid w:val="00B105EC"/>
    <w:rsid w:val="00B114BA"/>
    <w:rsid w:val="00B11623"/>
    <w:rsid w:val="00B11D34"/>
    <w:rsid w:val="00B129AD"/>
    <w:rsid w:val="00B138F8"/>
    <w:rsid w:val="00B139CC"/>
    <w:rsid w:val="00B14152"/>
    <w:rsid w:val="00B14BDC"/>
    <w:rsid w:val="00B153EC"/>
    <w:rsid w:val="00B16718"/>
    <w:rsid w:val="00B16766"/>
    <w:rsid w:val="00B16920"/>
    <w:rsid w:val="00B1716B"/>
    <w:rsid w:val="00B174B6"/>
    <w:rsid w:val="00B17648"/>
    <w:rsid w:val="00B17B40"/>
    <w:rsid w:val="00B17DEB"/>
    <w:rsid w:val="00B17E57"/>
    <w:rsid w:val="00B20145"/>
    <w:rsid w:val="00B2043A"/>
    <w:rsid w:val="00B20941"/>
    <w:rsid w:val="00B20AA1"/>
    <w:rsid w:val="00B21C76"/>
    <w:rsid w:val="00B220BE"/>
    <w:rsid w:val="00B22613"/>
    <w:rsid w:val="00B22BC0"/>
    <w:rsid w:val="00B23E48"/>
    <w:rsid w:val="00B23FA3"/>
    <w:rsid w:val="00B24656"/>
    <w:rsid w:val="00B25792"/>
    <w:rsid w:val="00B25865"/>
    <w:rsid w:val="00B25F0C"/>
    <w:rsid w:val="00B267A4"/>
    <w:rsid w:val="00B26EFE"/>
    <w:rsid w:val="00B27777"/>
    <w:rsid w:val="00B304CC"/>
    <w:rsid w:val="00B30D4B"/>
    <w:rsid w:val="00B31E87"/>
    <w:rsid w:val="00B338F6"/>
    <w:rsid w:val="00B33ABB"/>
    <w:rsid w:val="00B34570"/>
    <w:rsid w:val="00B3457F"/>
    <w:rsid w:val="00B346A6"/>
    <w:rsid w:val="00B34D48"/>
    <w:rsid w:val="00B34E9D"/>
    <w:rsid w:val="00B34FB9"/>
    <w:rsid w:val="00B36B1A"/>
    <w:rsid w:val="00B3714E"/>
    <w:rsid w:val="00B375DA"/>
    <w:rsid w:val="00B37844"/>
    <w:rsid w:val="00B37920"/>
    <w:rsid w:val="00B4023A"/>
    <w:rsid w:val="00B40296"/>
    <w:rsid w:val="00B4148C"/>
    <w:rsid w:val="00B41647"/>
    <w:rsid w:val="00B41DCF"/>
    <w:rsid w:val="00B4251F"/>
    <w:rsid w:val="00B42563"/>
    <w:rsid w:val="00B426E5"/>
    <w:rsid w:val="00B42955"/>
    <w:rsid w:val="00B431BA"/>
    <w:rsid w:val="00B431D8"/>
    <w:rsid w:val="00B43A56"/>
    <w:rsid w:val="00B43A67"/>
    <w:rsid w:val="00B443C1"/>
    <w:rsid w:val="00B4488B"/>
    <w:rsid w:val="00B44BB1"/>
    <w:rsid w:val="00B450F0"/>
    <w:rsid w:val="00B45186"/>
    <w:rsid w:val="00B45C9D"/>
    <w:rsid w:val="00B45FD9"/>
    <w:rsid w:val="00B469FB"/>
    <w:rsid w:val="00B46EF3"/>
    <w:rsid w:val="00B472A1"/>
    <w:rsid w:val="00B47541"/>
    <w:rsid w:val="00B47BE9"/>
    <w:rsid w:val="00B506F5"/>
    <w:rsid w:val="00B51934"/>
    <w:rsid w:val="00B51B77"/>
    <w:rsid w:val="00B51D61"/>
    <w:rsid w:val="00B51F7F"/>
    <w:rsid w:val="00B52021"/>
    <w:rsid w:val="00B5228A"/>
    <w:rsid w:val="00B52587"/>
    <w:rsid w:val="00B52DA5"/>
    <w:rsid w:val="00B53B02"/>
    <w:rsid w:val="00B53BB5"/>
    <w:rsid w:val="00B53DE5"/>
    <w:rsid w:val="00B540CB"/>
    <w:rsid w:val="00B5469B"/>
    <w:rsid w:val="00B54D22"/>
    <w:rsid w:val="00B5505D"/>
    <w:rsid w:val="00B5511F"/>
    <w:rsid w:val="00B55383"/>
    <w:rsid w:val="00B55399"/>
    <w:rsid w:val="00B55446"/>
    <w:rsid w:val="00B55755"/>
    <w:rsid w:val="00B55E1E"/>
    <w:rsid w:val="00B55E6D"/>
    <w:rsid w:val="00B5659A"/>
    <w:rsid w:val="00B5669A"/>
    <w:rsid w:val="00B56A5C"/>
    <w:rsid w:val="00B56D26"/>
    <w:rsid w:val="00B57F8D"/>
    <w:rsid w:val="00B60C5A"/>
    <w:rsid w:val="00B60D5F"/>
    <w:rsid w:val="00B62791"/>
    <w:rsid w:val="00B636DE"/>
    <w:rsid w:val="00B638AD"/>
    <w:rsid w:val="00B638D2"/>
    <w:rsid w:val="00B64979"/>
    <w:rsid w:val="00B64BE5"/>
    <w:rsid w:val="00B64F42"/>
    <w:rsid w:val="00B656C3"/>
    <w:rsid w:val="00B66BE2"/>
    <w:rsid w:val="00B670C9"/>
    <w:rsid w:val="00B701B1"/>
    <w:rsid w:val="00B703DE"/>
    <w:rsid w:val="00B70806"/>
    <w:rsid w:val="00B70967"/>
    <w:rsid w:val="00B70A94"/>
    <w:rsid w:val="00B71037"/>
    <w:rsid w:val="00B71369"/>
    <w:rsid w:val="00B72525"/>
    <w:rsid w:val="00B727AE"/>
    <w:rsid w:val="00B728A8"/>
    <w:rsid w:val="00B72E7B"/>
    <w:rsid w:val="00B73C19"/>
    <w:rsid w:val="00B742CB"/>
    <w:rsid w:val="00B74B15"/>
    <w:rsid w:val="00B75E91"/>
    <w:rsid w:val="00B767FA"/>
    <w:rsid w:val="00B76AE7"/>
    <w:rsid w:val="00B76EDD"/>
    <w:rsid w:val="00B77B5B"/>
    <w:rsid w:val="00B77C55"/>
    <w:rsid w:val="00B77CAA"/>
    <w:rsid w:val="00B80057"/>
    <w:rsid w:val="00B8043C"/>
    <w:rsid w:val="00B8264E"/>
    <w:rsid w:val="00B82797"/>
    <w:rsid w:val="00B82C36"/>
    <w:rsid w:val="00B83C83"/>
    <w:rsid w:val="00B844A4"/>
    <w:rsid w:val="00B84EA4"/>
    <w:rsid w:val="00B853DE"/>
    <w:rsid w:val="00B855A4"/>
    <w:rsid w:val="00B85746"/>
    <w:rsid w:val="00B859AE"/>
    <w:rsid w:val="00B85A54"/>
    <w:rsid w:val="00B86508"/>
    <w:rsid w:val="00B8782A"/>
    <w:rsid w:val="00B87836"/>
    <w:rsid w:val="00B878B9"/>
    <w:rsid w:val="00B901CC"/>
    <w:rsid w:val="00B90738"/>
    <w:rsid w:val="00B90776"/>
    <w:rsid w:val="00B909F1"/>
    <w:rsid w:val="00B90CB2"/>
    <w:rsid w:val="00B921C2"/>
    <w:rsid w:val="00B929A5"/>
    <w:rsid w:val="00B92AA0"/>
    <w:rsid w:val="00B92CDF"/>
    <w:rsid w:val="00B93420"/>
    <w:rsid w:val="00B9349D"/>
    <w:rsid w:val="00B94808"/>
    <w:rsid w:val="00B9491B"/>
    <w:rsid w:val="00B94E4F"/>
    <w:rsid w:val="00B956E0"/>
    <w:rsid w:val="00B95878"/>
    <w:rsid w:val="00B96041"/>
    <w:rsid w:val="00B96652"/>
    <w:rsid w:val="00B96D38"/>
    <w:rsid w:val="00B96F1D"/>
    <w:rsid w:val="00B97691"/>
    <w:rsid w:val="00B9781D"/>
    <w:rsid w:val="00B97B42"/>
    <w:rsid w:val="00B97C61"/>
    <w:rsid w:val="00BA000B"/>
    <w:rsid w:val="00BA0029"/>
    <w:rsid w:val="00BA03AA"/>
    <w:rsid w:val="00BA05AD"/>
    <w:rsid w:val="00BA0A3A"/>
    <w:rsid w:val="00BA1064"/>
    <w:rsid w:val="00BA1C0B"/>
    <w:rsid w:val="00BA22C3"/>
    <w:rsid w:val="00BA29DC"/>
    <w:rsid w:val="00BA2CFC"/>
    <w:rsid w:val="00BA3777"/>
    <w:rsid w:val="00BA3A9A"/>
    <w:rsid w:val="00BA45D0"/>
    <w:rsid w:val="00BA473E"/>
    <w:rsid w:val="00BA4E6A"/>
    <w:rsid w:val="00BA4EBC"/>
    <w:rsid w:val="00BA4FDF"/>
    <w:rsid w:val="00BA5040"/>
    <w:rsid w:val="00BA51E1"/>
    <w:rsid w:val="00BA57E5"/>
    <w:rsid w:val="00BA5EB9"/>
    <w:rsid w:val="00BA6037"/>
    <w:rsid w:val="00BA6481"/>
    <w:rsid w:val="00BA676B"/>
    <w:rsid w:val="00BA7888"/>
    <w:rsid w:val="00BA7BF7"/>
    <w:rsid w:val="00BB0119"/>
    <w:rsid w:val="00BB0BB7"/>
    <w:rsid w:val="00BB2862"/>
    <w:rsid w:val="00BB2D0E"/>
    <w:rsid w:val="00BB3578"/>
    <w:rsid w:val="00BB50AC"/>
    <w:rsid w:val="00BB51C4"/>
    <w:rsid w:val="00BB5D7A"/>
    <w:rsid w:val="00BB5F00"/>
    <w:rsid w:val="00BB6B2A"/>
    <w:rsid w:val="00BC0194"/>
    <w:rsid w:val="00BC116E"/>
    <w:rsid w:val="00BC161D"/>
    <w:rsid w:val="00BC2CF5"/>
    <w:rsid w:val="00BC3884"/>
    <w:rsid w:val="00BC4180"/>
    <w:rsid w:val="00BC490C"/>
    <w:rsid w:val="00BC49A3"/>
    <w:rsid w:val="00BC49FE"/>
    <w:rsid w:val="00BC4CDE"/>
    <w:rsid w:val="00BC56DC"/>
    <w:rsid w:val="00BC5BA2"/>
    <w:rsid w:val="00BC69B4"/>
    <w:rsid w:val="00BC6D4D"/>
    <w:rsid w:val="00BC7632"/>
    <w:rsid w:val="00BC7733"/>
    <w:rsid w:val="00BC7D9D"/>
    <w:rsid w:val="00BD01FC"/>
    <w:rsid w:val="00BD032F"/>
    <w:rsid w:val="00BD0545"/>
    <w:rsid w:val="00BD05AE"/>
    <w:rsid w:val="00BD0800"/>
    <w:rsid w:val="00BD0D47"/>
    <w:rsid w:val="00BD12E6"/>
    <w:rsid w:val="00BD13BB"/>
    <w:rsid w:val="00BD2DB5"/>
    <w:rsid w:val="00BD3094"/>
    <w:rsid w:val="00BD355D"/>
    <w:rsid w:val="00BD37C4"/>
    <w:rsid w:val="00BD37D3"/>
    <w:rsid w:val="00BD3FFF"/>
    <w:rsid w:val="00BD44C1"/>
    <w:rsid w:val="00BD4508"/>
    <w:rsid w:val="00BD4A03"/>
    <w:rsid w:val="00BD57C8"/>
    <w:rsid w:val="00BD59AF"/>
    <w:rsid w:val="00BD5EBA"/>
    <w:rsid w:val="00BD60A1"/>
    <w:rsid w:val="00BD622A"/>
    <w:rsid w:val="00BD6320"/>
    <w:rsid w:val="00BD6440"/>
    <w:rsid w:val="00BD648A"/>
    <w:rsid w:val="00BD6AE2"/>
    <w:rsid w:val="00BD7DFA"/>
    <w:rsid w:val="00BE0148"/>
    <w:rsid w:val="00BE0184"/>
    <w:rsid w:val="00BE03CD"/>
    <w:rsid w:val="00BE0AA3"/>
    <w:rsid w:val="00BE1576"/>
    <w:rsid w:val="00BE1A5A"/>
    <w:rsid w:val="00BE24FA"/>
    <w:rsid w:val="00BE389B"/>
    <w:rsid w:val="00BE4BE3"/>
    <w:rsid w:val="00BE58C0"/>
    <w:rsid w:val="00BE5A13"/>
    <w:rsid w:val="00BE610C"/>
    <w:rsid w:val="00BE6112"/>
    <w:rsid w:val="00BE6128"/>
    <w:rsid w:val="00BE632E"/>
    <w:rsid w:val="00BE79C8"/>
    <w:rsid w:val="00BF0057"/>
    <w:rsid w:val="00BF0CA1"/>
    <w:rsid w:val="00BF1071"/>
    <w:rsid w:val="00BF19DA"/>
    <w:rsid w:val="00BF1DC3"/>
    <w:rsid w:val="00BF2F9E"/>
    <w:rsid w:val="00BF3197"/>
    <w:rsid w:val="00BF32D5"/>
    <w:rsid w:val="00BF32EB"/>
    <w:rsid w:val="00BF3E6C"/>
    <w:rsid w:val="00BF413D"/>
    <w:rsid w:val="00BF4372"/>
    <w:rsid w:val="00BF45CC"/>
    <w:rsid w:val="00BF46B7"/>
    <w:rsid w:val="00BF47F5"/>
    <w:rsid w:val="00BF48B0"/>
    <w:rsid w:val="00BF4F49"/>
    <w:rsid w:val="00BF5609"/>
    <w:rsid w:val="00BF598C"/>
    <w:rsid w:val="00BF610E"/>
    <w:rsid w:val="00BF7300"/>
    <w:rsid w:val="00BF73DE"/>
    <w:rsid w:val="00BF7791"/>
    <w:rsid w:val="00C000D1"/>
    <w:rsid w:val="00C00370"/>
    <w:rsid w:val="00C00709"/>
    <w:rsid w:val="00C013E5"/>
    <w:rsid w:val="00C024C5"/>
    <w:rsid w:val="00C02667"/>
    <w:rsid w:val="00C02ADE"/>
    <w:rsid w:val="00C02BCF"/>
    <w:rsid w:val="00C02EA0"/>
    <w:rsid w:val="00C02F28"/>
    <w:rsid w:val="00C0301C"/>
    <w:rsid w:val="00C03330"/>
    <w:rsid w:val="00C039C1"/>
    <w:rsid w:val="00C041A3"/>
    <w:rsid w:val="00C047D3"/>
    <w:rsid w:val="00C04F39"/>
    <w:rsid w:val="00C05007"/>
    <w:rsid w:val="00C0620B"/>
    <w:rsid w:val="00C063DD"/>
    <w:rsid w:val="00C0643E"/>
    <w:rsid w:val="00C064D9"/>
    <w:rsid w:val="00C067C9"/>
    <w:rsid w:val="00C07237"/>
    <w:rsid w:val="00C10125"/>
    <w:rsid w:val="00C10973"/>
    <w:rsid w:val="00C10FBD"/>
    <w:rsid w:val="00C1137C"/>
    <w:rsid w:val="00C11639"/>
    <w:rsid w:val="00C11A26"/>
    <w:rsid w:val="00C11B77"/>
    <w:rsid w:val="00C12027"/>
    <w:rsid w:val="00C137D8"/>
    <w:rsid w:val="00C13BCF"/>
    <w:rsid w:val="00C13BDA"/>
    <w:rsid w:val="00C14A51"/>
    <w:rsid w:val="00C1535D"/>
    <w:rsid w:val="00C1583C"/>
    <w:rsid w:val="00C1678B"/>
    <w:rsid w:val="00C16B10"/>
    <w:rsid w:val="00C16E12"/>
    <w:rsid w:val="00C17581"/>
    <w:rsid w:val="00C175C9"/>
    <w:rsid w:val="00C1786D"/>
    <w:rsid w:val="00C17A87"/>
    <w:rsid w:val="00C17ADC"/>
    <w:rsid w:val="00C17F55"/>
    <w:rsid w:val="00C21147"/>
    <w:rsid w:val="00C2120C"/>
    <w:rsid w:val="00C21537"/>
    <w:rsid w:val="00C218F5"/>
    <w:rsid w:val="00C22112"/>
    <w:rsid w:val="00C22ED5"/>
    <w:rsid w:val="00C23474"/>
    <w:rsid w:val="00C23A3B"/>
    <w:rsid w:val="00C23B19"/>
    <w:rsid w:val="00C24786"/>
    <w:rsid w:val="00C25007"/>
    <w:rsid w:val="00C2528F"/>
    <w:rsid w:val="00C25299"/>
    <w:rsid w:val="00C263A3"/>
    <w:rsid w:val="00C26A3D"/>
    <w:rsid w:val="00C2752F"/>
    <w:rsid w:val="00C275DE"/>
    <w:rsid w:val="00C2791A"/>
    <w:rsid w:val="00C30277"/>
    <w:rsid w:val="00C304AB"/>
    <w:rsid w:val="00C30731"/>
    <w:rsid w:val="00C31369"/>
    <w:rsid w:val="00C31558"/>
    <w:rsid w:val="00C32359"/>
    <w:rsid w:val="00C3257C"/>
    <w:rsid w:val="00C325AC"/>
    <w:rsid w:val="00C32779"/>
    <w:rsid w:val="00C33098"/>
    <w:rsid w:val="00C334EC"/>
    <w:rsid w:val="00C338D8"/>
    <w:rsid w:val="00C33D3D"/>
    <w:rsid w:val="00C345F9"/>
    <w:rsid w:val="00C34D73"/>
    <w:rsid w:val="00C36400"/>
    <w:rsid w:val="00C3657F"/>
    <w:rsid w:val="00C3754C"/>
    <w:rsid w:val="00C3774A"/>
    <w:rsid w:val="00C37ACD"/>
    <w:rsid w:val="00C37B9D"/>
    <w:rsid w:val="00C37E9C"/>
    <w:rsid w:val="00C37FA4"/>
    <w:rsid w:val="00C4015C"/>
    <w:rsid w:val="00C401A1"/>
    <w:rsid w:val="00C4084A"/>
    <w:rsid w:val="00C40936"/>
    <w:rsid w:val="00C40FA6"/>
    <w:rsid w:val="00C41C23"/>
    <w:rsid w:val="00C41C78"/>
    <w:rsid w:val="00C432F0"/>
    <w:rsid w:val="00C4340E"/>
    <w:rsid w:val="00C4456C"/>
    <w:rsid w:val="00C44AFD"/>
    <w:rsid w:val="00C44C92"/>
    <w:rsid w:val="00C44EEB"/>
    <w:rsid w:val="00C4513A"/>
    <w:rsid w:val="00C46632"/>
    <w:rsid w:val="00C46761"/>
    <w:rsid w:val="00C46916"/>
    <w:rsid w:val="00C46D8F"/>
    <w:rsid w:val="00C47931"/>
    <w:rsid w:val="00C47BBD"/>
    <w:rsid w:val="00C5002B"/>
    <w:rsid w:val="00C50835"/>
    <w:rsid w:val="00C50AA9"/>
    <w:rsid w:val="00C50DAB"/>
    <w:rsid w:val="00C5121B"/>
    <w:rsid w:val="00C51709"/>
    <w:rsid w:val="00C51FF8"/>
    <w:rsid w:val="00C52845"/>
    <w:rsid w:val="00C5297B"/>
    <w:rsid w:val="00C52EF6"/>
    <w:rsid w:val="00C53E82"/>
    <w:rsid w:val="00C543BB"/>
    <w:rsid w:val="00C54E93"/>
    <w:rsid w:val="00C5569E"/>
    <w:rsid w:val="00C55C2D"/>
    <w:rsid w:val="00C55FF6"/>
    <w:rsid w:val="00C562C4"/>
    <w:rsid w:val="00C565C6"/>
    <w:rsid w:val="00C56767"/>
    <w:rsid w:val="00C56967"/>
    <w:rsid w:val="00C56A88"/>
    <w:rsid w:val="00C57499"/>
    <w:rsid w:val="00C60330"/>
    <w:rsid w:val="00C60693"/>
    <w:rsid w:val="00C60849"/>
    <w:rsid w:val="00C608F6"/>
    <w:rsid w:val="00C60CC1"/>
    <w:rsid w:val="00C60F5A"/>
    <w:rsid w:val="00C60F7B"/>
    <w:rsid w:val="00C61B40"/>
    <w:rsid w:val="00C61C61"/>
    <w:rsid w:val="00C62BDB"/>
    <w:rsid w:val="00C62C41"/>
    <w:rsid w:val="00C62DD2"/>
    <w:rsid w:val="00C6407A"/>
    <w:rsid w:val="00C65334"/>
    <w:rsid w:val="00C65484"/>
    <w:rsid w:val="00C6581F"/>
    <w:rsid w:val="00C6766F"/>
    <w:rsid w:val="00C67CF5"/>
    <w:rsid w:val="00C708BA"/>
    <w:rsid w:val="00C7099B"/>
    <w:rsid w:val="00C7240A"/>
    <w:rsid w:val="00C7278B"/>
    <w:rsid w:val="00C72852"/>
    <w:rsid w:val="00C72B8E"/>
    <w:rsid w:val="00C73648"/>
    <w:rsid w:val="00C738CA"/>
    <w:rsid w:val="00C739E8"/>
    <w:rsid w:val="00C73A74"/>
    <w:rsid w:val="00C74401"/>
    <w:rsid w:val="00C751DB"/>
    <w:rsid w:val="00C751EA"/>
    <w:rsid w:val="00C75E40"/>
    <w:rsid w:val="00C76415"/>
    <w:rsid w:val="00C7778E"/>
    <w:rsid w:val="00C77D03"/>
    <w:rsid w:val="00C77E0D"/>
    <w:rsid w:val="00C80292"/>
    <w:rsid w:val="00C80468"/>
    <w:rsid w:val="00C806B0"/>
    <w:rsid w:val="00C809B3"/>
    <w:rsid w:val="00C809B5"/>
    <w:rsid w:val="00C80A5C"/>
    <w:rsid w:val="00C80C8A"/>
    <w:rsid w:val="00C81189"/>
    <w:rsid w:val="00C81900"/>
    <w:rsid w:val="00C81B30"/>
    <w:rsid w:val="00C82032"/>
    <w:rsid w:val="00C8237C"/>
    <w:rsid w:val="00C82DBD"/>
    <w:rsid w:val="00C83120"/>
    <w:rsid w:val="00C83364"/>
    <w:rsid w:val="00C839E1"/>
    <w:rsid w:val="00C841A7"/>
    <w:rsid w:val="00C844D7"/>
    <w:rsid w:val="00C846F0"/>
    <w:rsid w:val="00C8471A"/>
    <w:rsid w:val="00C8481D"/>
    <w:rsid w:val="00C84AC2"/>
    <w:rsid w:val="00C84BD5"/>
    <w:rsid w:val="00C84D6D"/>
    <w:rsid w:val="00C85130"/>
    <w:rsid w:val="00C85197"/>
    <w:rsid w:val="00C85479"/>
    <w:rsid w:val="00C85E24"/>
    <w:rsid w:val="00C85E76"/>
    <w:rsid w:val="00C865D4"/>
    <w:rsid w:val="00C868C7"/>
    <w:rsid w:val="00C870CA"/>
    <w:rsid w:val="00C87324"/>
    <w:rsid w:val="00C87553"/>
    <w:rsid w:val="00C87EF4"/>
    <w:rsid w:val="00C90561"/>
    <w:rsid w:val="00C905DA"/>
    <w:rsid w:val="00C906CF"/>
    <w:rsid w:val="00C907D3"/>
    <w:rsid w:val="00C90A4C"/>
    <w:rsid w:val="00C90C84"/>
    <w:rsid w:val="00C90CC9"/>
    <w:rsid w:val="00C90EB2"/>
    <w:rsid w:val="00C91030"/>
    <w:rsid w:val="00C9118B"/>
    <w:rsid w:val="00C9154E"/>
    <w:rsid w:val="00C91584"/>
    <w:rsid w:val="00C9188E"/>
    <w:rsid w:val="00C91CCC"/>
    <w:rsid w:val="00C91D21"/>
    <w:rsid w:val="00C91E09"/>
    <w:rsid w:val="00C92527"/>
    <w:rsid w:val="00C93BC7"/>
    <w:rsid w:val="00C94A5E"/>
    <w:rsid w:val="00C94D0C"/>
    <w:rsid w:val="00C95039"/>
    <w:rsid w:val="00C95611"/>
    <w:rsid w:val="00C95809"/>
    <w:rsid w:val="00C958EE"/>
    <w:rsid w:val="00C96AFD"/>
    <w:rsid w:val="00C96F1B"/>
    <w:rsid w:val="00C97532"/>
    <w:rsid w:val="00C977D9"/>
    <w:rsid w:val="00CA0112"/>
    <w:rsid w:val="00CA0376"/>
    <w:rsid w:val="00CA0481"/>
    <w:rsid w:val="00CA0B6C"/>
    <w:rsid w:val="00CA0C9A"/>
    <w:rsid w:val="00CA1FD4"/>
    <w:rsid w:val="00CA205A"/>
    <w:rsid w:val="00CA2C18"/>
    <w:rsid w:val="00CA42EB"/>
    <w:rsid w:val="00CA4480"/>
    <w:rsid w:val="00CA47B9"/>
    <w:rsid w:val="00CA4987"/>
    <w:rsid w:val="00CA5842"/>
    <w:rsid w:val="00CA5962"/>
    <w:rsid w:val="00CA5D01"/>
    <w:rsid w:val="00CA5EF7"/>
    <w:rsid w:val="00CA63D0"/>
    <w:rsid w:val="00CA6A42"/>
    <w:rsid w:val="00CA6D43"/>
    <w:rsid w:val="00CA72D2"/>
    <w:rsid w:val="00CA7A64"/>
    <w:rsid w:val="00CB0ACD"/>
    <w:rsid w:val="00CB0B14"/>
    <w:rsid w:val="00CB1544"/>
    <w:rsid w:val="00CB217E"/>
    <w:rsid w:val="00CB228E"/>
    <w:rsid w:val="00CB3203"/>
    <w:rsid w:val="00CB35AB"/>
    <w:rsid w:val="00CB4275"/>
    <w:rsid w:val="00CB447A"/>
    <w:rsid w:val="00CB4999"/>
    <w:rsid w:val="00CB4A87"/>
    <w:rsid w:val="00CB4B6D"/>
    <w:rsid w:val="00CB5331"/>
    <w:rsid w:val="00CB551E"/>
    <w:rsid w:val="00CB5C51"/>
    <w:rsid w:val="00CB6D4A"/>
    <w:rsid w:val="00CB6D72"/>
    <w:rsid w:val="00CB6DC6"/>
    <w:rsid w:val="00CB6FEB"/>
    <w:rsid w:val="00CB7107"/>
    <w:rsid w:val="00CB7585"/>
    <w:rsid w:val="00CB7D92"/>
    <w:rsid w:val="00CB7FB6"/>
    <w:rsid w:val="00CC0727"/>
    <w:rsid w:val="00CC0F7E"/>
    <w:rsid w:val="00CC11E9"/>
    <w:rsid w:val="00CC174D"/>
    <w:rsid w:val="00CC1A4C"/>
    <w:rsid w:val="00CC1C0A"/>
    <w:rsid w:val="00CC246D"/>
    <w:rsid w:val="00CC35FD"/>
    <w:rsid w:val="00CC3ABE"/>
    <w:rsid w:val="00CC3BCC"/>
    <w:rsid w:val="00CC4B5E"/>
    <w:rsid w:val="00CC5734"/>
    <w:rsid w:val="00CC5B1F"/>
    <w:rsid w:val="00CC6595"/>
    <w:rsid w:val="00CC7D0D"/>
    <w:rsid w:val="00CC7E11"/>
    <w:rsid w:val="00CD075D"/>
    <w:rsid w:val="00CD0D32"/>
    <w:rsid w:val="00CD118F"/>
    <w:rsid w:val="00CD1886"/>
    <w:rsid w:val="00CD21E6"/>
    <w:rsid w:val="00CD2795"/>
    <w:rsid w:val="00CD28A1"/>
    <w:rsid w:val="00CD2F1F"/>
    <w:rsid w:val="00CD371E"/>
    <w:rsid w:val="00CD3918"/>
    <w:rsid w:val="00CD3E45"/>
    <w:rsid w:val="00CD3E89"/>
    <w:rsid w:val="00CD3EC5"/>
    <w:rsid w:val="00CD43F1"/>
    <w:rsid w:val="00CD4CC4"/>
    <w:rsid w:val="00CD51EA"/>
    <w:rsid w:val="00CD5361"/>
    <w:rsid w:val="00CD563A"/>
    <w:rsid w:val="00CD58F6"/>
    <w:rsid w:val="00CD6110"/>
    <w:rsid w:val="00CD66A4"/>
    <w:rsid w:val="00CD6847"/>
    <w:rsid w:val="00CD6B50"/>
    <w:rsid w:val="00CD7D43"/>
    <w:rsid w:val="00CE03A3"/>
    <w:rsid w:val="00CE0406"/>
    <w:rsid w:val="00CE05D3"/>
    <w:rsid w:val="00CE08D5"/>
    <w:rsid w:val="00CE0C56"/>
    <w:rsid w:val="00CE11A4"/>
    <w:rsid w:val="00CE11E6"/>
    <w:rsid w:val="00CE1562"/>
    <w:rsid w:val="00CE182E"/>
    <w:rsid w:val="00CE1A55"/>
    <w:rsid w:val="00CE2B27"/>
    <w:rsid w:val="00CE2EC9"/>
    <w:rsid w:val="00CE2ED0"/>
    <w:rsid w:val="00CE3D23"/>
    <w:rsid w:val="00CE4B74"/>
    <w:rsid w:val="00CE4D75"/>
    <w:rsid w:val="00CE53A0"/>
    <w:rsid w:val="00CE5673"/>
    <w:rsid w:val="00CE5BA3"/>
    <w:rsid w:val="00CE66CF"/>
    <w:rsid w:val="00CE6EBC"/>
    <w:rsid w:val="00CE7E6E"/>
    <w:rsid w:val="00CF1459"/>
    <w:rsid w:val="00CF1504"/>
    <w:rsid w:val="00CF17B1"/>
    <w:rsid w:val="00CF180F"/>
    <w:rsid w:val="00CF18FD"/>
    <w:rsid w:val="00CF1B2D"/>
    <w:rsid w:val="00CF220B"/>
    <w:rsid w:val="00CF2744"/>
    <w:rsid w:val="00CF2768"/>
    <w:rsid w:val="00CF29D0"/>
    <w:rsid w:val="00CF2DA2"/>
    <w:rsid w:val="00CF4BF7"/>
    <w:rsid w:val="00CF4E48"/>
    <w:rsid w:val="00CF4E8B"/>
    <w:rsid w:val="00CF4F3C"/>
    <w:rsid w:val="00CF56BD"/>
    <w:rsid w:val="00CF5CE0"/>
    <w:rsid w:val="00CF627E"/>
    <w:rsid w:val="00CF647B"/>
    <w:rsid w:val="00D00854"/>
    <w:rsid w:val="00D0139B"/>
    <w:rsid w:val="00D01AE4"/>
    <w:rsid w:val="00D01D14"/>
    <w:rsid w:val="00D022C8"/>
    <w:rsid w:val="00D0291E"/>
    <w:rsid w:val="00D02D1D"/>
    <w:rsid w:val="00D03080"/>
    <w:rsid w:val="00D036E7"/>
    <w:rsid w:val="00D03791"/>
    <w:rsid w:val="00D03AEF"/>
    <w:rsid w:val="00D03CEE"/>
    <w:rsid w:val="00D04C3F"/>
    <w:rsid w:val="00D05022"/>
    <w:rsid w:val="00D062CB"/>
    <w:rsid w:val="00D06BDC"/>
    <w:rsid w:val="00D06E70"/>
    <w:rsid w:val="00D10B26"/>
    <w:rsid w:val="00D11855"/>
    <w:rsid w:val="00D127B3"/>
    <w:rsid w:val="00D12C28"/>
    <w:rsid w:val="00D12C63"/>
    <w:rsid w:val="00D13647"/>
    <w:rsid w:val="00D1481E"/>
    <w:rsid w:val="00D14870"/>
    <w:rsid w:val="00D14991"/>
    <w:rsid w:val="00D155A7"/>
    <w:rsid w:val="00D161BE"/>
    <w:rsid w:val="00D1679F"/>
    <w:rsid w:val="00D17058"/>
    <w:rsid w:val="00D17CE2"/>
    <w:rsid w:val="00D17E6E"/>
    <w:rsid w:val="00D20897"/>
    <w:rsid w:val="00D20CE7"/>
    <w:rsid w:val="00D21FD8"/>
    <w:rsid w:val="00D220CC"/>
    <w:rsid w:val="00D22691"/>
    <w:rsid w:val="00D22E24"/>
    <w:rsid w:val="00D2302A"/>
    <w:rsid w:val="00D23046"/>
    <w:rsid w:val="00D23724"/>
    <w:rsid w:val="00D24C27"/>
    <w:rsid w:val="00D25171"/>
    <w:rsid w:val="00D251EA"/>
    <w:rsid w:val="00D253B8"/>
    <w:rsid w:val="00D2558C"/>
    <w:rsid w:val="00D267E1"/>
    <w:rsid w:val="00D26BFF"/>
    <w:rsid w:val="00D26EBF"/>
    <w:rsid w:val="00D27CB2"/>
    <w:rsid w:val="00D3015A"/>
    <w:rsid w:val="00D30170"/>
    <w:rsid w:val="00D308CA"/>
    <w:rsid w:val="00D30D2B"/>
    <w:rsid w:val="00D31689"/>
    <w:rsid w:val="00D31999"/>
    <w:rsid w:val="00D31BE1"/>
    <w:rsid w:val="00D33837"/>
    <w:rsid w:val="00D3414A"/>
    <w:rsid w:val="00D34AFC"/>
    <w:rsid w:val="00D34EED"/>
    <w:rsid w:val="00D34F2E"/>
    <w:rsid w:val="00D354CA"/>
    <w:rsid w:val="00D356C5"/>
    <w:rsid w:val="00D357B3"/>
    <w:rsid w:val="00D35873"/>
    <w:rsid w:val="00D35A97"/>
    <w:rsid w:val="00D36E7C"/>
    <w:rsid w:val="00D37520"/>
    <w:rsid w:val="00D4066C"/>
    <w:rsid w:val="00D40FC6"/>
    <w:rsid w:val="00D40FC7"/>
    <w:rsid w:val="00D4170C"/>
    <w:rsid w:val="00D41728"/>
    <w:rsid w:val="00D4194F"/>
    <w:rsid w:val="00D41FA6"/>
    <w:rsid w:val="00D42815"/>
    <w:rsid w:val="00D42D8D"/>
    <w:rsid w:val="00D42DBE"/>
    <w:rsid w:val="00D42E15"/>
    <w:rsid w:val="00D44031"/>
    <w:rsid w:val="00D441DA"/>
    <w:rsid w:val="00D445EA"/>
    <w:rsid w:val="00D4496F"/>
    <w:rsid w:val="00D44D2E"/>
    <w:rsid w:val="00D44EB7"/>
    <w:rsid w:val="00D4585B"/>
    <w:rsid w:val="00D45F67"/>
    <w:rsid w:val="00D46651"/>
    <w:rsid w:val="00D46DC4"/>
    <w:rsid w:val="00D477EA"/>
    <w:rsid w:val="00D47D53"/>
    <w:rsid w:val="00D5021C"/>
    <w:rsid w:val="00D50418"/>
    <w:rsid w:val="00D509EC"/>
    <w:rsid w:val="00D51C1B"/>
    <w:rsid w:val="00D521C3"/>
    <w:rsid w:val="00D52CBF"/>
    <w:rsid w:val="00D53A3A"/>
    <w:rsid w:val="00D5432C"/>
    <w:rsid w:val="00D543F1"/>
    <w:rsid w:val="00D54897"/>
    <w:rsid w:val="00D54B09"/>
    <w:rsid w:val="00D55C69"/>
    <w:rsid w:val="00D56370"/>
    <w:rsid w:val="00D567AA"/>
    <w:rsid w:val="00D56854"/>
    <w:rsid w:val="00D607AB"/>
    <w:rsid w:val="00D60A51"/>
    <w:rsid w:val="00D60D38"/>
    <w:rsid w:val="00D61008"/>
    <w:rsid w:val="00D610ED"/>
    <w:rsid w:val="00D61497"/>
    <w:rsid w:val="00D61967"/>
    <w:rsid w:val="00D619B0"/>
    <w:rsid w:val="00D61F77"/>
    <w:rsid w:val="00D62036"/>
    <w:rsid w:val="00D621A9"/>
    <w:rsid w:val="00D6228B"/>
    <w:rsid w:val="00D62ECA"/>
    <w:rsid w:val="00D6474E"/>
    <w:rsid w:val="00D64B44"/>
    <w:rsid w:val="00D64BEB"/>
    <w:rsid w:val="00D65032"/>
    <w:rsid w:val="00D664CE"/>
    <w:rsid w:val="00D678A9"/>
    <w:rsid w:val="00D67FB4"/>
    <w:rsid w:val="00D711AE"/>
    <w:rsid w:val="00D713F5"/>
    <w:rsid w:val="00D715F6"/>
    <w:rsid w:val="00D71B96"/>
    <w:rsid w:val="00D72761"/>
    <w:rsid w:val="00D72DFB"/>
    <w:rsid w:val="00D73448"/>
    <w:rsid w:val="00D7350D"/>
    <w:rsid w:val="00D73B88"/>
    <w:rsid w:val="00D740AD"/>
    <w:rsid w:val="00D74133"/>
    <w:rsid w:val="00D741AA"/>
    <w:rsid w:val="00D74C23"/>
    <w:rsid w:val="00D74E2C"/>
    <w:rsid w:val="00D74FEA"/>
    <w:rsid w:val="00D7560D"/>
    <w:rsid w:val="00D76083"/>
    <w:rsid w:val="00D76BB7"/>
    <w:rsid w:val="00D771A8"/>
    <w:rsid w:val="00D775F1"/>
    <w:rsid w:val="00D80752"/>
    <w:rsid w:val="00D807B2"/>
    <w:rsid w:val="00D809C4"/>
    <w:rsid w:val="00D80BB8"/>
    <w:rsid w:val="00D80D53"/>
    <w:rsid w:val="00D82107"/>
    <w:rsid w:val="00D82263"/>
    <w:rsid w:val="00D82314"/>
    <w:rsid w:val="00D82611"/>
    <w:rsid w:val="00D82F53"/>
    <w:rsid w:val="00D830EC"/>
    <w:rsid w:val="00D83B25"/>
    <w:rsid w:val="00D83D35"/>
    <w:rsid w:val="00D8417C"/>
    <w:rsid w:val="00D846FB"/>
    <w:rsid w:val="00D84A8A"/>
    <w:rsid w:val="00D85400"/>
    <w:rsid w:val="00D85464"/>
    <w:rsid w:val="00D859FA"/>
    <w:rsid w:val="00D85D98"/>
    <w:rsid w:val="00D86679"/>
    <w:rsid w:val="00D86E54"/>
    <w:rsid w:val="00D87020"/>
    <w:rsid w:val="00D87F42"/>
    <w:rsid w:val="00D90384"/>
    <w:rsid w:val="00D91EBF"/>
    <w:rsid w:val="00D9203E"/>
    <w:rsid w:val="00D9209B"/>
    <w:rsid w:val="00D9245E"/>
    <w:rsid w:val="00D9309A"/>
    <w:rsid w:val="00D932E9"/>
    <w:rsid w:val="00D934AD"/>
    <w:rsid w:val="00D93B06"/>
    <w:rsid w:val="00D93F05"/>
    <w:rsid w:val="00D94026"/>
    <w:rsid w:val="00D94062"/>
    <w:rsid w:val="00D940FA"/>
    <w:rsid w:val="00D948C2"/>
    <w:rsid w:val="00D94999"/>
    <w:rsid w:val="00D94F69"/>
    <w:rsid w:val="00D95A5C"/>
    <w:rsid w:val="00D96D59"/>
    <w:rsid w:val="00D97590"/>
    <w:rsid w:val="00D97FDB"/>
    <w:rsid w:val="00D97FEE"/>
    <w:rsid w:val="00DA0257"/>
    <w:rsid w:val="00DA05F8"/>
    <w:rsid w:val="00DA06A5"/>
    <w:rsid w:val="00DA06C5"/>
    <w:rsid w:val="00DA0D53"/>
    <w:rsid w:val="00DA13B3"/>
    <w:rsid w:val="00DA16AD"/>
    <w:rsid w:val="00DA1C17"/>
    <w:rsid w:val="00DA1E8A"/>
    <w:rsid w:val="00DA26A4"/>
    <w:rsid w:val="00DA2CC4"/>
    <w:rsid w:val="00DA307A"/>
    <w:rsid w:val="00DA31B5"/>
    <w:rsid w:val="00DA38BE"/>
    <w:rsid w:val="00DA3A9D"/>
    <w:rsid w:val="00DA3E85"/>
    <w:rsid w:val="00DA46D7"/>
    <w:rsid w:val="00DA4BD6"/>
    <w:rsid w:val="00DA4F4F"/>
    <w:rsid w:val="00DA5F41"/>
    <w:rsid w:val="00DA61A1"/>
    <w:rsid w:val="00DA61F6"/>
    <w:rsid w:val="00DA6685"/>
    <w:rsid w:val="00DA6C49"/>
    <w:rsid w:val="00DA6F01"/>
    <w:rsid w:val="00DA757A"/>
    <w:rsid w:val="00DA7A87"/>
    <w:rsid w:val="00DA7B46"/>
    <w:rsid w:val="00DA7BA9"/>
    <w:rsid w:val="00DB0030"/>
    <w:rsid w:val="00DB0163"/>
    <w:rsid w:val="00DB0759"/>
    <w:rsid w:val="00DB0FB8"/>
    <w:rsid w:val="00DB1D17"/>
    <w:rsid w:val="00DB2145"/>
    <w:rsid w:val="00DB2801"/>
    <w:rsid w:val="00DB2F57"/>
    <w:rsid w:val="00DB384C"/>
    <w:rsid w:val="00DB3E5C"/>
    <w:rsid w:val="00DB3FF6"/>
    <w:rsid w:val="00DB42C1"/>
    <w:rsid w:val="00DB43CC"/>
    <w:rsid w:val="00DB44CC"/>
    <w:rsid w:val="00DB4727"/>
    <w:rsid w:val="00DB4C42"/>
    <w:rsid w:val="00DB56E8"/>
    <w:rsid w:val="00DB60C2"/>
    <w:rsid w:val="00DB6299"/>
    <w:rsid w:val="00DB6325"/>
    <w:rsid w:val="00DB6441"/>
    <w:rsid w:val="00DB64AA"/>
    <w:rsid w:val="00DB6592"/>
    <w:rsid w:val="00DB6B7B"/>
    <w:rsid w:val="00DB6CAC"/>
    <w:rsid w:val="00DB6DCD"/>
    <w:rsid w:val="00DB7031"/>
    <w:rsid w:val="00DB7843"/>
    <w:rsid w:val="00DC001D"/>
    <w:rsid w:val="00DC04E1"/>
    <w:rsid w:val="00DC256F"/>
    <w:rsid w:val="00DC324C"/>
    <w:rsid w:val="00DC32B3"/>
    <w:rsid w:val="00DC3B27"/>
    <w:rsid w:val="00DC3D59"/>
    <w:rsid w:val="00DC41A2"/>
    <w:rsid w:val="00DC4C26"/>
    <w:rsid w:val="00DC5033"/>
    <w:rsid w:val="00DC5169"/>
    <w:rsid w:val="00DC538D"/>
    <w:rsid w:val="00DC53BD"/>
    <w:rsid w:val="00DC61D2"/>
    <w:rsid w:val="00DC694E"/>
    <w:rsid w:val="00DC6E54"/>
    <w:rsid w:val="00DC7230"/>
    <w:rsid w:val="00DC7839"/>
    <w:rsid w:val="00DD051C"/>
    <w:rsid w:val="00DD05C4"/>
    <w:rsid w:val="00DD0A24"/>
    <w:rsid w:val="00DD1839"/>
    <w:rsid w:val="00DD1BCC"/>
    <w:rsid w:val="00DD2E7D"/>
    <w:rsid w:val="00DD4027"/>
    <w:rsid w:val="00DD4166"/>
    <w:rsid w:val="00DD4648"/>
    <w:rsid w:val="00DD4A11"/>
    <w:rsid w:val="00DD5E0D"/>
    <w:rsid w:val="00DD6DA5"/>
    <w:rsid w:val="00DD7251"/>
    <w:rsid w:val="00DE00E1"/>
    <w:rsid w:val="00DE049C"/>
    <w:rsid w:val="00DE0B57"/>
    <w:rsid w:val="00DE0C3C"/>
    <w:rsid w:val="00DE0FA0"/>
    <w:rsid w:val="00DE150D"/>
    <w:rsid w:val="00DE15A3"/>
    <w:rsid w:val="00DE179E"/>
    <w:rsid w:val="00DE1EB3"/>
    <w:rsid w:val="00DE212D"/>
    <w:rsid w:val="00DE2136"/>
    <w:rsid w:val="00DE300B"/>
    <w:rsid w:val="00DE31A3"/>
    <w:rsid w:val="00DE3F73"/>
    <w:rsid w:val="00DE46C0"/>
    <w:rsid w:val="00DE4A1D"/>
    <w:rsid w:val="00DE4B3C"/>
    <w:rsid w:val="00DE53AB"/>
    <w:rsid w:val="00DE5E71"/>
    <w:rsid w:val="00DE60CD"/>
    <w:rsid w:val="00DE6870"/>
    <w:rsid w:val="00DE69F7"/>
    <w:rsid w:val="00DE718C"/>
    <w:rsid w:val="00DE7324"/>
    <w:rsid w:val="00DF02DA"/>
    <w:rsid w:val="00DF0520"/>
    <w:rsid w:val="00DF05F0"/>
    <w:rsid w:val="00DF112A"/>
    <w:rsid w:val="00DF12BC"/>
    <w:rsid w:val="00DF12F7"/>
    <w:rsid w:val="00DF15B0"/>
    <w:rsid w:val="00DF1A5B"/>
    <w:rsid w:val="00DF208D"/>
    <w:rsid w:val="00DF245F"/>
    <w:rsid w:val="00DF2F1D"/>
    <w:rsid w:val="00DF3A2B"/>
    <w:rsid w:val="00DF43FA"/>
    <w:rsid w:val="00DF4A85"/>
    <w:rsid w:val="00DF56AB"/>
    <w:rsid w:val="00DF5C8C"/>
    <w:rsid w:val="00DF6449"/>
    <w:rsid w:val="00DF65E0"/>
    <w:rsid w:val="00DF6677"/>
    <w:rsid w:val="00DF67F9"/>
    <w:rsid w:val="00DF6A65"/>
    <w:rsid w:val="00DF6C4C"/>
    <w:rsid w:val="00DF6E37"/>
    <w:rsid w:val="00DF6EF3"/>
    <w:rsid w:val="00DF6FBF"/>
    <w:rsid w:val="00DF7007"/>
    <w:rsid w:val="00DF7932"/>
    <w:rsid w:val="00DF7F00"/>
    <w:rsid w:val="00E0055D"/>
    <w:rsid w:val="00E00A62"/>
    <w:rsid w:val="00E00EC6"/>
    <w:rsid w:val="00E01543"/>
    <w:rsid w:val="00E015F2"/>
    <w:rsid w:val="00E01763"/>
    <w:rsid w:val="00E01A28"/>
    <w:rsid w:val="00E01F74"/>
    <w:rsid w:val="00E02274"/>
    <w:rsid w:val="00E025D6"/>
    <w:rsid w:val="00E0285E"/>
    <w:rsid w:val="00E02BB7"/>
    <w:rsid w:val="00E02C2A"/>
    <w:rsid w:val="00E02C8C"/>
    <w:rsid w:val="00E03915"/>
    <w:rsid w:val="00E03A25"/>
    <w:rsid w:val="00E03A8F"/>
    <w:rsid w:val="00E03C21"/>
    <w:rsid w:val="00E03D27"/>
    <w:rsid w:val="00E03F62"/>
    <w:rsid w:val="00E04128"/>
    <w:rsid w:val="00E043B1"/>
    <w:rsid w:val="00E0556F"/>
    <w:rsid w:val="00E05A2F"/>
    <w:rsid w:val="00E05B67"/>
    <w:rsid w:val="00E05E59"/>
    <w:rsid w:val="00E06220"/>
    <w:rsid w:val="00E06363"/>
    <w:rsid w:val="00E06A36"/>
    <w:rsid w:val="00E07BA7"/>
    <w:rsid w:val="00E101A1"/>
    <w:rsid w:val="00E1021E"/>
    <w:rsid w:val="00E10511"/>
    <w:rsid w:val="00E108F4"/>
    <w:rsid w:val="00E10C5A"/>
    <w:rsid w:val="00E11B54"/>
    <w:rsid w:val="00E11ED5"/>
    <w:rsid w:val="00E11FAB"/>
    <w:rsid w:val="00E120A1"/>
    <w:rsid w:val="00E1230C"/>
    <w:rsid w:val="00E12A1E"/>
    <w:rsid w:val="00E12B84"/>
    <w:rsid w:val="00E12D76"/>
    <w:rsid w:val="00E134E9"/>
    <w:rsid w:val="00E13647"/>
    <w:rsid w:val="00E13D3D"/>
    <w:rsid w:val="00E13E01"/>
    <w:rsid w:val="00E14059"/>
    <w:rsid w:val="00E14981"/>
    <w:rsid w:val="00E15245"/>
    <w:rsid w:val="00E157F9"/>
    <w:rsid w:val="00E158C5"/>
    <w:rsid w:val="00E15BBD"/>
    <w:rsid w:val="00E16113"/>
    <w:rsid w:val="00E16CD6"/>
    <w:rsid w:val="00E172AB"/>
    <w:rsid w:val="00E176E7"/>
    <w:rsid w:val="00E17982"/>
    <w:rsid w:val="00E20120"/>
    <w:rsid w:val="00E204F2"/>
    <w:rsid w:val="00E20E7A"/>
    <w:rsid w:val="00E20F47"/>
    <w:rsid w:val="00E21053"/>
    <w:rsid w:val="00E2137A"/>
    <w:rsid w:val="00E21675"/>
    <w:rsid w:val="00E216AB"/>
    <w:rsid w:val="00E21F8B"/>
    <w:rsid w:val="00E224D2"/>
    <w:rsid w:val="00E225DB"/>
    <w:rsid w:val="00E235A5"/>
    <w:rsid w:val="00E240D7"/>
    <w:rsid w:val="00E24103"/>
    <w:rsid w:val="00E24592"/>
    <w:rsid w:val="00E24A85"/>
    <w:rsid w:val="00E24B2A"/>
    <w:rsid w:val="00E25CAC"/>
    <w:rsid w:val="00E267C7"/>
    <w:rsid w:val="00E274A9"/>
    <w:rsid w:val="00E27579"/>
    <w:rsid w:val="00E27CE3"/>
    <w:rsid w:val="00E300F0"/>
    <w:rsid w:val="00E3030B"/>
    <w:rsid w:val="00E304E9"/>
    <w:rsid w:val="00E313A9"/>
    <w:rsid w:val="00E317AF"/>
    <w:rsid w:val="00E31DD0"/>
    <w:rsid w:val="00E332CB"/>
    <w:rsid w:val="00E3335A"/>
    <w:rsid w:val="00E333EF"/>
    <w:rsid w:val="00E339D0"/>
    <w:rsid w:val="00E33A28"/>
    <w:rsid w:val="00E34A7C"/>
    <w:rsid w:val="00E350CD"/>
    <w:rsid w:val="00E350CE"/>
    <w:rsid w:val="00E35158"/>
    <w:rsid w:val="00E355C0"/>
    <w:rsid w:val="00E3564C"/>
    <w:rsid w:val="00E35D82"/>
    <w:rsid w:val="00E36553"/>
    <w:rsid w:val="00E369A1"/>
    <w:rsid w:val="00E36BF8"/>
    <w:rsid w:val="00E36D7D"/>
    <w:rsid w:val="00E3719C"/>
    <w:rsid w:val="00E401C7"/>
    <w:rsid w:val="00E4032F"/>
    <w:rsid w:val="00E41770"/>
    <w:rsid w:val="00E41845"/>
    <w:rsid w:val="00E41848"/>
    <w:rsid w:val="00E41BEB"/>
    <w:rsid w:val="00E4256D"/>
    <w:rsid w:val="00E4262D"/>
    <w:rsid w:val="00E4269D"/>
    <w:rsid w:val="00E427CE"/>
    <w:rsid w:val="00E42C8B"/>
    <w:rsid w:val="00E432B1"/>
    <w:rsid w:val="00E43D76"/>
    <w:rsid w:val="00E44423"/>
    <w:rsid w:val="00E44E20"/>
    <w:rsid w:val="00E44FF5"/>
    <w:rsid w:val="00E457BE"/>
    <w:rsid w:val="00E458FF"/>
    <w:rsid w:val="00E463DF"/>
    <w:rsid w:val="00E46D8F"/>
    <w:rsid w:val="00E472DF"/>
    <w:rsid w:val="00E47482"/>
    <w:rsid w:val="00E475D5"/>
    <w:rsid w:val="00E47883"/>
    <w:rsid w:val="00E50451"/>
    <w:rsid w:val="00E504E4"/>
    <w:rsid w:val="00E507FF"/>
    <w:rsid w:val="00E518F5"/>
    <w:rsid w:val="00E51B0D"/>
    <w:rsid w:val="00E51E11"/>
    <w:rsid w:val="00E51EEB"/>
    <w:rsid w:val="00E5224F"/>
    <w:rsid w:val="00E52D4B"/>
    <w:rsid w:val="00E52E65"/>
    <w:rsid w:val="00E53141"/>
    <w:rsid w:val="00E537AB"/>
    <w:rsid w:val="00E53BDE"/>
    <w:rsid w:val="00E53FEC"/>
    <w:rsid w:val="00E5421B"/>
    <w:rsid w:val="00E5485C"/>
    <w:rsid w:val="00E549C5"/>
    <w:rsid w:val="00E54B0A"/>
    <w:rsid w:val="00E54CC6"/>
    <w:rsid w:val="00E55BDF"/>
    <w:rsid w:val="00E56279"/>
    <w:rsid w:val="00E56AD7"/>
    <w:rsid w:val="00E56B0F"/>
    <w:rsid w:val="00E56C7E"/>
    <w:rsid w:val="00E56F89"/>
    <w:rsid w:val="00E57A6A"/>
    <w:rsid w:val="00E57E50"/>
    <w:rsid w:val="00E60D57"/>
    <w:rsid w:val="00E61289"/>
    <w:rsid w:val="00E617C0"/>
    <w:rsid w:val="00E62163"/>
    <w:rsid w:val="00E62501"/>
    <w:rsid w:val="00E62A5C"/>
    <w:rsid w:val="00E62CFD"/>
    <w:rsid w:val="00E62E90"/>
    <w:rsid w:val="00E63B5B"/>
    <w:rsid w:val="00E63D5A"/>
    <w:rsid w:val="00E655C4"/>
    <w:rsid w:val="00E65D51"/>
    <w:rsid w:val="00E65EAF"/>
    <w:rsid w:val="00E66A80"/>
    <w:rsid w:val="00E66D95"/>
    <w:rsid w:val="00E66E37"/>
    <w:rsid w:val="00E67392"/>
    <w:rsid w:val="00E673F4"/>
    <w:rsid w:val="00E678FB"/>
    <w:rsid w:val="00E679ED"/>
    <w:rsid w:val="00E706AB"/>
    <w:rsid w:val="00E706CD"/>
    <w:rsid w:val="00E7109F"/>
    <w:rsid w:val="00E71A8D"/>
    <w:rsid w:val="00E71AFE"/>
    <w:rsid w:val="00E71CAD"/>
    <w:rsid w:val="00E71E7E"/>
    <w:rsid w:val="00E724CE"/>
    <w:rsid w:val="00E73055"/>
    <w:rsid w:val="00E7314E"/>
    <w:rsid w:val="00E737B2"/>
    <w:rsid w:val="00E73F4D"/>
    <w:rsid w:val="00E74F16"/>
    <w:rsid w:val="00E753CE"/>
    <w:rsid w:val="00E7553D"/>
    <w:rsid w:val="00E75C69"/>
    <w:rsid w:val="00E75E80"/>
    <w:rsid w:val="00E760D5"/>
    <w:rsid w:val="00E76AC7"/>
    <w:rsid w:val="00E76ADF"/>
    <w:rsid w:val="00E77466"/>
    <w:rsid w:val="00E77EEF"/>
    <w:rsid w:val="00E8072B"/>
    <w:rsid w:val="00E8083B"/>
    <w:rsid w:val="00E8085C"/>
    <w:rsid w:val="00E81797"/>
    <w:rsid w:val="00E819C5"/>
    <w:rsid w:val="00E820AE"/>
    <w:rsid w:val="00E8299B"/>
    <w:rsid w:val="00E833D6"/>
    <w:rsid w:val="00E8474B"/>
    <w:rsid w:val="00E84E67"/>
    <w:rsid w:val="00E84EC4"/>
    <w:rsid w:val="00E85B0F"/>
    <w:rsid w:val="00E85F15"/>
    <w:rsid w:val="00E86914"/>
    <w:rsid w:val="00E870E3"/>
    <w:rsid w:val="00E8726D"/>
    <w:rsid w:val="00E87302"/>
    <w:rsid w:val="00E87395"/>
    <w:rsid w:val="00E8770C"/>
    <w:rsid w:val="00E904DA"/>
    <w:rsid w:val="00E90BF8"/>
    <w:rsid w:val="00E918DF"/>
    <w:rsid w:val="00E91BBD"/>
    <w:rsid w:val="00E92348"/>
    <w:rsid w:val="00E92B83"/>
    <w:rsid w:val="00E92DC4"/>
    <w:rsid w:val="00E93AB8"/>
    <w:rsid w:val="00E93E7A"/>
    <w:rsid w:val="00E93F8E"/>
    <w:rsid w:val="00E93FA0"/>
    <w:rsid w:val="00E94135"/>
    <w:rsid w:val="00E941EA"/>
    <w:rsid w:val="00E95C71"/>
    <w:rsid w:val="00E95E84"/>
    <w:rsid w:val="00E960EF"/>
    <w:rsid w:val="00E96B39"/>
    <w:rsid w:val="00EA05CE"/>
    <w:rsid w:val="00EA064D"/>
    <w:rsid w:val="00EA07F7"/>
    <w:rsid w:val="00EA0AD1"/>
    <w:rsid w:val="00EA0E19"/>
    <w:rsid w:val="00EA12B7"/>
    <w:rsid w:val="00EA13B7"/>
    <w:rsid w:val="00EA2836"/>
    <w:rsid w:val="00EA2993"/>
    <w:rsid w:val="00EA3270"/>
    <w:rsid w:val="00EA4856"/>
    <w:rsid w:val="00EA5C3B"/>
    <w:rsid w:val="00EA6044"/>
    <w:rsid w:val="00EA6DC8"/>
    <w:rsid w:val="00EA7237"/>
    <w:rsid w:val="00EB026C"/>
    <w:rsid w:val="00EB0709"/>
    <w:rsid w:val="00EB140A"/>
    <w:rsid w:val="00EB1C37"/>
    <w:rsid w:val="00EB33E3"/>
    <w:rsid w:val="00EB33ED"/>
    <w:rsid w:val="00EB3831"/>
    <w:rsid w:val="00EB3B2B"/>
    <w:rsid w:val="00EB3E36"/>
    <w:rsid w:val="00EB3FCA"/>
    <w:rsid w:val="00EB4668"/>
    <w:rsid w:val="00EB4C2C"/>
    <w:rsid w:val="00EB4E1B"/>
    <w:rsid w:val="00EB4E8D"/>
    <w:rsid w:val="00EB50F5"/>
    <w:rsid w:val="00EB5A97"/>
    <w:rsid w:val="00EB651B"/>
    <w:rsid w:val="00EB6736"/>
    <w:rsid w:val="00EB67E9"/>
    <w:rsid w:val="00EB6C0D"/>
    <w:rsid w:val="00EB7BCA"/>
    <w:rsid w:val="00EB7DA2"/>
    <w:rsid w:val="00EC000D"/>
    <w:rsid w:val="00EC0912"/>
    <w:rsid w:val="00EC091D"/>
    <w:rsid w:val="00EC0A98"/>
    <w:rsid w:val="00EC130F"/>
    <w:rsid w:val="00EC22F4"/>
    <w:rsid w:val="00EC2326"/>
    <w:rsid w:val="00EC2F33"/>
    <w:rsid w:val="00EC326B"/>
    <w:rsid w:val="00EC386A"/>
    <w:rsid w:val="00EC3D4D"/>
    <w:rsid w:val="00EC3E5E"/>
    <w:rsid w:val="00EC415A"/>
    <w:rsid w:val="00EC492E"/>
    <w:rsid w:val="00EC499A"/>
    <w:rsid w:val="00EC4FA8"/>
    <w:rsid w:val="00EC50FA"/>
    <w:rsid w:val="00EC5112"/>
    <w:rsid w:val="00EC561B"/>
    <w:rsid w:val="00EC5B0A"/>
    <w:rsid w:val="00EC6233"/>
    <w:rsid w:val="00EC6A97"/>
    <w:rsid w:val="00EC7A5C"/>
    <w:rsid w:val="00EC7AA0"/>
    <w:rsid w:val="00ED03A3"/>
    <w:rsid w:val="00ED0831"/>
    <w:rsid w:val="00ED096A"/>
    <w:rsid w:val="00ED1CD0"/>
    <w:rsid w:val="00ED24CC"/>
    <w:rsid w:val="00ED2659"/>
    <w:rsid w:val="00ED2B56"/>
    <w:rsid w:val="00ED3FF0"/>
    <w:rsid w:val="00ED4A93"/>
    <w:rsid w:val="00ED4C20"/>
    <w:rsid w:val="00ED50B4"/>
    <w:rsid w:val="00ED5863"/>
    <w:rsid w:val="00ED5D9C"/>
    <w:rsid w:val="00ED61AA"/>
    <w:rsid w:val="00ED62B2"/>
    <w:rsid w:val="00ED656F"/>
    <w:rsid w:val="00ED6925"/>
    <w:rsid w:val="00ED7431"/>
    <w:rsid w:val="00ED748C"/>
    <w:rsid w:val="00ED78C3"/>
    <w:rsid w:val="00ED7F66"/>
    <w:rsid w:val="00EE1315"/>
    <w:rsid w:val="00EE1549"/>
    <w:rsid w:val="00EE18A8"/>
    <w:rsid w:val="00EE21B9"/>
    <w:rsid w:val="00EE3F64"/>
    <w:rsid w:val="00EE4CB8"/>
    <w:rsid w:val="00EE53E1"/>
    <w:rsid w:val="00EE56A9"/>
    <w:rsid w:val="00EE61ED"/>
    <w:rsid w:val="00EE655D"/>
    <w:rsid w:val="00EE6A5A"/>
    <w:rsid w:val="00EE7429"/>
    <w:rsid w:val="00EE74A7"/>
    <w:rsid w:val="00EE75CE"/>
    <w:rsid w:val="00EE7909"/>
    <w:rsid w:val="00EE7EBB"/>
    <w:rsid w:val="00EF00E1"/>
    <w:rsid w:val="00EF01FE"/>
    <w:rsid w:val="00EF0258"/>
    <w:rsid w:val="00EF1614"/>
    <w:rsid w:val="00EF2B8A"/>
    <w:rsid w:val="00EF2E7C"/>
    <w:rsid w:val="00EF32E2"/>
    <w:rsid w:val="00EF33C7"/>
    <w:rsid w:val="00EF3B47"/>
    <w:rsid w:val="00EF3D6F"/>
    <w:rsid w:val="00EF3D91"/>
    <w:rsid w:val="00EF4464"/>
    <w:rsid w:val="00EF464F"/>
    <w:rsid w:val="00EF4AE4"/>
    <w:rsid w:val="00EF5865"/>
    <w:rsid w:val="00EF66D5"/>
    <w:rsid w:val="00EF6E25"/>
    <w:rsid w:val="00EF70F5"/>
    <w:rsid w:val="00EF7154"/>
    <w:rsid w:val="00EF7672"/>
    <w:rsid w:val="00EF7AED"/>
    <w:rsid w:val="00EF7BDE"/>
    <w:rsid w:val="00F005EA"/>
    <w:rsid w:val="00F00AEE"/>
    <w:rsid w:val="00F00B96"/>
    <w:rsid w:val="00F00D47"/>
    <w:rsid w:val="00F00D8C"/>
    <w:rsid w:val="00F011E7"/>
    <w:rsid w:val="00F015BD"/>
    <w:rsid w:val="00F0184F"/>
    <w:rsid w:val="00F01DEA"/>
    <w:rsid w:val="00F0231A"/>
    <w:rsid w:val="00F0238B"/>
    <w:rsid w:val="00F02925"/>
    <w:rsid w:val="00F0319F"/>
    <w:rsid w:val="00F035CF"/>
    <w:rsid w:val="00F039B4"/>
    <w:rsid w:val="00F039BE"/>
    <w:rsid w:val="00F03A1E"/>
    <w:rsid w:val="00F03EE8"/>
    <w:rsid w:val="00F042A3"/>
    <w:rsid w:val="00F045FC"/>
    <w:rsid w:val="00F046DC"/>
    <w:rsid w:val="00F04772"/>
    <w:rsid w:val="00F04ACB"/>
    <w:rsid w:val="00F04FCD"/>
    <w:rsid w:val="00F058A6"/>
    <w:rsid w:val="00F059D9"/>
    <w:rsid w:val="00F05B97"/>
    <w:rsid w:val="00F05E4A"/>
    <w:rsid w:val="00F05EB4"/>
    <w:rsid w:val="00F06165"/>
    <w:rsid w:val="00F06B1A"/>
    <w:rsid w:val="00F06C9A"/>
    <w:rsid w:val="00F06E01"/>
    <w:rsid w:val="00F06E7C"/>
    <w:rsid w:val="00F07E20"/>
    <w:rsid w:val="00F07FC6"/>
    <w:rsid w:val="00F107D8"/>
    <w:rsid w:val="00F10813"/>
    <w:rsid w:val="00F109BB"/>
    <w:rsid w:val="00F10B94"/>
    <w:rsid w:val="00F11AA1"/>
    <w:rsid w:val="00F12750"/>
    <w:rsid w:val="00F12D0D"/>
    <w:rsid w:val="00F1365D"/>
    <w:rsid w:val="00F1370D"/>
    <w:rsid w:val="00F13B48"/>
    <w:rsid w:val="00F14253"/>
    <w:rsid w:val="00F142B3"/>
    <w:rsid w:val="00F14B9E"/>
    <w:rsid w:val="00F14F01"/>
    <w:rsid w:val="00F15619"/>
    <w:rsid w:val="00F15C77"/>
    <w:rsid w:val="00F165B9"/>
    <w:rsid w:val="00F166A7"/>
    <w:rsid w:val="00F16911"/>
    <w:rsid w:val="00F172F8"/>
    <w:rsid w:val="00F17597"/>
    <w:rsid w:val="00F17984"/>
    <w:rsid w:val="00F20031"/>
    <w:rsid w:val="00F20A75"/>
    <w:rsid w:val="00F21672"/>
    <w:rsid w:val="00F21AFA"/>
    <w:rsid w:val="00F220EE"/>
    <w:rsid w:val="00F225BE"/>
    <w:rsid w:val="00F22A71"/>
    <w:rsid w:val="00F22EBE"/>
    <w:rsid w:val="00F2332F"/>
    <w:rsid w:val="00F24558"/>
    <w:rsid w:val="00F24A3B"/>
    <w:rsid w:val="00F24BFB"/>
    <w:rsid w:val="00F25478"/>
    <w:rsid w:val="00F2558E"/>
    <w:rsid w:val="00F26D54"/>
    <w:rsid w:val="00F274F3"/>
    <w:rsid w:val="00F2785A"/>
    <w:rsid w:val="00F27C2E"/>
    <w:rsid w:val="00F3065C"/>
    <w:rsid w:val="00F30A61"/>
    <w:rsid w:val="00F30CD9"/>
    <w:rsid w:val="00F30EFE"/>
    <w:rsid w:val="00F3124A"/>
    <w:rsid w:val="00F313C2"/>
    <w:rsid w:val="00F3205F"/>
    <w:rsid w:val="00F32504"/>
    <w:rsid w:val="00F33635"/>
    <w:rsid w:val="00F33FA9"/>
    <w:rsid w:val="00F344AE"/>
    <w:rsid w:val="00F35662"/>
    <w:rsid w:val="00F3599E"/>
    <w:rsid w:val="00F35F47"/>
    <w:rsid w:val="00F37061"/>
    <w:rsid w:val="00F37527"/>
    <w:rsid w:val="00F401DF"/>
    <w:rsid w:val="00F40394"/>
    <w:rsid w:val="00F40DEF"/>
    <w:rsid w:val="00F41511"/>
    <w:rsid w:val="00F41E22"/>
    <w:rsid w:val="00F420BD"/>
    <w:rsid w:val="00F423A0"/>
    <w:rsid w:val="00F42C4D"/>
    <w:rsid w:val="00F4328D"/>
    <w:rsid w:val="00F432E1"/>
    <w:rsid w:val="00F434F0"/>
    <w:rsid w:val="00F44089"/>
    <w:rsid w:val="00F44145"/>
    <w:rsid w:val="00F44170"/>
    <w:rsid w:val="00F4433D"/>
    <w:rsid w:val="00F44713"/>
    <w:rsid w:val="00F4475F"/>
    <w:rsid w:val="00F4569A"/>
    <w:rsid w:val="00F469A7"/>
    <w:rsid w:val="00F46D88"/>
    <w:rsid w:val="00F477F0"/>
    <w:rsid w:val="00F47FAB"/>
    <w:rsid w:val="00F5110B"/>
    <w:rsid w:val="00F51699"/>
    <w:rsid w:val="00F521DB"/>
    <w:rsid w:val="00F524CD"/>
    <w:rsid w:val="00F52A7F"/>
    <w:rsid w:val="00F52E73"/>
    <w:rsid w:val="00F53EF2"/>
    <w:rsid w:val="00F54BD1"/>
    <w:rsid w:val="00F54C76"/>
    <w:rsid w:val="00F55410"/>
    <w:rsid w:val="00F558DB"/>
    <w:rsid w:val="00F55FBB"/>
    <w:rsid w:val="00F5650E"/>
    <w:rsid w:val="00F56B41"/>
    <w:rsid w:val="00F56B7E"/>
    <w:rsid w:val="00F56ED0"/>
    <w:rsid w:val="00F578C1"/>
    <w:rsid w:val="00F57C05"/>
    <w:rsid w:val="00F57E12"/>
    <w:rsid w:val="00F60093"/>
    <w:rsid w:val="00F63663"/>
    <w:rsid w:val="00F63F1C"/>
    <w:rsid w:val="00F63FD3"/>
    <w:rsid w:val="00F642D1"/>
    <w:rsid w:val="00F64F66"/>
    <w:rsid w:val="00F650E4"/>
    <w:rsid w:val="00F65EEE"/>
    <w:rsid w:val="00F65F12"/>
    <w:rsid w:val="00F65F4F"/>
    <w:rsid w:val="00F66696"/>
    <w:rsid w:val="00F66813"/>
    <w:rsid w:val="00F66A94"/>
    <w:rsid w:val="00F66A9E"/>
    <w:rsid w:val="00F6735C"/>
    <w:rsid w:val="00F67618"/>
    <w:rsid w:val="00F6777B"/>
    <w:rsid w:val="00F70005"/>
    <w:rsid w:val="00F7082B"/>
    <w:rsid w:val="00F71426"/>
    <w:rsid w:val="00F71C17"/>
    <w:rsid w:val="00F72716"/>
    <w:rsid w:val="00F73722"/>
    <w:rsid w:val="00F73B2E"/>
    <w:rsid w:val="00F73ED3"/>
    <w:rsid w:val="00F74534"/>
    <w:rsid w:val="00F746E7"/>
    <w:rsid w:val="00F74EFE"/>
    <w:rsid w:val="00F75CFF"/>
    <w:rsid w:val="00F76F4B"/>
    <w:rsid w:val="00F7758B"/>
    <w:rsid w:val="00F77B93"/>
    <w:rsid w:val="00F77BF4"/>
    <w:rsid w:val="00F77F1F"/>
    <w:rsid w:val="00F80A1F"/>
    <w:rsid w:val="00F80C2D"/>
    <w:rsid w:val="00F81455"/>
    <w:rsid w:val="00F81BC5"/>
    <w:rsid w:val="00F81C1F"/>
    <w:rsid w:val="00F82842"/>
    <w:rsid w:val="00F83376"/>
    <w:rsid w:val="00F84F8C"/>
    <w:rsid w:val="00F86355"/>
    <w:rsid w:val="00F86A1F"/>
    <w:rsid w:val="00F879C0"/>
    <w:rsid w:val="00F90114"/>
    <w:rsid w:val="00F9027E"/>
    <w:rsid w:val="00F902CF"/>
    <w:rsid w:val="00F90374"/>
    <w:rsid w:val="00F91470"/>
    <w:rsid w:val="00F91DD2"/>
    <w:rsid w:val="00F924B9"/>
    <w:rsid w:val="00F9307A"/>
    <w:rsid w:val="00F930A0"/>
    <w:rsid w:val="00F93169"/>
    <w:rsid w:val="00F93930"/>
    <w:rsid w:val="00F93A01"/>
    <w:rsid w:val="00F93BEC"/>
    <w:rsid w:val="00F93C50"/>
    <w:rsid w:val="00F945FD"/>
    <w:rsid w:val="00F95145"/>
    <w:rsid w:val="00F9687B"/>
    <w:rsid w:val="00F96FD8"/>
    <w:rsid w:val="00F97401"/>
    <w:rsid w:val="00F97B3A"/>
    <w:rsid w:val="00F97FA4"/>
    <w:rsid w:val="00FA0446"/>
    <w:rsid w:val="00FA1125"/>
    <w:rsid w:val="00FA18C9"/>
    <w:rsid w:val="00FA219B"/>
    <w:rsid w:val="00FA231E"/>
    <w:rsid w:val="00FA24FA"/>
    <w:rsid w:val="00FA2596"/>
    <w:rsid w:val="00FA35E1"/>
    <w:rsid w:val="00FA3CBF"/>
    <w:rsid w:val="00FA47C5"/>
    <w:rsid w:val="00FA4A33"/>
    <w:rsid w:val="00FA4E1C"/>
    <w:rsid w:val="00FA4F90"/>
    <w:rsid w:val="00FA502A"/>
    <w:rsid w:val="00FA5347"/>
    <w:rsid w:val="00FA67FD"/>
    <w:rsid w:val="00FA79F2"/>
    <w:rsid w:val="00FA7C9A"/>
    <w:rsid w:val="00FA7D05"/>
    <w:rsid w:val="00FA7E77"/>
    <w:rsid w:val="00FA7F1C"/>
    <w:rsid w:val="00FB0865"/>
    <w:rsid w:val="00FB0DE8"/>
    <w:rsid w:val="00FB150E"/>
    <w:rsid w:val="00FB1682"/>
    <w:rsid w:val="00FB17D8"/>
    <w:rsid w:val="00FB1818"/>
    <w:rsid w:val="00FB19B1"/>
    <w:rsid w:val="00FB20F7"/>
    <w:rsid w:val="00FB2407"/>
    <w:rsid w:val="00FB2B4F"/>
    <w:rsid w:val="00FB3242"/>
    <w:rsid w:val="00FB34B8"/>
    <w:rsid w:val="00FB34FF"/>
    <w:rsid w:val="00FB36DC"/>
    <w:rsid w:val="00FB400D"/>
    <w:rsid w:val="00FB42D7"/>
    <w:rsid w:val="00FB44D1"/>
    <w:rsid w:val="00FB4C08"/>
    <w:rsid w:val="00FB4FCA"/>
    <w:rsid w:val="00FB5250"/>
    <w:rsid w:val="00FB5626"/>
    <w:rsid w:val="00FB617F"/>
    <w:rsid w:val="00FB7B44"/>
    <w:rsid w:val="00FB7B73"/>
    <w:rsid w:val="00FC08DC"/>
    <w:rsid w:val="00FC0B26"/>
    <w:rsid w:val="00FC1375"/>
    <w:rsid w:val="00FC16F0"/>
    <w:rsid w:val="00FC1C92"/>
    <w:rsid w:val="00FC1F36"/>
    <w:rsid w:val="00FC22B1"/>
    <w:rsid w:val="00FC24E4"/>
    <w:rsid w:val="00FC2578"/>
    <w:rsid w:val="00FC28B0"/>
    <w:rsid w:val="00FC2C3C"/>
    <w:rsid w:val="00FC33DE"/>
    <w:rsid w:val="00FC4D17"/>
    <w:rsid w:val="00FC5C63"/>
    <w:rsid w:val="00FC5F50"/>
    <w:rsid w:val="00FC6201"/>
    <w:rsid w:val="00FC67B4"/>
    <w:rsid w:val="00FC6C01"/>
    <w:rsid w:val="00FC7ABA"/>
    <w:rsid w:val="00FC7F88"/>
    <w:rsid w:val="00FD0E7F"/>
    <w:rsid w:val="00FD356A"/>
    <w:rsid w:val="00FD393F"/>
    <w:rsid w:val="00FD398B"/>
    <w:rsid w:val="00FD3A73"/>
    <w:rsid w:val="00FD3BC9"/>
    <w:rsid w:val="00FD4276"/>
    <w:rsid w:val="00FD49A3"/>
    <w:rsid w:val="00FD4F50"/>
    <w:rsid w:val="00FD5348"/>
    <w:rsid w:val="00FD568B"/>
    <w:rsid w:val="00FD572B"/>
    <w:rsid w:val="00FD5E0B"/>
    <w:rsid w:val="00FD61B7"/>
    <w:rsid w:val="00FD62AC"/>
    <w:rsid w:val="00FD68C0"/>
    <w:rsid w:val="00FD6FE7"/>
    <w:rsid w:val="00FD71FD"/>
    <w:rsid w:val="00FD7227"/>
    <w:rsid w:val="00FD7381"/>
    <w:rsid w:val="00FE00BF"/>
    <w:rsid w:val="00FE0BB7"/>
    <w:rsid w:val="00FE0C57"/>
    <w:rsid w:val="00FE0E8A"/>
    <w:rsid w:val="00FE12E4"/>
    <w:rsid w:val="00FE184F"/>
    <w:rsid w:val="00FE25AB"/>
    <w:rsid w:val="00FE2A1F"/>
    <w:rsid w:val="00FE3236"/>
    <w:rsid w:val="00FE3CCF"/>
    <w:rsid w:val="00FE5648"/>
    <w:rsid w:val="00FE5EFC"/>
    <w:rsid w:val="00FE62DA"/>
    <w:rsid w:val="00FE69F3"/>
    <w:rsid w:val="00FE7599"/>
    <w:rsid w:val="00FE76DE"/>
    <w:rsid w:val="00FE7A5B"/>
    <w:rsid w:val="00FF0095"/>
    <w:rsid w:val="00FF0E5D"/>
    <w:rsid w:val="00FF137D"/>
    <w:rsid w:val="00FF15A0"/>
    <w:rsid w:val="00FF20A4"/>
    <w:rsid w:val="00FF2E6A"/>
    <w:rsid w:val="00FF32CD"/>
    <w:rsid w:val="00FF4482"/>
    <w:rsid w:val="00FF4FE6"/>
    <w:rsid w:val="00FF5012"/>
    <w:rsid w:val="00FF5803"/>
    <w:rsid w:val="00FF5D50"/>
    <w:rsid w:val="00FF70EC"/>
    <w:rsid w:val="00FF7366"/>
    <w:rsid w:val="00FF78D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E5E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EastAsia" w:hAnsiTheme="majorHAnsi" w:cs="Times New Roman"/>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5E3"/>
    <w:pPr>
      <w:spacing w:before="120" w:after="120"/>
      <w:jc w:val="both"/>
    </w:pPr>
    <w:rPr>
      <w:rFonts w:eastAsia="ArialMT" w:cs="ArialMT"/>
    </w:rPr>
  </w:style>
  <w:style w:type="paragraph" w:styleId="Heading1">
    <w:name w:val="heading 1"/>
    <w:aliases w:val="Char3"/>
    <w:basedOn w:val="Normal"/>
    <w:next w:val="Normal"/>
    <w:link w:val="Heading1Char"/>
    <w:qFormat/>
    <w:rsid w:val="00106EBD"/>
    <w:pPr>
      <w:keepNext/>
      <w:keepLines/>
      <w:numPr>
        <w:numId w:val="3"/>
      </w:numPr>
      <w:autoSpaceDE w:val="0"/>
      <w:autoSpaceDN w:val="0"/>
      <w:adjustRightInd w:val="0"/>
      <w:spacing w:before="240"/>
      <w:outlineLvl w:val="0"/>
    </w:pPr>
    <w:rPr>
      <w:rFonts w:eastAsiaTheme="majorEastAsia" w:cstheme="majorBidi"/>
      <w:b/>
      <w:bCs/>
      <w:color w:val="008000"/>
      <w:sz w:val="32"/>
      <w:szCs w:val="32"/>
    </w:rPr>
  </w:style>
  <w:style w:type="paragraph" w:styleId="Heading2">
    <w:name w:val="heading 2"/>
    <w:basedOn w:val="Normal"/>
    <w:next w:val="Normal"/>
    <w:link w:val="Heading2Char"/>
    <w:unhideWhenUsed/>
    <w:qFormat/>
    <w:rsid w:val="00106EBD"/>
    <w:pPr>
      <w:keepNext/>
      <w:keepLines/>
      <w:numPr>
        <w:ilvl w:val="1"/>
        <w:numId w:val="32"/>
      </w:numPr>
      <w:autoSpaceDE w:val="0"/>
      <w:autoSpaceDN w:val="0"/>
      <w:adjustRightInd w:val="0"/>
      <w:spacing w:before="240"/>
      <w:outlineLvl w:val="1"/>
    </w:pPr>
    <w:rPr>
      <w:rFonts w:eastAsiaTheme="majorEastAsia" w:cstheme="majorBidi"/>
      <w:b/>
      <w:bCs/>
      <w:color w:val="008000"/>
      <w:sz w:val="26"/>
      <w:szCs w:val="26"/>
    </w:rPr>
  </w:style>
  <w:style w:type="paragraph" w:styleId="Heading3">
    <w:name w:val="heading 3"/>
    <w:basedOn w:val="Heading2"/>
    <w:next w:val="Normal"/>
    <w:link w:val="Heading3Char"/>
    <w:rsid w:val="00106EBD"/>
    <w:pPr>
      <w:numPr>
        <w:ilvl w:val="2"/>
      </w:numPr>
      <w:outlineLvl w:val="2"/>
    </w:pPr>
    <w:rPr>
      <w:rFonts w:ascii="ArialMT" w:hAnsi="ArialMT"/>
      <w:bCs w:val="0"/>
    </w:rPr>
  </w:style>
  <w:style w:type="paragraph" w:styleId="Heading4">
    <w:name w:val="heading 4"/>
    <w:basedOn w:val="Heading3"/>
    <w:next w:val="Normal"/>
    <w:link w:val="Heading4Char"/>
    <w:uiPriority w:val="9"/>
    <w:unhideWhenUsed/>
    <w:qFormat/>
    <w:rsid w:val="00071799"/>
    <w:pPr>
      <w:numPr>
        <w:ilvl w:val="0"/>
        <w:numId w:val="0"/>
      </w:numPr>
      <w:outlineLvl w:val="3"/>
    </w:pPr>
    <w:rPr>
      <w:rFonts w:asciiTheme="majorHAnsi" w:eastAsia="Times New Roman" w:hAnsiTheme="majorHAnsi"/>
      <w:b w:val="0"/>
      <w:bCs/>
      <w:i/>
      <w:sz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715F6"/>
    <w:pPr>
      <w:keepNext/>
      <w:spacing w:after="60"/>
    </w:pPr>
    <w:rPr>
      <w:rFonts w:ascii="Calibri" w:eastAsia="Times New Roman" w:hAnsi="Calibri"/>
    </w:rPr>
  </w:style>
  <w:style w:type="paragraph" w:styleId="FootnoteText">
    <w:name w:val="footnote text"/>
    <w:basedOn w:val="Normal"/>
    <w:link w:val="FootnoteTextChar"/>
    <w:uiPriority w:val="99"/>
    <w:unhideWhenUsed/>
    <w:rsid w:val="008C78CC"/>
    <w:pPr>
      <w:ind w:left="170" w:hanging="170"/>
    </w:pPr>
    <w:rPr>
      <w:rFonts w:ascii="Calibri" w:hAnsi="Calibri"/>
      <w:sz w:val="20"/>
    </w:rPr>
  </w:style>
  <w:style w:type="character" w:customStyle="1" w:styleId="FootnoteTextChar">
    <w:name w:val="Footnote Text Char"/>
    <w:basedOn w:val="DefaultParagraphFont"/>
    <w:link w:val="FootnoteText"/>
    <w:uiPriority w:val="99"/>
    <w:rsid w:val="008C78CC"/>
    <w:rPr>
      <w:rFonts w:ascii="Calibri" w:hAnsi="Calibri"/>
      <w:sz w:val="20"/>
    </w:rPr>
  </w:style>
  <w:style w:type="character" w:customStyle="1" w:styleId="Heading1Char">
    <w:name w:val="Heading 1 Char"/>
    <w:aliases w:val="Char3 Char"/>
    <w:basedOn w:val="DefaultParagraphFont"/>
    <w:link w:val="Heading1"/>
    <w:rsid w:val="00106EBD"/>
    <w:rPr>
      <w:rFonts w:eastAsiaTheme="majorEastAsia" w:cstheme="majorBidi"/>
      <w:b/>
      <w:bCs/>
      <w:color w:val="008000"/>
      <w:sz w:val="32"/>
      <w:szCs w:val="32"/>
    </w:rPr>
  </w:style>
  <w:style w:type="character" w:customStyle="1" w:styleId="Heading2Char">
    <w:name w:val="Heading 2 Char"/>
    <w:basedOn w:val="DefaultParagraphFont"/>
    <w:link w:val="Heading2"/>
    <w:rsid w:val="00106EBD"/>
    <w:rPr>
      <w:rFonts w:eastAsiaTheme="majorEastAsia" w:cstheme="majorBidi"/>
      <w:b/>
      <w:bCs/>
      <w:color w:val="008000"/>
      <w:sz w:val="26"/>
      <w:szCs w:val="26"/>
    </w:rPr>
  </w:style>
  <w:style w:type="character" w:customStyle="1" w:styleId="Heading3Char">
    <w:name w:val="Heading 3 Char"/>
    <w:basedOn w:val="DefaultParagraphFont"/>
    <w:link w:val="Heading3"/>
    <w:rsid w:val="000705E3"/>
    <w:rPr>
      <w:rFonts w:ascii="ArialMT" w:eastAsiaTheme="majorEastAsia" w:hAnsi="ArialMT" w:cstheme="majorBidi"/>
      <w:b/>
      <w:color w:val="008000"/>
      <w:sz w:val="26"/>
      <w:szCs w:val="26"/>
    </w:rPr>
  </w:style>
  <w:style w:type="character" w:customStyle="1" w:styleId="Heading4Char">
    <w:name w:val="Heading 4 Char"/>
    <w:link w:val="Heading4"/>
    <w:uiPriority w:val="9"/>
    <w:rsid w:val="00071799"/>
    <w:rPr>
      <w:rFonts w:eastAsia="Times New Roman" w:cstheme="majorBidi"/>
      <w:bCs/>
      <w:i/>
      <w:color w:val="008000"/>
      <w:szCs w:val="26"/>
      <w:lang w:val="en-CA"/>
    </w:rPr>
  </w:style>
  <w:style w:type="numbering" w:customStyle="1" w:styleId="Headings">
    <w:name w:val="Headings"/>
    <w:basedOn w:val="NoList"/>
    <w:uiPriority w:val="99"/>
    <w:rsid w:val="00022278"/>
  </w:style>
  <w:style w:type="numbering" w:customStyle="1" w:styleId="HeadingsMZ">
    <w:name w:val="Headings [MZ]"/>
    <w:basedOn w:val="NoList"/>
    <w:uiPriority w:val="99"/>
    <w:rsid w:val="00851BC3"/>
    <w:pPr>
      <w:numPr>
        <w:numId w:val="3"/>
      </w:numPr>
    </w:pPr>
  </w:style>
  <w:style w:type="paragraph" w:styleId="Footer">
    <w:name w:val="footer"/>
    <w:basedOn w:val="Normal"/>
    <w:link w:val="FooterChar"/>
    <w:rsid w:val="00131C96"/>
    <w:pPr>
      <w:tabs>
        <w:tab w:val="center" w:pos="4320"/>
        <w:tab w:val="right" w:pos="8640"/>
      </w:tabs>
    </w:pPr>
    <w:rPr>
      <w:rFonts w:eastAsia="Calibri"/>
    </w:rPr>
  </w:style>
  <w:style w:type="character" w:customStyle="1" w:styleId="FooterChar">
    <w:name w:val="Footer Char"/>
    <w:link w:val="Footer"/>
    <w:rsid w:val="00131C96"/>
    <w:rPr>
      <w:rFonts w:asciiTheme="majorHAnsi" w:eastAsia="Calibri" w:hAnsiTheme="majorHAnsi"/>
      <w:lang w:eastAsia="ja-JP"/>
    </w:rPr>
  </w:style>
  <w:style w:type="paragraph" w:styleId="TOC1">
    <w:name w:val="toc 1"/>
    <w:basedOn w:val="Normal"/>
    <w:next w:val="Normal"/>
    <w:autoRedefine/>
    <w:uiPriority w:val="39"/>
    <w:unhideWhenUsed/>
    <w:rsid w:val="00D155A7"/>
    <w:pPr>
      <w:spacing w:before="240"/>
    </w:pPr>
    <w:rPr>
      <w:rFonts w:eastAsia="Calibri"/>
      <w:b/>
      <w:caps/>
      <w:sz w:val="22"/>
      <w:szCs w:val="22"/>
      <w:u w:val="single"/>
    </w:rPr>
  </w:style>
  <w:style w:type="paragraph" w:styleId="TOC2">
    <w:name w:val="toc 2"/>
    <w:basedOn w:val="Normal"/>
    <w:next w:val="Normal"/>
    <w:autoRedefine/>
    <w:uiPriority w:val="39"/>
    <w:unhideWhenUsed/>
    <w:rsid w:val="00D155A7"/>
    <w:rPr>
      <w:rFonts w:eastAsia="Calibri"/>
      <w:b/>
      <w:smallCaps/>
      <w:sz w:val="22"/>
      <w:szCs w:val="22"/>
    </w:rPr>
  </w:style>
  <w:style w:type="paragraph" w:styleId="TOC4">
    <w:name w:val="toc 4"/>
    <w:basedOn w:val="Normal"/>
    <w:next w:val="Normal"/>
    <w:autoRedefine/>
    <w:uiPriority w:val="39"/>
    <w:unhideWhenUsed/>
    <w:rsid w:val="00D155A7"/>
    <w:rPr>
      <w:rFonts w:eastAsia="Calibri"/>
      <w:sz w:val="22"/>
      <w:szCs w:val="22"/>
    </w:rPr>
  </w:style>
  <w:style w:type="paragraph" w:styleId="BalloonText">
    <w:name w:val="Balloon Text"/>
    <w:basedOn w:val="Normal"/>
    <w:link w:val="BalloonTextChar"/>
    <w:uiPriority w:val="99"/>
    <w:semiHidden/>
    <w:unhideWhenUsed/>
    <w:rsid w:val="00051A7A"/>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1A7A"/>
    <w:rPr>
      <w:rFonts w:ascii="Lucida Grande" w:eastAsia="ArialMT" w:hAnsi="Lucida Grande" w:cs="Lucida Grande"/>
      <w:sz w:val="18"/>
      <w:szCs w:val="18"/>
    </w:rPr>
  </w:style>
  <w:style w:type="character" w:styleId="CommentReference">
    <w:name w:val="annotation reference"/>
    <w:basedOn w:val="DefaultParagraphFont"/>
    <w:uiPriority w:val="99"/>
    <w:semiHidden/>
    <w:unhideWhenUsed/>
    <w:rsid w:val="00504031"/>
    <w:rPr>
      <w:sz w:val="18"/>
      <w:szCs w:val="18"/>
    </w:rPr>
  </w:style>
  <w:style w:type="paragraph" w:styleId="CommentText">
    <w:name w:val="annotation text"/>
    <w:basedOn w:val="Normal"/>
    <w:link w:val="CommentTextChar"/>
    <w:uiPriority w:val="99"/>
    <w:unhideWhenUsed/>
    <w:rsid w:val="00504031"/>
    <w:pPr>
      <w:spacing w:before="0" w:after="0"/>
      <w:jc w:val="left"/>
    </w:pPr>
    <w:rPr>
      <w:rFonts w:ascii="Calibri" w:eastAsia="Calibri" w:hAnsi="Calibri" w:cs="Calibri"/>
      <w:lang w:val="en-CA" w:eastAsia="en-US"/>
    </w:rPr>
  </w:style>
  <w:style w:type="character" w:customStyle="1" w:styleId="CommentTextChar">
    <w:name w:val="Comment Text Char"/>
    <w:basedOn w:val="DefaultParagraphFont"/>
    <w:link w:val="CommentText"/>
    <w:uiPriority w:val="99"/>
    <w:rsid w:val="00504031"/>
    <w:rPr>
      <w:rFonts w:ascii="Calibri" w:eastAsia="Calibri" w:hAnsi="Calibri" w:cs="Calibri"/>
      <w:lang w:val="en-CA" w:eastAsia="en-US"/>
    </w:rPr>
  </w:style>
  <w:style w:type="paragraph" w:customStyle="1" w:styleId="Para">
    <w:name w:val="Para"/>
    <w:basedOn w:val="Normal"/>
    <w:qFormat/>
    <w:rsid w:val="00504031"/>
    <w:pPr>
      <w:tabs>
        <w:tab w:val="left" w:pos="720"/>
        <w:tab w:val="left" w:pos="1440"/>
        <w:tab w:val="left" w:pos="2160"/>
      </w:tabs>
      <w:autoSpaceDE w:val="0"/>
      <w:autoSpaceDN w:val="0"/>
      <w:adjustRightInd w:val="0"/>
      <w:spacing w:before="160" w:after="0" w:line="276" w:lineRule="auto"/>
    </w:pPr>
    <w:rPr>
      <w:rFonts w:ascii="Calibri" w:eastAsia="Calibri" w:hAnsi="Calibri" w:cs="Calibri"/>
      <w:lang w:val="en-CA" w:eastAsia="en-US"/>
    </w:rPr>
  </w:style>
  <w:style w:type="character" w:styleId="FootnoteReference">
    <w:name w:val="footnote reference"/>
    <w:basedOn w:val="DefaultParagraphFont"/>
    <w:uiPriority w:val="99"/>
    <w:unhideWhenUsed/>
    <w:rsid w:val="00504031"/>
    <w:rPr>
      <w:vertAlign w:val="superscript"/>
    </w:rPr>
  </w:style>
  <w:style w:type="character" w:styleId="Hyperlink">
    <w:name w:val="Hyperlink"/>
    <w:basedOn w:val="DefaultParagraphFont"/>
    <w:uiPriority w:val="99"/>
    <w:unhideWhenUsed/>
    <w:rsid w:val="005C0808"/>
    <w:rPr>
      <w:color w:val="0000FF" w:themeColor="hyperlink"/>
      <w:u w:val="single"/>
    </w:rPr>
  </w:style>
  <w:style w:type="character" w:styleId="FollowedHyperlink">
    <w:name w:val="FollowedHyperlink"/>
    <w:basedOn w:val="DefaultParagraphFont"/>
    <w:uiPriority w:val="99"/>
    <w:semiHidden/>
    <w:unhideWhenUsed/>
    <w:rsid w:val="00B853D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629DF"/>
    <w:pPr>
      <w:spacing w:before="120" w:after="120"/>
      <w:jc w:val="both"/>
    </w:pPr>
    <w:rPr>
      <w:rFonts w:asciiTheme="majorHAnsi" w:eastAsia="ArialMT" w:hAnsiTheme="majorHAnsi" w:cs="ArialMT"/>
      <w:b/>
      <w:bCs/>
      <w:sz w:val="20"/>
      <w:szCs w:val="20"/>
      <w:lang w:val="en-GB" w:eastAsia="ja-JP"/>
    </w:rPr>
  </w:style>
  <w:style w:type="character" w:customStyle="1" w:styleId="CommentSubjectChar">
    <w:name w:val="Comment Subject Char"/>
    <w:basedOn w:val="CommentTextChar"/>
    <w:link w:val="CommentSubject"/>
    <w:uiPriority w:val="99"/>
    <w:semiHidden/>
    <w:rsid w:val="008629DF"/>
    <w:rPr>
      <w:rFonts w:ascii="Calibri" w:eastAsia="ArialMT" w:hAnsi="Calibri" w:cs="ArialMT"/>
      <w:b/>
      <w:bCs/>
      <w:sz w:val="20"/>
      <w:szCs w:val="20"/>
      <w:lang w:val="en-CA" w:eastAsia="en-US"/>
    </w:rPr>
  </w:style>
  <w:style w:type="paragraph" w:styleId="Header">
    <w:name w:val="header"/>
    <w:basedOn w:val="Normal"/>
    <w:link w:val="HeaderChar"/>
    <w:uiPriority w:val="99"/>
    <w:unhideWhenUsed/>
    <w:rsid w:val="002012A1"/>
    <w:pPr>
      <w:tabs>
        <w:tab w:val="center" w:pos="4320"/>
        <w:tab w:val="right" w:pos="8640"/>
      </w:tabs>
      <w:spacing w:before="0" w:after="0"/>
    </w:pPr>
  </w:style>
  <w:style w:type="character" w:customStyle="1" w:styleId="HeaderChar">
    <w:name w:val="Header Char"/>
    <w:basedOn w:val="DefaultParagraphFont"/>
    <w:link w:val="Header"/>
    <w:uiPriority w:val="99"/>
    <w:rsid w:val="002012A1"/>
    <w:rPr>
      <w:rFonts w:eastAsia="ArialMT" w:cs="ArialMT"/>
    </w:rPr>
  </w:style>
  <w:style w:type="table" w:styleId="TableGrid">
    <w:name w:val="Table Grid"/>
    <w:basedOn w:val="TableNormal"/>
    <w:uiPriority w:val="59"/>
    <w:rsid w:val="00837D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2367B"/>
    <w:pPr>
      <w:spacing w:after="0"/>
      <w:jc w:val="center"/>
    </w:pPr>
    <w:rPr>
      <w:rFonts w:ascii="Calibri" w:hAnsi="Calibri"/>
    </w:rPr>
  </w:style>
  <w:style w:type="paragraph" w:customStyle="1" w:styleId="EndNoteBibliography">
    <w:name w:val="EndNote Bibliography"/>
    <w:basedOn w:val="Normal"/>
    <w:link w:val="EndNoteBibliographyChar"/>
    <w:rsid w:val="0092367B"/>
    <w:rPr>
      <w:rFonts w:ascii="Calibri" w:hAnsi="Calibri"/>
    </w:rPr>
  </w:style>
  <w:style w:type="paragraph" w:styleId="ListParagraph">
    <w:name w:val="List Paragraph"/>
    <w:basedOn w:val="Normal"/>
    <w:uiPriority w:val="34"/>
    <w:qFormat/>
    <w:rsid w:val="0009114F"/>
    <w:pPr>
      <w:ind w:left="720"/>
      <w:contextualSpacing/>
    </w:pPr>
  </w:style>
  <w:style w:type="character" w:customStyle="1" w:styleId="cit-auth">
    <w:name w:val="cit-auth"/>
    <w:basedOn w:val="DefaultParagraphFont"/>
    <w:rsid w:val="00966E92"/>
  </w:style>
  <w:style w:type="character" w:customStyle="1" w:styleId="cit-sep">
    <w:name w:val="cit-sep"/>
    <w:basedOn w:val="DefaultParagraphFont"/>
    <w:rsid w:val="00966E92"/>
  </w:style>
  <w:style w:type="character" w:customStyle="1" w:styleId="EndNoteBibliographyChar">
    <w:name w:val="EndNote Bibliography Char"/>
    <w:basedOn w:val="DefaultParagraphFont"/>
    <w:link w:val="EndNoteBibliography"/>
    <w:rsid w:val="000F0714"/>
    <w:rPr>
      <w:rFonts w:ascii="Calibri" w:eastAsia="ArialMT" w:hAnsi="Calibri" w:cs="ArialMT"/>
    </w:rPr>
  </w:style>
  <w:style w:type="paragraph" w:styleId="Revision">
    <w:name w:val="Revision"/>
    <w:hidden/>
    <w:uiPriority w:val="99"/>
    <w:semiHidden/>
    <w:rsid w:val="009D701B"/>
    <w:rPr>
      <w:rFonts w:eastAsia="ArialMT" w:cs="ArialMT"/>
    </w:rPr>
  </w:style>
  <w:style w:type="character" w:styleId="Emphasis">
    <w:name w:val="Emphasis"/>
    <w:basedOn w:val="DefaultParagraphFont"/>
    <w:uiPriority w:val="20"/>
    <w:qFormat/>
    <w:rsid w:val="0070289D"/>
    <w:rPr>
      <w:i/>
      <w:iCs/>
    </w:rPr>
  </w:style>
  <w:style w:type="character" w:styleId="Strong">
    <w:name w:val="Strong"/>
    <w:basedOn w:val="DefaultParagraphFont"/>
    <w:uiPriority w:val="22"/>
    <w:qFormat/>
    <w:rsid w:val="0070289D"/>
    <w:rPr>
      <w:b/>
      <w:bCs/>
    </w:rPr>
  </w:style>
  <w:style w:type="paragraph" w:styleId="NormalWeb">
    <w:name w:val="Normal (Web)"/>
    <w:basedOn w:val="Normal"/>
    <w:uiPriority w:val="99"/>
    <w:semiHidden/>
    <w:unhideWhenUsed/>
    <w:rsid w:val="004318EB"/>
    <w:pPr>
      <w:spacing w:before="100" w:beforeAutospacing="1" w:after="100" w:afterAutospacing="1"/>
      <w:jc w:val="left"/>
    </w:pPr>
    <w:rPr>
      <w:rFonts w:ascii="Times" w:eastAsiaTheme="minorEastAsia" w:hAnsi="Times" w:cs="Times New Roman"/>
      <w:sz w:val="20"/>
      <w:szCs w:val="20"/>
      <w:lang w:val="en-CA"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EastAsia" w:hAnsiTheme="majorHAnsi" w:cs="Times New Roman"/>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5E3"/>
    <w:pPr>
      <w:spacing w:before="120" w:after="120"/>
      <w:jc w:val="both"/>
    </w:pPr>
    <w:rPr>
      <w:rFonts w:eastAsia="ArialMT" w:cs="ArialMT"/>
    </w:rPr>
  </w:style>
  <w:style w:type="paragraph" w:styleId="Heading1">
    <w:name w:val="heading 1"/>
    <w:aliases w:val="Char3"/>
    <w:basedOn w:val="Normal"/>
    <w:next w:val="Normal"/>
    <w:link w:val="Heading1Char"/>
    <w:qFormat/>
    <w:rsid w:val="00106EBD"/>
    <w:pPr>
      <w:keepNext/>
      <w:keepLines/>
      <w:numPr>
        <w:numId w:val="3"/>
      </w:numPr>
      <w:autoSpaceDE w:val="0"/>
      <w:autoSpaceDN w:val="0"/>
      <w:adjustRightInd w:val="0"/>
      <w:spacing w:before="240"/>
      <w:outlineLvl w:val="0"/>
    </w:pPr>
    <w:rPr>
      <w:rFonts w:eastAsiaTheme="majorEastAsia" w:cstheme="majorBidi"/>
      <w:b/>
      <w:bCs/>
      <w:color w:val="008000"/>
      <w:sz w:val="32"/>
      <w:szCs w:val="32"/>
    </w:rPr>
  </w:style>
  <w:style w:type="paragraph" w:styleId="Heading2">
    <w:name w:val="heading 2"/>
    <w:basedOn w:val="Normal"/>
    <w:next w:val="Normal"/>
    <w:link w:val="Heading2Char"/>
    <w:unhideWhenUsed/>
    <w:qFormat/>
    <w:rsid w:val="00106EBD"/>
    <w:pPr>
      <w:keepNext/>
      <w:keepLines/>
      <w:numPr>
        <w:ilvl w:val="1"/>
        <w:numId w:val="32"/>
      </w:numPr>
      <w:autoSpaceDE w:val="0"/>
      <w:autoSpaceDN w:val="0"/>
      <w:adjustRightInd w:val="0"/>
      <w:spacing w:before="240"/>
      <w:outlineLvl w:val="1"/>
    </w:pPr>
    <w:rPr>
      <w:rFonts w:eastAsiaTheme="majorEastAsia" w:cstheme="majorBidi"/>
      <w:b/>
      <w:bCs/>
      <w:color w:val="008000"/>
      <w:sz w:val="26"/>
      <w:szCs w:val="26"/>
    </w:rPr>
  </w:style>
  <w:style w:type="paragraph" w:styleId="Heading3">
    <w:name w:val="heading 3"/>
    <w:basedOn w:val="Heading2"/>
    <w:next w:val="Normal"/>
    <w:link w:val="Heading3Char"/>
    <w:rsid w:val="00106EBD"/>
    <w:pPr>
      <w:numPr>
        <w:ilvl w:val="2"/>
      </w:numPr>
      <w:outlineLvl w:val="2"/>
    </w:pPr>
    <w:rPr>
      <w:rFonts w:ascii="ArialMT" w:hAnsi="ArialMT"/>
      <w:bCs w:val="0"/>
    </w:rPr>
  </w:style>
  <w:style w:type="paragraph" w:styleId="Heading4">
    <w:name w:val="heading 4"/>
    <w:basedOn w:val="Heading3"/>
    <w:next w:val="Normal"/>
    <w:link w:val="Heading4Char"/>
    <w:uiPriority w:val="9"/>
    <w:unhideWhenUsed/>
    <w:qFormat/>
    <w:rsid w:val="00071799"/>
    <w:pPr>
      <w:numPr>
        <w:ilvl w:val="0"/>
        <w:numId w:val="0"/>
      </w:numPr>
      <w:outlineLvl w:val="3"/>
    </w:pPr>
    <w:rPr>
      <w:rFonts w:asciiTheme="majorHAnsi" w:eastAsia="Times New Roman" w:hAnsiTheme="majorHAnsi"/>
      <w:b w:val="0"/>
      <w:bCs/>
      <w:i/>
      <w:sz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715F6"/>
    <w:pPr>
      <w:keepNext/>
      <w:spacing w:after="60"/>
    </w:pPr>
    <w:rPr>
      <w:rFonts w:ascii="Calibri" w:eastAsia="Times New Roman" w:hAnsi="Calibri"/>
    </w:rPr>
  </w:style>
  <w:style w:type="paragraph" w:styleId="FootnoteText">
    <w:name w:val="footnote text"/>
    <w:basedOn w:val="Normal"/>
    <w:link w:val="FootnoteTextChar"/>
    <w:uiPriority w:val="99"/>
    <w:unhideWhenUsed/>
    <w:rsid w:val="008C78CC"/>
    <w:pPr>
      <w:ind w:left="170" w:hanging="170"/>
    </w:pPr>
    <w:rPr>
      <w:rFonts w:ascii="Calibri" w:hAnsi="Calibri"/>
      <w:sz w:val="20"/>
    </w:rPr>
  </w:style>
  <w:style w:type="character" w:customStyle="1" w:styleId="FootnoteTextChar">
    <w:name w:val="Footnote Text Char"/>
    <w:basedOn w:val="DefaultParagraphFont"/>
    <w:link w:val="FootnoteText"/>
    <w:uiPriority w:val="99"/>
    <w:rsid w:val="008C78CC"/>
    <w:rPr>
      <w:rFonts w:ascii="Calibri" w:hAnsi="Calibri"/>
      <w:sz w:val="20"/>
    </w:rPr>
  </w:style>
  <w:style w:type="character" w:customStyle="1" w:styleId="Heading1Char">
    <w:name w:val="Heading 1 Char"/>
    <w:aliases w:val="Char3 Char"/>
    <w:basedOn w:val="DefaultParagraphFont"/>
    <w:link w:val="Heading1"/>
    <w:rsid w:val="00106EBD"/>
    <w:rPr>
      <w:rFonts w:eastAsiaTheme="majorEastAsia" w:cstheme="majorBidi"/>
      <w:b/>
      <w:bCs/>
      <w:color w:val="008000"/>
      <w:sz w:val="32"/>
      <w:szCs w:val="32"/>
    </w:rPr>
  </w:style>
  <w:style w:type="character" w:customStyle="1" w:styleId="Heading2Char">
    <w:name w:val="Heading 2 Char"/>
    <w:basedOn w:val="DefaultParagraphFont"/>
    <w:link w:val="Heading2"/>
    <w:rsid w:val="00106EBD"/>
    <w:rPr>
      <w:rFonts w:eastAsiaTheme="majorEastAsia" w:cstheme="majorBidi"/>
      <w:b/>
      <w:bCs/>
      <w:color w:val="008000"/>
      <w:sz w:val="26"/>
      <w:szCs w:val="26"/>
    </w:rPr>
  </w:style>
  <w:style w:type="character" w:customStyle="1" w:styleId="Heading3Char">
    <w:name w:val="Heading 3 Char"/>
    <w:basedOn w:val="DefaultParagraphFont"/>
    <w:link w:val="Heading3"/>
    <w:rsid w:val="000705E3"/>
    <w:rPr>
      <w:rFonts w:ascii="ArialMT" w:eastAsiaTheme="majorEastAsia" w:hAnsi="ArialMT" w:cstheme="majorBidi"/>
      <w:b/>
      <w:color w:val="008000"/>
      <w:sz w:val="26"/>
      <w:szCs w:val="26"/>
    </w:rPr>
  </w:style>
  <w:style w:type="character" w:customStyle="1" w:styleId="Heading4Char">
    <w:name w:val="Heading 4 Char"/>
    <w:link w:val="Heading4"/>
    <w:uiPriority w:val="9"/>
    <w:rsid w:val="00071799"/>
    <w:rPr>
      <w:rFonts w:eastAsia="Times New Roman" w:cstheme="majorBidi"/>
      <w:bCs/>
      <w:i/>
      <w:color w:val="008000"/>
      <w:szCs w:val="26"/>
      <w:lang w:val="en-CA"/>
    </w:rPr>
  </w:style>
  <w:style w:type="numbering" w:customStyle="1" w:styleId="Headings">
    <w:name w:val="Headings"/>
    <w:basedOn w:val="NoList"/>
    <w:uiPriority w:val="99"/>
    <w:rsid w:val="00022278"/>
  </w:style>
  <w:style w:type="numbering" w:customStyle="1" w:styleId="HeadingsMZ">
    <w:name w:val="Headings [MZ]"/>
    <w:basedOn w:val="NoList"/>
    <w:uiPriority w:val="99"/>
    <w:rsid w:val="00851BC3"/>
    <w:pPr>
      <w:numPr>
        <w:numId w:val="3"/>
      </w:numPr>
    </w:pPr>
  </w:style>
  <w:style w:type="paragraph" w:styleId="Footer">
    <w:name w:val="footer"/>
    <w:basedOn w:val="Normal"/>
    <w:link w:val="FooterChar"/>
    <w:rsid w:val="00131C96"/>
    <w:pPr>
      <w:tabs>
        <w:tab w:val="center" w:pos="4320"/>
        <w:tab w:val="right" w:pos="8640"/>
      </w:tabs>
    </w:pPr>
    <w:rPr>
      <w:rFonts w:eastAsia="Calibri"/>
    </w:rPr>
  </w:style>
  <w:style w:type="character" w:customStyle="1" w:styleId="FooterChar">
    <w:name w:val="Footer Char"/>
    <w:link w:val="Footer"/>
    <w:rsid w:val="00131C96"/>
    <w:rPr>
      <w:rFonts w:asciiTheme="majorHAnsi" w:eastAsia="Calibri" w:hAnsiTheme="majorHAnsi"/>
      <w:lang w:eastAsia="ja-JP"/>
    </w:rPr>
  </w:style>
  <w:style w:type="paragraph" w:styleId="TOC1">
    <w:name w:val="toc 1"/>
    <w:basedOn w:val="Normal"/>
    <w:next w:val="Normal"/>
    <w:autoRedefine/>
    <w:uiPriority w:val="39"/>
    <w:unhideWhenUsed/>
    <w:rsid w:val="00D155A7"/>
    <w:pPr>
      <w:spacing w:before="240"/>
    </w:pPr>
    <w:rPr>
      <w:rFonts w:eastAsia="Calibri"/>
      <w:b/>
      <w:caps/>
      <w:sz w:val="22"/>
      <w:szCs w:val="22"/>
      <w:u w:val="single"/>
    </w:rPr>
  </w:style>
  <w:style w:type="paragraph" w:styleId="TOC2">
    <w:name w:val="toc 2"/>
    <w:basedOn w:val="Normal"/>
    <w:next w:val="Normal"/>
    <w:autoRedefine/>
    <w:uiPriority w:val="39"/>
    <w:unhideWhenUsed/>
    <w:rsid w:val="00D155A7"/>
    <w:rPr>
      <w:rFonts w:eastAsia="Calibri"/>
      <w:b/>
      <w:smallCaps/>
      <w:sz w:val="22"/>
      <w:szCs w:val="22"/>
    </w:rPr>
  </w:style>
  <w:style w:type="paragraph" w:styleId="TOC4">
    <w:name w:val="toc 4"/>
    <w:basedOn w:val="Normal"/>
    <w:next w:val="Normal"/>
    <w:autoRedefine/>
    <w:uiPriority w:val="39"/>
    <w:unhideWhenUsed/>
    <w:rsid w:val="00D155A7"/>
    <w:rPr>
      <w:rFonts w:eastAsia="Calibri"/>
      <w:sz w:val="22"/>
      <w:szCs w:val="22"/>
    </w:rPr>
  </w:style>
  <w:style w:type="paragraph" w:styleId="BalloonText">
    <w:name w:val="Balloon Text"/>
    <w:basedOn w:val="Normal"/>
    <w:link w:val="BalloonTextChar"/>
    <w:uiPriority w:val="99"/>
    <w:semiHidden/>
    <w:unhideWhenUsed/>
    <w:rsid w:val="00051A7A"/>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1A7A"/>
    <w:rPr>
      <w:rFonts w:ascii="Lucida Grande" w:eastAsia="ArialMT" w:hAnsi="Lucida Grande" w:cs="Lucida Grande"/>
      <w:sz w:val="18"/>
      <w:szCs w:val="18"/>
    </w:rPr>
  </w:style>
  <w:style w:type="character" w:styleId="CommentReference">
    <w:name w:val="annotation reference"/>
    <w:basedOn w:val="DefaultParagraphFont"/>
    <w:uiPriority w:val="99"/>
    <w:semiHidden/>
    <w:unhideWhenUsed/>
    <w:rsid w:val="00504031"/>
    <w:rPr>
      <w:sz w:val="18"/>
      <w:szCs w:val="18"/>
    </w:rPr>
  </w:style>
  <w:style w:type="paragraph" w:styleId="CommentText">
    <w:name w:val="annotation text"/>
    <w:basedOn w:val="Normal"/>
    <w:link w:val="CommentTextChar"/>
    <w:uiPriority w:val="99"/>
    <w:unhideWhenUsed/>
    <w:rsid w:val="00504031"/>
    <w:pPr>
      <w:spacing w:before="0" w:after="0"/>
      <w:jc w:val="left"/>
    </w:pPr>
    <w:rPr>
      <w:rFonts w:ascii="Calibri" w:eastAsia="Calibri" w:hAnsi="Calibri" w:cs="Calibri"/>
      <w:lang w:val="en-CA" w:eastAsia="en-US"/>
    </w:rPr>
  </w:style>
  <w:style w:type="character" w:customStyle="1" w:styleId="CommentTextChar">
    <w:name w:val="Comment Text Char"/>
    <w:basedOn w:val="DefaultParagraphFont"/>
    <w:link w:val="CommentText"/>
    <w:uiPriority w:val="99"/>
    <w:rsid w:val="00504031"/>
    <w:rPr>
      <w:rFonts w:ascii="Calibri" w:eastAsia="Calibri" w:hAnsi="Calibri" w:cs="Calibri"/>
      <w:lang w:val="en-CA" w:eastAsia="en-US"/>
    </w:rPr>
  </w:style>
  <w:style w:type="paragraph" w:customStyle="1" w:styleId="Para">
    <w:name w:val="Para"/>
    <w:basedOn w:val="Normal"/>
    <w:qFormat/>
    <w:rsid w:val="00504031"/>
    <w:pPr>
      <w:tabs>
        <w:tab w:val="left" w:pos="720"/>
        <w:tab w:val="left" w:pos="1440"/>
        <w:tab w:val="left" w:pos="2160"/>
      </w:tabs>
      <w:autoSpaceDE w:val="0"/>
      <w:autoSpaceDN w:val="0"/>
      <w:adjustRightInd w:val="0"/>
      <w:spacing w:before="160" w:after="0" w:line="276" w:lineRule="auto"/>
    </w:pPr>
    <w:rPr>
      <w:rFonts w:ascii="Calibri" w:eastAsia="Calibri" w:hAnsi="Calibri" w:cs="Calibri"/>
      <w:lang w:val="en-CA" w:eastAsia="en-US"/>
    </w:rPr>
  </w:style>
  <w:style w:type="character" w:styleId="FootnoteReference">
    <w:name w:val="footnote reference"/>
    <w:basedOn w:val="DefaultParagraphFont"/>
    <w:uiPriority w:val="99"/>
    <w:unhideWhenUsed/>
    <w:rsid w:val="00504031"/>
    <w:rPr>
      <w:vertAlign w:val="superscript"/>
    </w:rPr>
  </w:style>
  <w:style w:type="character" w:styleId="Hyperlink">
    <w:name w:val="Hyperlink"/>
    <w:basedOn w:val="DefaultParagraphFont"/>
    <w:uiPriority w:val="99"/>
    <w:unhideWhenUsed/>
    <w:rsid w:val="005C0808"/>
    <w:rPr>
      <w:color w:val="0000FF" w:themeColor="hyperlink"/>
      <w:u w:val="single"/>
    </w:rPr>
  </w:style>
  <w:style w:type="character" w:styleId="FollowedHyperlink">
    <w:name w:val="FollowedHyperlink"/>
    <w:basedOn w:val="DefaultParagraphFont"/>
    <w:uiPriority w:val="99"/>
    <w:semiHidden/>
    <w:unhideWhenUsed/>
    <w:rsid w:val="00B853D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629DF"/>
    <w:pPr>
      <w:spacing w:before="120" w:after="120"/>
      <w:jc w:val="both"/>
    </w:pPr>
    <w:rPr>
      <w:rFonts w:asciiTheme="majorHAnsi" w:eastAsia="ArialMT" w:hAnsiTheme="majorHAnsi" w:cs="ArialMT"/>
      <w:b/>
      <w:bCs/>
      <w:sz w:val="20"/>
      <w:szCs w:val="20"/>
      <w:lang w:val="en-GB" w:eastAsia="ja-JP"/>
    </w:rPr>
  </w:style>
  <w:style w:type="character" w:customStyle="1" w:styleId="CommentSubjectChar">
    <w:name w:val="Comment Subject Char"/>
    <w:basedOn w:val="CommentTextChar"/>
    <w:link w:val="CommentSubject"/>
    <w:uiPriority w:val="99"/>
    <w:semiHidden/>
    <w:rsid w:val="008629DF"/>
    <w:rPr>
      <w:rFonts w:ascii="Calibri" w:eastAsia="ArialMT" w:hAnsi="Calibri" w:cs="ArialMT"/>
      <w:b/>
      <w:bCs/>
      <w:sz w:val="20"/>
      <w:szCs w:val="20"/>
      <w:lang w:val="en-CA" w:eastAsia="en-US"/>
    </w:rPr>
  </w:style>
  <w:style w:type="paragraph" w:styleId="Header">
    <w:name w:val="header"/>
    <w:basedOn w:val="Normal"/>
    <w:link w:val="HeaderChar"/>
    <w:uiPriority w:val="99"/>
    <w:unhideWhenUsed/>
    <w:rsid w:val="002012A1"/>
    <w:pPr>
      <w:tabs>
        <w:tab w:val="center" w:pos="4320"/>
        <w:tab w:val="right" w:pos="8640"/>
      </w:tabs>
      <w:spacing w:before="0" w:after="0"/>
    </w:pPr>
  </w:style>
  <w:style w:type="character" w:customStyle="1" w:styleId="HeaderChar">
    <w:name w:val="Header Char"/>
    <w:basedOn w:val="DefaultParagraphFont"/>
    <w:link w:val="Header"/>
    <w:uiPriority w:val="99"/>
    <w:rsid w:val="002012A1"/>
    <w:rPr>
      <w:rFonts w:eastAsia="ArialMT" w:cs="ArialMT"/>
    </w:rPr>
  </w:style>
  <w:style w:type="table" w:styleId="TableGrid">
    <w:name w:val="Table Grid"/>
    <w:basedOn w:val="TableNormal"/>
    <w:uiPriority w:val="59"/>
    <w:rsid w:val="00837D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2367B"/>
    <w:pPr>
      <w:spacing w:after="0"/>
      <w:jc w:val="center"/>
    </w:pPr>
    <w:rPr>
      <w:rFonts w:ascii="Calibri" w:hAnsi="Calibri"/>
    </w:rPr>
  </w:style>
  <w:style w:type="paragraph" w:customStyle="1" w:styleId="EndNoteBibliography">
    <w:name w:val="EndNote Bibliography"/>
    <w:basedOn w:val="Normal"/>
    <w:link w:val="EndNoteBibliographyChar"/>
    <w:rsid w:val="0092367B"/>
    <w:rPr>
      <w:rFonts w:ascii="Calibri" w:hAnsi="Calibri"/>
    </w:rPr>
  </w:style>
  <w:style w:type="paragraph" w:styleId="ListParagraph">
    <w:name w:val="List Paragraph"/>
    <w:basedOn w:val="Normal"/>
    <w:uiPriority w:val="34"/>
    <w:qFormat/>
    <w:rsid w:val="0009114F"/>
    <w:pPr>
      <w:ind w:left="720"/>
      <w:contextualSpacing/>
    </w:pPr>
  </w:style>
  <w:style w:type="character" w:customStyle="1" w:styleId="cit-auth">
    <w:name w:val="cit-auth"/>
    <w:basedOn w:val="DefaultParagraphFont"/>
    <w:rsid w:val="00966E92"/>
  </w:style>
  <w:style w:type="character" w:customStyle="1" w:styleId="cit-sep">
    <w:name w:val="cit-sep"/>
    <w:basedOn w:val="DefaultParagraphFont"/>
    <w:rsid w:val="00966E92"/>
  </w:style>
  <w:style w:type="character" w:customStyle="1" w:styleId="EndNoteBibliographyChar">
    <w:name w:val="EndNote Bibliography Char"/>
    <w:basedOn w:val="DefaultParagraphFont"/>
    <w:link w:val="EndNoteBibliography"/>
    <w:rsid w:val="000F0714"/>
    <w:rPr>
      <w:rFonts w:ascii="Calibri" w:eastAsia="ArialMT" w:hAnsi="Calibri" w:cs="ArialMT"/>
    </w:rPr>
  </w:style>
  <w:style w:type="paragraph" w:styleId="Revision">
    <w:name w:val="Revision"/>
    <w:hidden/>
    <w:uiPriority w:val="99"/>
    <w:semiHidden/>
    <w:rsid w:val="009D701B"/>
    <w:rPr>
      <w:rFonts w:eastAsia="ArialMT" w:cs="ArialMT"/>
    </w:rPr>
  </w:style>
  <w:style w:type="character" w:styleId="Emphasis">
    <w:name w:val="Emphasis"/>
    <w:basedOn w:val="DefaultParagraphFont"/>
    <w:uiPriority w:val="20"/>
    <w:qFormat/>
    <w:rsid w:val="0070289D"/>
    <w:rPr>
      <w:i/>
      <w:iCs/>
    </w:rPr>
  </w:style>
  <w:style w:type="character" w:styleId="Strong">
    <w:name w:val="Strong"/>
    <w:basedOn w:val="DefaultParagraphFont"/>
    <w:uiPriority w:val="22"/>
    <w:qFormat/>
    <w:rsid w:val="0070289D"/>
    <w:rPr>
      <w:b/>
      <w:bCs/>
    </w:rPr>
  </w:style>
  <w:style w:type="paragraph" w:styleId="NormalWeb">
    <w:name w:val="Normal (Web)"/>
    <w:basedOn w:val="Normal"/>
    <w:uiPriority w:val="99"/>
    <w:semiHidden/>
    <w:unhideWhenUsed/>
    <w:rsid w:val="004318EB"/>
    <w:pPr>
      <w:spacing w:before="100" w:beforeAutospacing="1" w:after="100" w:afterAutospacing="1"/>
      <w:jc w:val="left"/>
    </w:pPr>
    <w:rPr>
      <w:rFonts w:ascii="Times" w:eastAsiaTheme="minorEastAsia" w:hAnsi="Times" w:cs="Times New Roman"/>
      <w:sz w:val="20"/>
      <w:szCs w:val="20"/>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858276">
      <w:bodyDiv w:val="1"/>
      <w:marLeft w:val="0"/>
      <w:marRight w:val="0"/>
      <w:marTop w:val="0"/>
      <w:marBottom w:val="0"/>
      <w:divBdr>
        <w:top w:val="none" w:sz="0" w:space="0" w:color="auto"/>
        <w:left w:val="none" w:sz="0" w:space="0" w:color="auto"/>
        <w:bottom w:val="none" w:sz="0" w:space="0" w:color="auto"/>
        <w:right w:val="none" w:sz="0" w:space="0" w:color="auto"/>
      </w:divBdr>
    </w:div>
    <w:div w:id="1929343452">
      <w:bodyDiv w:val="1"/>
      <w:marLeft w:val="0"/>
      <w:marRight w:val="0"/>
      <w:marTop w:val="0"/>
      <w:marBottom w:val="0"/>
      <w:divBdr>
        <w:top w:val="none" w:sz="0" w:space="0" w:color="auto"/>
        <w:left w:val="none" w:sz="0" w:space="0" w:color="auto"/>
        <w:bottom w:val="none" w:sz="0" w:space="0" w:color="auto"/>
        <w:right w:val="none" w:sz="0" w:space="0" w:color="auto"/>
      </w:divBdr>
      <w:divsChild>
        <w:div w:id="150562714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ata.un.org/Data.aspx?q=GDP+growth&amp;d=WDI&amp;f=Indicator_Code%3aNY.GDP.MKTP.KD.ZG" TargetMode="External"/><Relationship Id="rId12" Type="http://schemas.openxmlformats.org/officeDocument/2006/relationships/image" Target="media/image3.png"/><Relationship Id="rId13" Type="http://schemas.openxmlformats.org/officeDocument/2006/relationships/image" Target="media/image4.jpe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hyperlink" Target="http://badc.nerc.ac.uk/browse/badc/cru/data/cru_cy/cru_cy_3.22/data/p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32631</Words>
  <Characters>186001</Characters>
  <Application>Microsoft Macintosh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Zeitoun</dc:creator>
  <cp:lastModifiedBy>Frances Cleaver</cp:lastModifiedBy>
  <cp:revision>2</cp:revision>
  <cp:lastPrinted>2016-02-22T12:52:00Z</cp:lastPrinted>
  <dcterms:created xsi:type="dcterms:W3CDTF">2016-08-18T11:07:00Z</dcterms:created>
  <dcterms:modified xsi:type="dcterms:W3CDTF">2016-08-18T11:07:00Z</dcterms:modified>
</cp:coreProperties>
</file>